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imes New Roman" w:hAnsi="Times New Roman" w:cs="Times New Roman"/>
          <w:b w:val="0"/>
          <w:bCs w:val="0"/>
          <w:color w:val="auto"/>
          <w:sz w:val="24"/>
          <w:szCs w:val="24"/>
        </w:rPr>
        <w:id w:val="383688121"/>
        <w:docPartObj>
          <w:docPartGallery w:val="Table of Contents"/>
          <w:docPartUnique/>
        </w:docPartObj>
      </w:sdtPr>
      <w:sdtEndPr>
        <w:rPr>
          <w:noProof/>
        </w:rPr>
      </w:sdtEndPr>
      <w:sdtContent>
        <w:p w14:paraId="0D6615EF" w14:textId="77777777" w:rsidR="004B5F42" w:rsidRDefault="004B5F42">
          <w:pPr>
            <w:pStyle w:val="TOCHeading"/>
          </w:pPr>
          <w:r>
            <w:t>Table of Contents</w:t>
          </w:r>
        </w:p>
        <w:p w14:paraId="698375ED" w14:textId="63AE47C7" w:rsidR="00BD5A4F" w:rsidRDefault="004B5F42">
          <w:pPr>
            <w:pStyle w:val="TOC1"/>
            <w:tabs>
              <w:tab w:val="right" w:leader="dot" w:pos="8630"/>
            </w:tabs>
            <w:rPr>
              <w:rFonts w:eastAsiaTheme="minorEastAsia" w:cstheme="minorBidi"/>
              <w:b w:val="0"/>
              <w:bCs w:val="0"/>
              <w:noProof/>
            </w:rPr>
          </w:pPr>
          <w:r>
            <w:rPr>
              <w:b w:val="0"/>
              <w:bCs w:val="0"/>
            </w:rPr>
            <w:fldChar w:fldCharType="begin"/>
          </w:r>
          <w:r>
            <w:instrText xml:space="preserve"> TOC \o "1-3" \h \z \u </w:instrText>
          </w:r>
          <w:r>
            <w:rPr>
              <w:b w:val="0"/>
              <w:bCs w:val="0"/>
            </w:rPr>
            <w:fldChar w:fldCharType="separate"/>
          </w:r>
          <w:hyperlink w:anchor="_Toc20118315" w:history="1">
            <w:r w:rsidR="00BD5A4F" w:rsidRPr="00371B7C">
              <w:rPr>
                <w:rStyle w:val="Hyperlink"/>
                <w:noProof/>
              </w:rPr>
              <w:t>Document Owner</w:t>
            </w:r>
            <w:r w:rsidR="00BD5A4F">
              <w:rPr>
                <w:noProof/>
                <w:webHidden/>
              </w:rPr>
              <w:tab/>
            </w:r>
            <w:r w:rsidR="00BD5A4F">
              <w:rPr>
                <w:noProof/>
                <w:webHidden/>
              </w:rPr>
              <w:fldChar w:fldCharType="begin"/>
            </w:r>
            <w:r w:rsidR="00BD5A4F">
              <w:rPr>
                <w:noProof/>
                <w:webHidden/>
              </w:rPr>
              <w:instrText xml:space="preserve"> PAGEREF _Toc20118315 \h </w:instrText>
            </w:r>
            <w:r w:rsidR="00BD5A4F">
              <w:rPr>
                <w:noProof/>
                <w:webHidden/>
              </w:rPr>
            </w:r>
            <w:r w:rsidR="00BD5A4F">
              <w:rPr>
                <w:noProof/>
                <w:webHidden/>
              </w:rPr>
              <w:fldChar w:fldCharType="separate"/>
            </w:r>
            <w:r w:rsidR="00BD5A4F">
              <w:rPr>
                <w:noProof/>
                <w:webHidden/>
              </w:rPr>
              <w:t>3</w:t>
            </w:r>
            <w:r w:rsidR="00BD5A4F">
              <w:rPr>
                <w:noProof/>
                <w:webHidden/>
              </w:rPr>
              <w:fldChar w:fldCharType="end"/>
            </w:r>
          </w:hyperlink>
        </w:p>
        <w:p w14:paraId="735003A6" w14:textId="6CA07549" w:rsidR="00BD5A4F" w:rsidRDefault="00BD5A4F">
          <w:pPr>
            <w:pStyle w:val="TOC1"/>
            <w:tabs>
              <w:tab w:val="right" w:leader="dot" w:pos="8630"/>
            </w:tabs>
            <w:rPr>
              <w:rFonts w:eastAsiaTheme="minorEastAsia" w:cstheme="minorBidi"/>
              <w:b w:val="0"/>
              <w:bCs w:val="0"/>
              <w:noProof/>
            </w:rPr>
          </w:pPr>
          <w:hyperlink w:anchor="_Toc20118316" w:history="1">
            <w:r w:rsidRPr="00371B7C">
              <w:rPr>
                <w:rStyle w:val="Hyperlink"/>
                <w:noProof/>
              </w:rPr>
              <w:t>Affected Parties</w:t>
            </w:r>
            <w:r>
              <w:rPr>
                <w:noProof/>
                <w:webHidden/>
              </w:rPr>
              <w:tab/>
            </w:r>
            <w:r>
              <w:rPr>
                <w:noProof/>
                <w:webHidden/>
              </w:rPr>
              <w:fldChar w:fldCharType="begin"/>
            </w:r>
            <w:r>
              <w:rPr>
                <w:noProof/>
                <w:webHidden/>
              </w:rPr>
              <w:instrText xml:space="preserve"> PAGEREF _Toc20118316 \h </w:instrText>
            </w:r>
            <w:r>
              <w:rPr>
                <w:noProof/>
                <w:webHidden/>
              </w:rPr>
            </w:r>
            <w:r>
              <w:rPr>
                <w:noProof/>
                <w:webHidden/>
              </w:rPr>
              <w:fldChar w:fldCharType="separate"/>
            </w:r>
            <w:r>
              <w:rPr>
                <w:noProof/>
                <w:webHidden/>
              </w:rPr>
              <w:t>3</w:t>
            </w:r>
            <w:r>
              <w:rPr>
                <w:noProof/>
                <w:webHidden/>
              </w:rPr>
              <w:fldChar w:fldCharType="end"/>
            </w:r>
          </w:hyperlink>
        </w:p>
        <w:p w14:paraId="5FA8EF7D" w14:textId="53F346A9" w:rsidR="00BD5A4F" w:rsidRDefault="00BD5A4F">
          <w:pPr>
            <w:pStyle w:val="TOC1"/>
            <w:tabs>
              <w:tab w:val="right" w:leader="dot" w:pos="8630"/>
            </w:tabs>
            <w:rPr>
              <w:rFonts w:eastAsiaTheme="minorEastAsia" w:cstheme="minorBidi"/>
              <w:b w:val="0"/>
              <w:bCs w:val="0"/>
              <w:noProof/>
            </w:rPr>
          </w:pPr>
          <w:hyperlink w:anchor="_Toc20118317" w:history="1">
            <w:r w:rsidRPr="00371B7C">
              <w:rPr>
                <w:rStyle w:val="Hyperlink"/>
                <w:noProof/>
              </w:rPr>
              <w:t>Purpose</w:t>
            </w:r>
            <w:r>
              <w:rPr>
                <w:noProof/>
                <w:webHidden/>
              </w:rPr>
              <w:tab/>
            </w:r>
            <w:r>
              <w:rPr>
                <w:noProof/>
                <w:webHidden/>
              </w:rPr>
              <w:fldChar w:fldCharType="begin"/>
            </w:r>
            <w:r>
              <w:rPr>
                <w:noProof/>
                <w:webHidden/>
              </w:rPr>
              <w:instrText xml:space="preserve"> PAGEREF _Toc20118317 \h </w:instrText>
            </w:r>
            <w:r>
              <w:rPr>
                <w:noProof/>
                <w:webHidden/>
              </w:rPr>
            </w:r>
            <w:r>
              <w:rPr>
                <w:noProof/>
                <w:webHidden/>
              </w:rPr>
              <w:fldChar w:fldCharType="separate"/>
            </w:r>
            <w:r>
              <w:rPr>
                <w:noProof/>
                <w:webHidden/>
              </w:rPr>
              <w:t>3</w:t>
            </w:r>
            <w:r>
              <w:rPr>
                <w:noProof/>
                <w:webHidden/>
              </w:rPr>
              <w:fldChar w:fldCharType="end"/>
            </w:r>
          </w:hyperlink>
        </w:p>
        <w:p w14:paraId="6EF875BC" w14:textId="0D84A8D3" w:rsidR="00BD5A4F" w:rsidRDefault="00BD5A4F">
          <w:pPr>
            <w:pStyle w:val="TOC1"/>
            <w:tabs>
              <w:tab w:val="right" w:leader="dot" w:pos="8630"/>
            </w:tabs>
            <w:rPr>
              <w:rFonts w:eastAsiaTheme="minorEastAsia" w:cstheme="minorBidi"/>
              <w:b w:val="0"/>
              <w:bCs w:val="0"/>
              <w:noProof/>
            </w:rPr>
          </w:pPr>
          <w:hyperlink w:anchor="_Toc20118318" w:history="1">
            <w:r w:rsidRPr="00371B7C">
              <w:rPr>
                <w:rStyle w:val="Hyperlink"/>
                <w:noProof/>
              </w:rPr>
              <w:t>Scope</w:t>
            </w:r>
            <w:r>
              <w:rPr>
                <w:noProof/>
                <w:webHidden/>
              </w:rPr>
              <w:tab/>
            </w:r>
            <w:r>
              <w:rPr>
                <w:noProof/>
                <w:webHidden/>
              </w:rPr>
              <w:fldChar w:fldCharType="begin"/>
            </w:r>
            <w:r>
              <w:rPr>
                <w:noProof/>
                <w:webHidden/>
              </w:rPr>
              <w:instrText xml:space="preserve"> PAGEREF _Toc20118318 \h </w:instrText>
            </w:r>
            <w:r>
              <w:rPr>
                <w:noProof/>
                <w:webHidden/>
              </w:rPr>
            </w:r>
            <w:r>
              <w:rPr>
                <w:noProof/>
                <w:webHidden/>
              </w:rPr>
              <w:fldChar w:fldCharType="separate"/>
            </w:r>
            <w:r>
              <w:rPr>
                <w:noProof/>
                <w:webHidden/>
              </w:rPr>
              <w:t>3</w:t>
            </w:r>
            <w:r>
              <w:rPr>
                <w:noProof/>
                <w:webHidden/>
              </w:rPr>
              <w:fldChar w:fldCharType="end"/>
            </w:r>
          </w:hyperlink>
        </w:p>
        <w:p w14:paraId="4CC999A5" w14:textId="26EFAD80" w:rsidR="00BD5A4F" w:rsidRDefault="00BD5A4F">
          <w:pPr>
            <w:pStyle w:val="TOC1"/>
            <w:tabs>
              <w:tab w:val="right" w:leader="dot" w:pos="8630"/>
            </w:tabs>
            <w:rPr>
              <w:rFonts w:eastAsiaTheme="minorEastAsia" w:cstheme="minorBidi"/>
              <w:b w:val="0"/>
              <w:bCs w:val="0"/>
              <w:noProof/>
            </w:rPr>
          </w:pPr>
          <w:hyperlink w:anchor="_Toc20118319" w:history="1">
            <w:r w:rsidRPr="00371B7C">
              <w:rPr>
                <w:rStyle w:val="Hyperlink"/>
                <w:noProof/>
              </w:rPr>
              <w:t>Overview of Target Enrichment Design</w:t>
            </w:r>
            <w:r>
              <w:rPr>
                <w:noProof/>
                <w:webHidden/>
              </w:rPr>
              <w:tab/>
            </w:r>
            <w:r>
              <w:rPr>
                <w:noProof/>
                <w:webHidden/>
              </w:rPr>
              <w:fldChar w:fldCharType="begin"/>
            </w:r>
            <w:r>
              <w:rPr>
                <w:noProof/>
                <w:webHidden/>
              </w:rPr>
              <w:instrText xml:space="preserve"> PAGEREF _Toc20118319 \h </w:instrText>
            </w:r>
            <w:r>
              <w:rPr>
                <w:noProof/>
                <w:webHidden/>
              </w:rPr>
            </w:r>
            <w:r>
              <w:rPr>
                <w:noProof/>
                <w:webHidden/>
              </w:rPr>
              <w:fldChar w:fldCharType="separate"/>
            </w:r>
            <w:r>
              <w:rPr>
                <w:noProof/>
                <w:webHidden/>
              </w:rPr>
              <w:t>4</w:t>
            </w:r>
            <w:r>
              <w:rPr>
                <w:noProof/>
                <w:webHidden/>
              </w:rPr>
              <w:fldChar w:fldCharType="end"/>
            </w:r>
          </w:hyperlink>
        </w:p>
        <w:p w14:paraId="6D181B97" w14:textId="01BB771B" w:rsidR="00BD5A4F" w:rsidRDefault="00BD5A4F">
          <w:pPr>
            <w:pStyle w:val="TOC2"/>
            <w:tabs>
              <w:tab w:val="right" w:leader="dot" w:pos="8630"/>
            </w:tabs>
            <w:rPr>
              <w:rFonts w:eastAsiaTheme="minorEastAsia" w:cstheme="minorBidi"/>
              <w:b w:val="0"/>
              <w:bCs w:val="0"/>
              <w:noProof/>
              <w:sz w:val="24"/>
              <w:szCs w:val="24"/>
            </w:rPr>
          </w:pPr>
          <w:hyperlink w:anchor="_Toc20118320" w:history="1">
            <w:r w:rsidRPr="00371B7C">
              <w:rPr>
                <w:rStyle w:val="Hyperlink"/>
                <w:noProof/>
              </w:rPr>
              <w:t>Target Regions</w:t>
            </w:r>
            <w:r>
              <w:rPr>
                <w:noProof/>
                <w:webHidden/>
              </w:rPr>
              <w:tab/>
            </w:r>
            <w:r>
              <w:rPr>
                <w:noProof/>
                <w:webHidden/>
              </w:rPr>
              <w:fldChar w:fldCharType="begin"/>
            </w:r>
            <w:r>
              <w:rPr>
                <w:noProof/>
                <w:webHidden/>
              </w:rPr>
              <w:instrText xml:space="preserve"> PAGEREF _Toc20118320 \h </w:instrText>
            </w:r>
            <w:r>
              <w:rPr>
                <w:noProof/>
                <w:webHidden/>
              </w:rPr>
            </w:r>
            <w:r>
              <w:rPr>
                <w:noProof/>
                <w:webHidden/>
              </w:rPr>
              <w:fldChar w:fldCharType="separate"/>
            </w:r>
            <w:r>
              <w:rPr>
                <w:noProof/>
                <w:webHidden/>
              </w:rPr>
              <w:t>5</w:t>
            </w:r>
            <w:r>
              <w:rPr>
                <w:noProof/>
                <w:webHidden/>
              </w:rPr>
              <w:fldChar w:fldCharType="end"/>
            </w:r>
          </w:hyperlink>
        </w:p>
        <w:p w14:paraId="50E76917" w14:textId="47BB202A" w:rsidR="00BD5A4F" w:rsidRDefault="00BD5A4F">
          <w:pPr>
            <w:pStyle w:val="TOC2"/>
            <w:tabs>
              <w:tab w:val="right" w:leader="dot" w:pos="8630"/>
            </w:tabs>
            <w:rPr>
              <w:rFonts w:eastAsiaTheme="minorEastAsia" w:cstheme="minorBidi"/>
              <w:b w:val="0"/>
              <w:bCs w:val="0"/>
              <w:noProof/>
              <w:sz w:val="24"/>
              <w:szCs w:val="24"/>
            </w:rPr>
          </w:pPr>
          <w:hyperlink w:anchor="_Toc20118321" w:history="1">
            <w:r w:rsidRPr="00371B7C">
              <w:rPr>
                <w:rStyle w:val="Hyperlink"/>
                <w:noProof/>
              </w:rPr>
              <w:t>Padded Target Regions</w:t>
            </w:r>
            <w:r>
              <w:rPr>
                <w:noProof/>
                <w:webHidden/>
              </w:rPr>
              <w:tab/>
            </w:r>
            <w:r>
              <w:rPr>
                <w:noProof/>
                <w:webHidden/>
              </w:rPr>
              <w:fldChar w:fldCharType="begin"/>
            </w:r>
            <w:r>
              <w:rPr>
                <w:noProof/>
                <w:webHidden/>
              </w:rPr>
              <w:instrText xml:space="preserve"> PAGEREF _Toc20118321 \h </w:instrText>
            </w:r>
            <w:r>
              <w:rPr>
                <w:noProof/>
                <w:webHidden/>
              </w:rPr>
            </w:r>
            <w:r>
              <w:rPr>
                <w:noProof/>
                <w:webHidden/>
              </w:rPr>
              <w:fldChar w:fldCharType="separate"/>
            </w:r>
            <w:r>
              <w:rPr>
                <w:noProof/>
                <w:webHidden/>
              </w:rPr>
              <w:t>6</w:t>
            </w:r>
            <w:r>
              <w:rPr>
                <w:noProof/>
                <w:webHidden/>
              </w:rPr>
              <w:fldChar w:fldCharType="end"/>
            </w:r>
          </w:hyperlink>
        </w:p>
        <w:p w14:paraId="58B76D4C" w14:textId="564BFAFA" w:rsidR="00BD5A4F" w:rsidRDefault="00BD5A4F">
          <w:pPr>
            <w:pStyle w:val="TOC2"/>
            <w:tabs>
              <w:tab w:val="right" w:leader="dot" w:pos="8630"/>
            </w:tabs>
            <w:rPr>
              <w:rFonts w:eastAsiaTheme="minorEastAsia" w:cstheme="minorBidi"/>
              <w:b w:val="0"/>
              <w:bCs w:val="0"/>
              <w:noProof/>
              <w:sz w:val="24"/>
              <w:szCs w:val="24"/>
            </w:rPr>
          </w:pPr>
          <w:hyperlink w:anchor="_Toc20118322" w:history="1">
            <w:r w:rsidRPr="00371B7C">
              <w:rPr>
                <w:rStyle w:val="Hyperlink"/>
                <w:noProof/>
              </w:rPr>
              <w:t>Probe Regions</w:t>
            </w:r>
            <w:r>
              <w:rPr>
                <w:noProof/>
                <w:webHidden/>
              </w:rPr>
              <w:tab/>
            </w:r>
            <w:r>
              <w:rPr>
                <w:noProof/>
                <w:webHidden/>
              </w:rPr>
              <w:fldChar w:fldCharType="begin"/>
            </w:r>
            <w:r>
              <w:rPr>
                <w:noProof/>
                <w:webHidden/>
              </w:rPr>
              <w:instrText xml:space="preserve"> PAGEREF _Toc20118322 \h </w:instrText>
            </w:r>
            <w:r>
              <w:rPr>
                <w:noProof/>
                <w:webHidden/>
              </w:rPr>
            </w:r>
            <w:r>
              <w:rPr>
                <w:noProof/>
                <w:webHidden/>
              </w:rPr>
              <w:fldChar w:fldCharType="separate"/>
            </w:r>
            <w:r>
              <w:rPr>
                <w:noProof/>
                <w:webHidden/>
              </w:rPr>
              <w:t>7</w:t>
            </w:r>
            <w:r>
              <w:rPr>
                <w:noProof/>
                <w:webHidden/>
              </w:rPr>
              <w:fldChar w:fldCharType="end"/>
            </w:r>
          </w:hyperlink>
        </w:p>
        <w:p w14:paraId="0FE8E390" w14:textId="2C122BFE" w:rsidR="00BD5A4F" w:rsidRDefault="00BD5A4F">
          <w:pPr>
            <w:pStyle w:val="TOC2"/>
            <w:tabs>
              <w:tab w:val="right" w:leader="dot" w:pos="8630"/>
            </w:tabs>
            <w:rPr>
              <w:rFonts w:eastAsiaTheme="minorEastAsia" w:cstheme="minorBidi"/>
              <w:b w:val="0"/>
              <w:bCs w:val="0"/>
              <w:noProof/>
              <w:sz w:val="24"/>
              <w:szCs w:val="24"/>
            </w:rPr>
          </w:pPr>
          <w:hyperlink w:anchor="_Toc20118323" w:history="1">
            <w:r w:rsidRPr="00371B7C">
              <w:rPr>
                <w:rStyle w:val="Hyperlink"/>
                <w:noProof/>
              </w:rPr>
              <w:t>Non-overlapping Probe Regions</w:t>
            </w:r>
            <w:r>
              <w:rPr>
                <w:noProof/>
                <w:webHidden/>
              </w:rPr>
              <w:tab/>
            </w:r>
            <w:r>
              <w:rPr>
                <w:noProof/>
                <w:webHidden/>
              </w:rPr>
              <w:fldChar w:fldCharType="begin"/>
            </w:r>
            <w:r>
              <w:rPr>
                <w:noProof/>
                <w:webHidden/>
              </w:rPr>
              <w:instrText xml:space="preserve"> PAGEREF _Toc20118323 \h </w:instrText>
            </w:r>
            <w:r>
              <w:rPr>
                <w:noProof/>
                <w:webHidden/>
              </w:rPr>
            </w:r>
            <w:r>
              <w:rPr>
                <w:noProof/>
                <w:webHidden/>
              </w:rPr>
              <w:fldChar w:fldCharType="separate"/>
            </w:r>
            <w:r>
              <w:rPr>
                <w:noProof/>
                <w:webHidden/>
              </w:rPr>
              <w:t>8</w:t>
            </w:r>
            <w:r>
              <w:rPr>
                <w:noProof/>
                <w:webHidden/>
              </w:rPr>
              <w:fldChar w:fldCharType="end"/>
            </w:r>
          </w:hyperlink>
        </w:p>
        <w:p w14:paraId="746ED4D0" w14:textId="22C8C97A" w:rsidR="00BD5A4F" w:rsidRDefault="00BD5A4F">
          <w:pPr>
            <w:pStyle w:val="TOC2"/>
            <w:tabs>
              <w:tab w:val="right" w:leader="dot" w:pos="8630"/>
            </w:tabs>
            <w:rPr>
              <w:rFonts w:eastAsiaTheme="minorEastAsia" w:cstheme="minorBidi"/>
              <w:b w:val="0"/>
              <w:bCs w:val="0"/>
              <w:noProof/>
              <w:sz w:val="24"/>
              <w:szCs w:val="24"/>
            </w:rPr>
          </w:pPr>
          <w:hyperlink w:anchor="_Toc20118324" w:history="1">
            <w:r w:rsidRPr="00371B7C">
              <w:rPr>
                <w:rStyle w:val="Hyperlink"/>
                <w:noProof/>
              </w:rPr>
              <w:t>Probe Coverage Gaps</w:t>
            </w:r>
            <w:r>
              <w:rPr>
                <w:noProof/>
                <w:webHidden/>
              </w:rPr>
              <w:tab/>
            </w:r>
            <w:r>
              <w:rPr>
                <w:noProof/>
                <w:webHidden/>
              </w:rPr>
              <w:fldChar w:fldCharType="begin"/>
            </w:r>
            <w:r>
              <w:rPr>
                <w:noProof/>
                <w:webHidden/>
              </w:rPr>
              <w:instrText xml:space="preserve"> PAGEREF _Toc20118324 \h </w:instrText>
            </w:r>
            <w:r>
              <w:rPr>
                <w:noProof/>
                <w:webHidden/>
              </w:rPr>
            </w:r>
            <w:r>
              <w:rPr>
                <w:noProof/>
                <w:webHidden/>
              </w:rPr>
              <w:fldChar w:fldCharType="separate"/>
            </w:r>
            <w:r>
              <w:rPr>
                <w:noProof/>
                <w:webHidden/>
              </w:rPr>
              <w:t>9</w:t>
            </w:r>
            <w:r>
              <w:rPr>
                <w:noProof/>
                <w:webHidden/>
              </w:rPr>
              <w:fldChar w:fldCharType="end"/>
            </w:r>
          </w:hyperlink>
        </w:p>
        <w:p w14:paraId="5AE73708" w14:textId="2363A04C" w:rsidR="00BD5A4F" w:rsidRDefault="00BD5A4F">
          <w:pPr>
            <w:pStyle w:val="TOC1"/>
            <w:tabs>
              <w:tab w:val="right" w:leader="dot" w:pos="8630"/>
            </w:tabs>
            <w:rPr>
              <w:rFonts w:eastAsiaTheme="minorEastAsia" w:cstheme="minorBidi"/>
              <w:b w:val="0"/>
              <w:bCs w:val="0"/>
              <w:noProof/>
            </w:rPr>
          </w:pPr>
          <w:hyperlink w:anchor="_Toc20118325" w:history="1">
            <w:r w:rsidRPr="00371B7C">
              <w:rPr>
                <w:rStyle w:val="Hyperlink"/>
                <w:noProof/>
              </w:rPr>
              <w:t>GatorSeq Workflow Overview</w:t>
            </w:r>
            <w:r>
              <w:rPr>
                <w:noProof/>
                <w:webHidden/>
              </w:rPr>
              <w:tab/>
            </w:r>
            <w:r>
              <w:rPr>
                <w:noProof/>
                <w:webHidden/>
              </w:rPr>
              <w:fldChar w:fldCharType="begin"/>
            </w:r>
            <w:r>
              <w:rPr>
                <w:noProof/>
                <w:webHidden/>
              </w:rPr>
              <w:instrText xml:space="preserve"> PAGEREF _Toc20118325 \h </w:instrText>
            </w:r>
            <w:r>
              <w:rPr>
                <w:noProof/>
                <w:webHidden/>
              </w:rPr>
            </w:r>
            <w:r>
              <w:rPr>
                <w:noProof/>
                <w:webHidden/>
              </w:rPr>
              <w:fldChar w:fldCharType="separate"/>
            </w:r>
            <w:r>
              <w:rPr>
                <w:noProof/>
                <w:webHidden/>
              </w:rPr>
              <w:t>10</w:t>
            </w:r>
            <w:r>
              <w:rPr>
                <w:noProof/>
                <w:webHidden/>
              </w:rPr>
              <w:fldChar w:fldCharType="end"/>
            </w:r>
          </w:hyperlink>
        </w:p>
        <w:p w14:paraId="73371754" w14:textId="2E59D163" w:rsidR="00BD5A4F" w:rsidRDefault="00BD5A4F">
          <w:pPr>
            <w:pStyle w:val="TOC1"/>
            <w:tabs>
              <w:tab w:val="right" w:leader="dot" w:pos="8630"/>
            </w:tabs>
            <w:rPr>
              <w:rFonts w:eastAsiaTheme="minorEastAsia" w:cstheme="minorBidi"/>
              <w:b w:val="0"/>
              <w:bCs w:val="0"/>
              <w:noProof/>
            </w:rPr>
          </w:pPr>
          <w:hyperlink w:anchor="_Toc20118326" w:history="1">
            <w:r w:rsidRPr="00371B7C">
              <w:rPr>
                <w:rStyle w:val="Hyperlink"/>
                <w:noProof/>
              </w:rPr>
              <w:t>GSBW: Transfer Raw Reads To Network Drive</w:t>
            </w:r>
            <w:r>
              <w:rPr>
                <w:noProof/>
                <w:webHidden/>
              </w:rPr>
              <w:tab/>
            </w:r>
            <w:r>
              <w:rPr>
                <w:noProof/>
                <w:webHidden/>
              </w:rPr>
              <w:fldChar w:fldCharType="begin"/>
            </w:r>
            <w:r>
              <w:rPr>
                <w:noProof/>
                <w:webHidden/>
              </w:rPr>
              <w:instrText xml:space="preserve"> PAGEREF _Toc20118326 \h </w:instrText>
            </w:r>
            <w:r>
              <w:rPr>
                <w:noProof/>
                <w:webHidden/>
              </w:rPr>
            </w:r>
            <w:r>
              <w:rPr>
                <w:noProof/>
                <w:webHidden/>
              </w:rPr>
              <w:fldChar w:fldCharType="separate"/>
            </w:r>
            <w:r>
              <w:rPr>
                <w:noProof/>
                <w:webHidden/>
              </w:rPr>
              <w:t>11</w:t>
            </w:r>
            <w:r>
              <w:rPr>
                <w:noProof/>
                <w:webHidden/>
              </w:rPr>
              <w:fldChar w:fldCharType="end"/>
            </w:r>
          </w:hyperlink>
        </w:p>
        <w:p w14:paraId="2386E129" w14:textId="1A7B02B2" w:rsidR="00BD5A4F" w:rsidRDefault="00BD5A4F">
          <w:pPr>
            <w:pStyle w:val="TOC1"/>
            <w:tabs>
              <w:tab w:val="right" w:leader="dot" w:pos="8630"/>
            </w:tabs>
            <w:rPr>
              <w:rFonts w:eastAsiaTheme="minorEastAsia" w:cstheme="minorBidi"/>
              <w:b w:val="0"/>
              <w:bCs w:val="0"/>
              <w:noProof/>
            </w:rPr>
          </w:pPr>
          <w:hyperlink w:anchor="_Toc20118327" w:history="1">
            <w:r w:rsidRPr="00371B7C">
              <w:rPr>
                <w:rStyle w:val="Hyperlink"/>
                <w:noProof/>
              </w:rPr>
              <w:t>[2] Initiating GatorSeq Analysis</w:t>
            </w:r>
            <w:r>
              <w:rPr>
                <w:noProof/>
                <w:webHidden/>
              </w:rPr>
              <w:tab/>
            </w:r>
            <w:r>
              <w:rPr>
                <w:noProof/>
                <w:webHidden/>
              </w:rPr>
              <w:fldChar w:fldCharType="begin"/>
            </w:r>
            <w:r>
              <w:rPr>
                <w:noProof/>
                <w:webHidden/>
              </w:rPr>
              <w:instrText xml:space="preserve"> PAGEREF _Toc20118327 \h </w:instrText>
            </w:r>
            <w:r>
              <w:rPr>
                <w:noProof/>
                <w:webHidden/>
              </w:rPr>
            </w:r>
            <w:r>
              <w:rPr>
                <w:noProof/>
                <w:webHidden/>
              </w:rPr>
              <w:fldChar w:fldCharType="separate"/>
            </w:r>
            <w:r>
              <w:rPr>
                <w:noProof/>
                <w:webHidden/>
              </w:rPr>
              <w:t>12</w:t>
            </w:r>
            <w:r>
              <w:rPr>
                <w:noProof/>
                <w:webHidden/>
              </w:rPr>
              <w:fldChar w:fldCharType="end"/>
            </w:r>
          </w:hyperlink>
        </w:p>
        <w:p w14:paraId="0878AE40" w14:textId="226C4F1D" w:rsidR="00BD5A4F" w:rsidRDefault="00BD5A4F">
          <w:pPr>
            <w:pStyle w:val="TOC2"/>
            <w:tabs>
              <w:tab w:val="right" w:leader="dot" w:pos="8630"/>
            </w:tabs>
            <w:rPr>
              <w:rFonts w:eastAsiaTheme="minorEastAsia" w:cstheme="minorBidi"/>
              <w:b w:val="0"/>
              <w:bCs w:val="0"/>
              <w:noProof/>
              <w:sz w:val="24"/>
              <w:szCs w:val="24"/>
            </w:rPr>
          </w:pPr>
          <w:hyperlink w:anchor="_Toc20118328" w:history="1">
            <w:r w:rsidRPr="00371B7C">
              <w:rPr>
                <w:rStyle w:val="Hyperlink"/>
                <w:noProof/>
              </w:rPr>
              <w:t>Column descriptions</w:t>
            </w:r>
            <w:r>
              <w:rPr>
                <w:noProof/>
                <w:webHidden/>
              </w:rPr>
              <w:tab/>
            </w:r>
            <w:r>
              <w:rPr>
                <w:noProof/>
                <w:webHidden/>
              </w:rPr>
              <w:fldChar w:fldCharType="begin"/>
            </w:r>
            <w:r>
              <w:rPr>
                <w:noProof/>
                <w:webHidden/>
              </w:rPr>
              <w:instrText xml:space="preserve"> PAGEREF _Toc20118328 \h </w:instrText>
            </w:r>
            <w:r>
              <w:rPr>
                <w:noProof/>
                <w:webHidden/>
              </w:rPr>
            </w:r>
            <w:r>
              <w:rPr>
                <w:noProof/>
                <w:webHidden/>
              </w:rPr>
              <w:fldChar w:fldCharType="separate"/>
            </w:r>
            <w:r>
              <w:rPr>
                <w:noProof/>
                <w:webHidden/>
              </w:rPr>
              <w:t>12</w:t>
            </w:r>
            <w:r>
              <w:rPr>
                <w:noProof/>
                <w:webHidden/>
              </w:rPr>
              <w:fldChar w:fldCharType="end"/>
            </w:r>
          </w:hyperlink>
        </w:p>
        <w:p w14:paraId="18C18440" w14:textId="5D1ADF15" w:rsidR="00BD5A4F" w:rsidRDefault="00BD5A4F">
          <w:pPr>
            <w:pStyle w:val="TOC2"/>
            <w:tabs>
              <w:tab w:val="right" w:leader="dot" w:pos="8630"/>
            </w:tabs>
            <w:rPr>
              <w:rFonts w:eastAsiaTheme="minorEastAsia" w:cstheme="minorBidi"/>
              <w:b w:val="0"/>
              <w:bCs w:val="0"/>
              <w:noProof/>
              <w:sz w:val="24"/>
              <w:szCs w:val="24"/>
            </w:rPr>
          </w:pPr>
          <w:hyperlink w:anchor="_Toc20118329" w:history="1">
            <w:r w:rsidRPr="00371B7C">
              <w:rPr>
                <w:rStyle w:val="Hyperlink"/>
                <w:noProof/>
              </w:rPr>
              <w:t>GatorSeq NGS analysis initiation script</w:t>
            </w:r>
            <w:r>
              <w:rPr>
                <w:noProof/>
                <w:webHidden/>
              </w:rPr>
              <w:tab/>
            </w:r>
            <w:r>
              <w:rPr>
                <w:noProof/>
                <w:webHidden/>
              </w:rPr>
              <w:fldChar w:fldCharType="begin"/>
            </w:r>
            <w:r>
              <w:rPr>
                <w:noProof/>
                <w:webHidden/>
              </w:rPr>
              <w:instrText xml:space="preserve"> PAGEREF _Toc20118329 \h </w:instrText>
            </w:r>
            <w:r>
              <w:rPr>
                <w:noProof/>
                <w:webHidden/>
              </w:rPr>
            </w:r>
            <w:r>
              <w:rPr>
                <w:noProof/>
                <w:webHidden/>
              </w:rPr>
              <w:fldChar w:fldCharType="separate"/>
            </w:r>
            <w:r>
              <w:rPr>
                <w:noProof/>
                <w:webHidden/>
              </w:rPr>
              <w:t>13</w:t>
            </w:r>
            <w:r>
              <w:rPr>
                <w:noProof/>
                <w:webHidden/>
              </w:rPr>
              <w:fldChar w:fldCharType="end"/>
            </w:r>
          </w:hyperlink>
        </w:p>
        <w:p w14:paraId="52FB4B2A" w14:textId="219783A1" w:rsidR="00BD5A4F" w:rsidRDefault="00BD5A4F">
          <w:pPr>
            <w:pStyle w:val="TOC1"/>
            <w:tabs>
              <w:tab w:val="right" w:leader="dot" w:pos="8630"/>
            </w:tabs>
            <w:rPr>
              <w:rFonts w:eastAsiaTheme="minorEastAsia" w:cstheme="minorBidi"/>
              <w:b w:val="0"/>
              <w:bCs w:val="0"/>
              <w:noProof/>
            </w:rPr>
          </w:pPr>
          <w:hyperlink w:anchor="_Toc20118330" w:history="1">
            <w:r w:rsidRPr="00371B7C">
              <w:rPr>
                <w:rStyle w:val="Hyperlink"/>
                <w:noProof/>
              </w:rPr>
              <w:t>GSBW: Auto Transfer Raw Reads To HiPerGator</w:t>
            </w:r>
            <w:r>
              <w:rPr>
                <w:noProof/>
                <w:webHidden/>
              </w:rPr>
              <w:tab/>
            </w:r>
            <w:r>
              <w:rPr>
                <w:noProof/>
                <w:webHidden/>
              </w:rPr>
              <w:fldChar w:fldCharType="begin"/>
            </w:r>
            <w:r>
              <w:rPr>
                <w:noProof/>
                <w:webHidden/>
              </w:rPr>
              <w:instrText xml:space="preserve"> PAGEREF _Toc20118330 \h </w:instrText>
            </w:r>
            <w:r>
              <w:rPr>
                <w:noProof/>
                <w:webHidden/>
              </w:rPr>
            </w:r>
            <w:r>
              <w:rPr>
                <w:noProof/>
                <w:webHidden/>
              </w:rPr>
              <w:fldChar w:fldCharType="separate"/>
            </w:r>
            <w:r>
              <w:rPr>
                <w:noProof/>
                <w:webHidden/>
              </w:rPr>
              <w:t>15</w:t>
            </w:r>
            <w:r>
              <w:rPr>
                <w:noProof/>
                <w:webHidden/>
              </w:rPr>
              <w:fldChar w:fldCharType="end"/>
            </w:r>
          </w:hyperlink>
        </w:p>
        <w:p w14:paraId="0D7F61C7" w14:textId="317ADBB5" w:rsidR="00BD5A4F" w:rsidRDefault="00BD5A4F">
          <w:pPr>
            <w:pStyle w:val="TOC1"/>
            <w:tabs>
              <w:tab w:val="right" w:leader="dot" w:pos="8630"/>
            </w:tabs>
            <w:rPr>
              <w:rFonts w:eastAsiaTheme="minorEastAsia" w:cstheme="minorBidi"/>
              <w:b w:val="0"/>
              <w:bCs w:val="0"/>
              <w:noProof/>
            </w:rPr>
          </w:pPr>
          <w:hyperlink w:anchor="_Toc20118331" w:history="1">
            <w:r w:rsidRPr="00371B7C">
              <w:rPr>
                <w:rStyle w:val="Hyperlink"/>
                <w:noProof/>
              </w:rPr>
              <w:t>GSBW: Auto Run GatorSeq NGS Analysis</w:t>
            </w:r>
            <w:r>
              <w:rPr>
                <w:noProof/>
                <w:webHidden/>
              </w:rPr>
              <w:tab/>
            </w:r>
            <w:r>
              <w:rPr>
                <w:noProof/>
                <w:webHidden/>
              </w:rPr>
              <w:fldChar w:fldCharType="begin"/>
            </w:r>
            <w:r>
              <w:rPr>
                <w:noProof/>
                <w:webHidden/>
              </w:rPr>
              <w:instrText xml:space="preserve"> PAGEREF _Toc20118331 \h </w:instrText>
            </w:r>
            <w:r>
              <w:rPr>
                <w:noProof/>
                <w:webHidden/>
              </w:rPr>
            </w:r>
            <w:r>
              <w:rPr>
                <w:noProof/>
                <w:webHidden/>
              </w:rPr>
              <w:fldChar w:fldCharType="separate"/>
            </w:r>
            <w:r>
              <w:rPr>
                <w:noProof/>
                <w:webHidden/>
              </w:rPr>
              <w:t>16</w:t>
            </w:r>
            <w:r>
              <w:rPr>
                <w:noProof/>
                <w:webHidden/>
              </w:rPr>
              <w:fldChar w:fldCharType="end"/>
            </w:r>
          </w:hyperlink>
        </w:p>
        <w:p w14:paraId="6AD6C8C3" w14:textId="31884B90" w:rsidR="00BD5A4F" w:rsidRDefault="00BD5A4F">
          <w:pPr>
            <w:pStyle w:val="TOC2"/>
            <w:tabs>
              <w:tab w:val="right" w:leader="dot" w:pos="8630"/>
            </w:tabs>
            <w:rPr>
              <w:rFonts w:eastAsiaTheme="minorEastAsia" w:cstheme="minorBidi"/>
              <w:b w:val="0"/>
              <w:bCs w:val="0"/>
              <w:noProof/>
              <w:sz w:val="24"/>
              <w:szCs w:val="24"/>
            </w:rPr>
          </w:pPr>
          <w:hyperlink w:anchor="_Toc20118332" w:history="1">
            <w:r w:rsidRPr="00371B7C">
              <w:rPr>
                <w:rStyle w:val="Hyperlink"/>
                <w:noProof/>
              </w:rPr>
              <w:t>GatorSeq NGS data analysis work flow</w:t>
            </w:r>
            <w:r>
              <w:rPr>
                <w:noProof/>
                <w:webHidden/>
              </w:rPr>
              <w:tab/>
            </w:r>
            <w:r>
              <w:rPr>
                <w:noProof/>
                <w:webHidden/>
              </w:rPr>
              <w:fldChar w:fldCharType="begin"/>
            </w:r>
            <w:r>
              <w:rPr>
                <w:noProof/>
                <w:webHidden/>
              </w:rPr>
              <w:instrText xml:space="preserve"> PAGEREF _Toc20118332 \h </w:instrText>
            </w:r>
            <w:r>
              <w:rPr>
                <w:noProof/>
                <w:webHidden/>
              </w:rPr>
            </w:r>
            <w:r>
              <w:rPr>
                <w:noProof/>
                <w:webHidden/>
              </w:rPr>
              <w:fldChar w:fldCharType="separate"/>
            </w:r>
            <w:r>
              <w:rPr>
                <w:noProof/>
                <w:webHidden/>
              </w:rPr>
              <w:t>16</w:t>
            </w:r>
            <w:r>
              <w:rPr>
                <w:noProof/>
                <w:webHidden/>
              </w:rPr>
              <w:fldChar w:fldCharType="end"/>
            </w:r>
          </w:hyperlink>
        </w:p>
        <w:p w14:paraId="4CE0C6E4" w14:textId="7A5CE168" w:rsidR="00BD5A4F" w:rsidRDefault="00BD5A4F">
          <w:pPr>
            <w:pStyle w:val="TOC3"/>
            <w:tabs>
              <w:tab w:val="right" w:leader="dot" w:pos="8630"/>
            </w:tabs>
            <w:rPr>
              <w:rFonts w:eastAsiaTheme="minorEastAsia" w:cstheme="minorBidi"/>
              <w:noProof/>
              <w:sz w:val="24"/>
              <w:szCs w:val="24"/>
            </w:rPr>
          </w:pPr>
          <w:hyperlink w:anchor="_Toc20118333" w:history="1">
            <w:r w:rsidRPr="00371B7C">
              <w:rPr>
                <w:rStyle w:val="Hyperlink"/>
                <w:noProof/>
              </w:rPr>
              <w:t>MAP to Reference: BWA-MEM</w:t>
            </w:r>
            <w:r>
              <w:rPr>
                <w:noProof/>
                <w:webHidden/>
              </w:rPr>
              <w:tab/>
            </w:r>
            <w:r>
              <w:rPr>
                <w:noProof/>
                <w:webHidden/>
              </w:rPr>
              <w:fldChar w:fldCharType="begin"/>
            </w:r>
            <w:r>
              <w:rPr>
                <w:noProof/>
                <w:webHidden/>
              </w:rPr>
              <w:instrText xml:space="preserve"> PAGEREF _Toc20118333 \h </w:instrText>
            </w:r>
            <w:r>
              <w:rPr>
                <w:noProof/>
                <w:webHidden/>
              </w:rPr>
            </w:r>
            <w:r>
              <w:rPr>
                <w:noProof/>
                <w:webHidden/>
              </w:rPr>
              <w:fldChar w:fldCharType="separate"/>
            </w:r>
            <w:r>
              <w:rPr>
                <w:noProof/>
                <w:webHidden/>
              </w:rPr>
              <w:t>16</w:t>
            </w:r>
            <w:r>
              <w:rPr>
                <w:noProof/>
                <w:webHidden/>
              </w:rPr>
              <w:fldChar w:fldCharType="end"/>
            </w:r>
          </w:hyperlink>
        </w:p>
        <w:p w14:paraId="663B01F3" w14:textId="721174CB" w:rsidR="00BD5A4F" w:rsidRDefault="00BD5A4F">
          <w:pPr>
            <w:pStyle w:val="TOC3"/>
            <w:tabs>
              <w:tab w:val="right" w:leader="dot" w:pos="8630"/>
            </w:tabs>
            <w:rPr>
              <w:rFonts w:eastAsiaTheme="minorEastAsia" w:cstheme="minorBidi"/>
              <w:noProof/>
              <w:sz w:val="24"/>
              <w:szCs w:val="24"/>
            </w:rPr>
          </w:pPr>
          <w:hyperlink w:anchor="_Toc20118334" w:history="1">
            <w:r w:rsidRPr="00371B7C">
              <w:rPr>
                <w:rStyle w:val="Hyperlink"/>
                <w:noProof/>
              </w:rPr>
              <w:t>SAM to BAM: sambamba-view</w:t>
            </w:r>
            <w:r>
              <w:rPr>
                <w:noProof/>
                <w:webHidden/>
              </w:rPr>
              <w:tab/>
            </w:r>
            <w:r>
              <w:rPr>
                <w:noProof/>
                <w:webHidden/>
              </w:rPr>
              <w:fldChar w:fldCharType="begin"/>
            </w:r>
            <w:r>
              <w:rPr>
                <w:noProof/>
                <w:webHidden/>
              </w:rPr>
              <w:instrText xml:space="preserve"> PAGEREF _Toc20118334 \h </w:instrText>
            </w:r>
            <w:r>
              <w:rPr>
                <w:noProof/>
                <w:webHidden/>
              </w:rPr>
            </w:r>
            <w:r>
              <w:rPr>
                <w:noProof/>
                <w:webHidden/>
              </w:rPr>
              <w:fldChar w:fldCharType="separate"/>
            </w:r>
            <w:r>
              <w:rPr>
                <w:noProof/>
                <w:webHidden/>
              </w:rPr>
              <w:t>16</w:t>
            </w:r>
            <w:r>
              <w:rPr>
                <w:noProof/>
                <w:webHidden/>
              </w:rPr>
              <w:fldChar w:fldCharType="end"/>
            </w:r>
          </w:hyperlink>
        </w:p>
        <w:p w14:paraId="00C6C16A" w14:textId="20F43E4B" w:rsidR="00BD5A4F" w:rsidRDefault="00BD5A4F">
          <w:pPr>
            <w:pStyle w:val="TOC3"/>
            <w:tabs>
              <w:tab w:val="right" w:leader="dot" w:pos="8630"/>
            </w:tabs>
            <w:rPr>
              <w:rFonts w:eastAsiaTheme="minorEastAsia" w:cstheme="minorBidi"/>
              <w:noProof/>
              <w:sz w:val="24"/>
              <w:szCs w:val="24"/>
            </w:rPr>
          </w:pPr>
          <w:hyperlink w:anchor="_Toc20118335" w:history="1">
            <w:r w:rsidRPr="00371B7C">
              <w:rPr>
                <w:rStyle w:val="Hyperlink"/>
                <w:noProof/>
              </w:rPr>
              <w:t>Sort BAM file: sambamba-sort</w:t>
            </w:r>
            <w:r>
              <w:rPr>
                <w:noProof/>
                <w:webHidden/>
              </w:rPr>
              <w:tab/>
            </w:r>
            <w:r>
              <w:rPr>
                <w:noProof/>
                <w:webHidden/>
              </w:rPr>
              <w:fldChar w:fldCharType="begin"/>
            </w:r>
            <w:r>
              <w:rPr>
                <w:noProof/>
                <w:webHidden/>
              </w:rPr>
              <w:instrText xml:space="preserve"> PAGEREF _Toc20118335 \h </w:instrText>
            </w:r>
            <w:r>
              <w:rPr>
                <w:noProof/>
                <w:webHidden/>
              </w:rPr>
            </w:r>
            <w:r>
              <w:rPr>
                <w:noProof/>
                <w:webHidden/>
              </w:rPr>
              <w:fldChar w:fldCharType="separate"/>
            </w:r>
            <w:r>
              <w:rPr>
                <w:noProof/>
                <w:webHidden/>
              </w:rPr>
              <w:t>16</w:t>
            </w:r>
            <w:r>
              <w:rPr>
                <w:noProof/>
                <w:webHidden/>
              </w:rPr>
              <w:fldChar w:fldCharType="end"/>
            </w:r>
          </w:hyperlink>
        </w:p>
        <w:p w14:paraId="63F6B5D4" w14:textId="7DA0940F" w:rsidR="00BD5A4F" w:rsidRDefault="00BD5A4F">
          <w:pPr>
            <w:pStyle w:val="TOC3"/>
            <w:tabs>
              <w:tab w:val="right" w:leader="dot" w:pos="8630"/>
            </w:tabs>
            <w:rPr>
              <w:rFonts w:eastAsiaTheme="minorEastAsia" w:cstheme="minorBidi"/>
              <w:noProof/>
              <w:sz w:val="24"/>
              <w:szCs w:val="24"/>
            </w:rPr>
          </w:pPr>
          <w:hyperlink w:anchor="_Toc20118336" w:history="1">
            <w:r w:rsidRPr="00371B7C">
              <w:rPr>
                <w:rStyle w:val="Hyperlink"/>
                <w:noProof/>
              </w:rPr>
              <w:t>Merge BAM files: sambamba-merge</w:t>
            </w:r>
            <w:r>
              <w:rPr>
                <w:noProof/>
                <w:webHidden/>
              </w:rPr>
              <w:tab/>
            </w:r>
            <w:r>
              <w:rPr>
                <w:noProof/>
                <w:webHidden/>
              </w:rPr>
              <w:fldChar w:fldCharType="begin"/>
            </w:r>
            <w:r>
              <w:rPr>
                <w:noProof/>
                <w:webHidden/>
              </w:rPr>
              <w:instrText xml:space="preserve"> PAGEREF _Toc20118336 \h </w:instrText>
            </w:r>
            <w:r>
              <w:rPr>
                <w:noProof/>
                <w:webHidden/>
              </w:rPr>
            </w:r>
            <w:r>
              <w:rPr>
                <w:noProof/>
                <w:webHidden/>
              </w:rPr>
              <w:fldChar w:fldCharType="separate"/>
            </w:r>
            <w:r>
              <w:rPr>
                <w:noProof/>
                <w:webHidden/>
              </w:rPr>
              <w:t>17</w:t>
            </w:r>
            <w:r>
              <w:rPr>
                <w:noProof/>
                <w:webHidden/>
              </w:rPr>
              <w:fldChar w:fldCharType="end"/>
            </w:r>
          </w:hyperlink>
        </w:p>
        <w:p w14:paraId="0AAA7A4F" w14:textId="7CC3C700" w:rsidR="00BD5A4F" w:rsidRDefault="00BD5A4F">
          <w:pPr>
            <w:pStyle w:val="TOC3"/>
            <w:tabs>
              <w:tab w:val="right" w:leader="dot" w:pos="8630"/>
            </w:tabs>
            <w:rPr>
              <w:rFonts w:eastAsiaTheme="minorEastAsia" w:cstheme="minorBidi"/>
              <w:noProof/>
              <w:sz w:val="24"/>
              <w:szCs w:val="24"/>
            </w:rPr>
          </w:pPr>
          <w:hyperlink w:anchor="_Toc20118337" w:history="1">
            <w:r w:rsidRPr="00371B7C">
              <w:rPr>
                <w:rStyle w:val="Hyperlink"/>
                <w:noProof/>
              </w:rPr>
              <w:t>Mark Duplicates: sambamba-markdup</w:t>
            </w:r>
            <w:r>
              <w:rPr>
                <w:noProof/>
                <w:webHidden/>
              </w:rPr>
              <w:tab/>
            </w:r>
            <w:r>
              <w:rPr>
                <w:noProof/>
                <w:webHidden/>
              </w:rPr>
              <w:fldChar w:fldCharType="begin"/>
            </w:r>
            <w:r>
              <w:rPr>
                <w:noProof/>
                <w:webHidden/>
              </w:rPr>
              <w:instrText xml:space="preserve"> PAGEREF _Toc20118337 \h </w:instrText>
            </w:r>
            <w:r>
              <w:rPr>
                <w:noProof/>
                <w:webHidden/>
              </w:rPr>
            </w:r>
            <w:r>
              <w:rPr>
                <w:noProof/>
                <w:webHidden/>
              </w:rPr>
              <w:fldChar w:fldCharType="separate"/>
            </w:r>
            <w:r>
              <w:rPr>
                <w:noProof/>
                <w:webHidden/>
              </w:rPr>
              <w:t>17</w:t>
            </w:r>
            <w:r>
              <w:rPr>
                <w:noProof/>
                <w:webHidden/>
              </w:rPr>
              <w:fldChar w:fldCharType="end"/>
            </w:r>
          </w:hyperlink>
        </w:p>
        <w:p w14:paraId="4922E40B" w14:textId="4E49C031" w:rsidR="00BD5A4F" w:rsidRDefault="00BD5A4F">
          <w:pPr>
            <w:pStyle w:val="TOC3"/>
            <w:tabs>
              <w:tab w:val="right" w:leader="dot" w:pos="8630"/>
            </w:tabs>
            <w:rPr>
              <w:rFonts w:eastAsiaTheme="minorEastAsia" w:cstheme="minorBidi"/>
              <w:noProof/>
              <w:sz w:val="24"/>
              <w:szCs w:val="24"/>
            </w:rPr>
          </w:pPr>
          <w:hyperlink w:anchor="_Toc20118338" w:history="1">
            <w:r w:rsidRPr="00371B7C">
              <w:rPr>
                <w:rStyle w:val="Hyperlink"/>
                <w:noProof/>
              </w:rPr>
              <w:t>Variant Calling: VarDictJava</w:t>
            </w:r>
            <w:r>
              <w:rPr>
                <w:noProof/>
                <w:webHidden/>
              </w:rPr>
              <w:tab/>
            </w:r>
            <w:r>
              <w:rPr>
                <w:noProof/>
                <w:webHidden/>
              </w:rPr>
              <w:fldChar w:fldCharType="begin"/>
            </w:r>
            <w:r>
              <w:rPr>
                <w:noProof/>
                <w:webHidden/>
              </w:rPr>
              <w:instrText xml:space="preserve"> PAGEREF _Toc20118338 \h </w:instrText>
            </w:r>
            <w:r>
              <w:rPr>
                <w:noProof/>
                <w:webHidden/>
              </w:rPr>
            </w:r>
            <w:r>
              <w:rPr>
                <w:noProof/>
                <w:webHidden/>
              </w:rPr>
              <w:fldChar w:fldCharType="separate"/>
            </w:r>
            <w:r>
              <w:rPr>
                <w:noProof/>
                <w:webHidden/>
              </w:rPr>
              <w:t>17</w:t>
            </w:r>
            <w:r>
              <w:rPr>
                <w:noProof/>
                <w:webHidden/>
              </w:rPr>
              <w:fldChar w:fldCharType="end"/>
            </w:r>
          </w:hyperlink>
        </w:p>
        <w:p w14:paraId="5A934E70" w14:textId="37B4656B" w:rsidR="00BD5A4F" w:rsidRDefault="00BD5A4F">
          <w:pPr>
            <w:pStyle w:val="TOC3"/>
            <w:tabs>
              <w:tab w:val="right" w:leader="dot" w:pos="8630"/>
            </w:tabs>
            <w:rPr>
              <w:rFonts w:eastAsiaTheme="minorEastAsia" w:cstheme="minorBidi"/>
              <w:noProof/>
              <w:sz w:val="24"/>
              <w:szCs w:val="24"/>
            </w:rPr>
          </w:pPr>
          <w:hyperlink w:anchor="_Toc20118339" w:history="1">
            <w:r w:rsidRPr="00371B7C">
              <w:rPr>
                <w:rStyle w:val="Hyperlink"/>
                <w:noProof/>
              </w:rPr>
              <w:t>Tranlocation Calling</w:t>
            </w:r>
            <w:r>
              <w:rPr>
                <w:noProof/>
                <w:webHidden/>
              </w:rPr>
              <w:tab/>
            </w:r>
            <w:r>
              <w:rPr>
                <w:noProof/>
                <w:webHidden/>
              </w:rPr>
              <w:fldChar w:fldCharType="begin"/>
            </w:r>
            <w:r>
              <w:rPr>
                <w:noProof/>
                <w:webHidden/>
              </w:rPr>
              <w:instrText xml:space="preserve"> PAGEREF _Toc20118339 \h </w:instrText>
            </w:r>
            <w:r>
              <w:rPr>
                <w:noProof/>
                <w:webHidden/>
              </w:rPr>
            </w:r>
            <w:r>
              <w:rPr>
                <w:noProof/>
                <w:webHidden/>
              </w:rPr>
              <w:fldChar w:fldCharType="separate"/>
            </w:r>
            <w:r>
              <w:rPr>
                <w:noProof/>
                <w:webHidden/>
              </w:rPr>
              <w:t>18</w:t>
            </w:r>
            <w:r>
              <w:rPr>
                <w:noProof/>
                <w:webHidden/>
              </w:rPr>
              <w:fldChar w:fldCharType="end"/>
            </w:r>
          </w:hyperlink>
        </w:p>
        <w:p w14:paraId="603513B9" w14:textId="67BCB8D8" w:rsidR="00BD5A4F" w:rsidRDefault="00BD5A4F">
          <w:pPr>
            <w:pStyle w:val="TOC1"/>
            <w:tabs>
              <w:tab w:val="right" w:leader="dot" w:pos="8630"/>
            </w:tabs>
            <w:rPr>
              <w:rFonts w:eastAsiaTheme="minorEastAsia" w:cstheme="minorBidi"/>
              <w:b w:val="0"/>
              <w:bCs w:val="0"/>
              <w:noProof/>
            </w:rPr>
          </w:pPr>
          <w:hyperlink w:anchor="_Toc20118340" w:history="1">
            <w:r w:rsidRPr="00371B7C">
              <w:rPr>
                <w:rStyle w:val="Hyperlink"/>
                <w:noProof/>
              </w:rPr>
              <w:t>GSBW: Auto Transfer Analysis Output to Network Drive</w:t>
            </w:r>
            <w:r>
              <w:rPr>
                <w:noProof/>
                <w:webHidden/>
              </w:rPr>
              <w:tab/>
            </w:r>
            <w:r>
              <w:rPr>
                <w:noProof/>
                <w:webHidden/>
              </w:rPr>
              <w:fldChar w:fldCharType="begin"/>
            </w:r>
            <w:r>
              <w:rPr>
                <w:noProof/>
                <w:webHidden/>
              </w:rPr>
              <w:instrText xml:space="preserve"> PAGEREF _Toc20118340 \h </w:instrText>
            </w:r>
            <w:r>
              <w:rPr>
                <w:noProof/>
                <w:webHidden/>
              </w:rPr>
            </w:r>
            <w:r>
              <w:rPr>
                <w:noProof/>
                <w:webHidden/>
              </w:rPr>
              <w:fldChar w:fldCharType="separate"/>
            </w:r>
            <w:r>
              <w:rPr>
                <w:noProof/>
                <w:webHidden/>
              </w:rPr>
              <w:t>22</w:t>
            </w:r>
            <w:r>
              <w:rPr>
                <w:noProof/>
                <w:webHidden/>
              </w:rPr>
              <w:fldChar w:fldCharType="end"/>
            </w:r>
          </w:hyperlink>
        </w:p>
        <w:p w14:paraId="6F4295C4" w14:textId="7CB744C8" w:rsidR="00BD5A4F" w:rsidRDefault="00BD5A4F">
          <w:pPr>
            <w:pStyle w:val="TOC2"/>
            <w:tabs>
              <w:tab w:val="right" w:leader="dot" w:pos="8630"/>
            </w:tabs>
            <w:rPr>
              <w:rFonts w:eastAsiaTheme="minorEastAsia" w:cstheme="minorBidi"/>
              <w:b w:val="0"/>
              <w:bCs w:val="0"/>
              <w:noProof/>
              <w:sz w:val="24"/>
              <w:szCs w:val="24"/>
            </w:rPr>
          </w:pPr>
          <w:hyperlink w:anchor="_Toc20118341" w:history="1">
            <w:r w:rsidRPr="00371B7C">
              <w:rPr>
                <w:rStyle w:val="Hyperlink"/>
                <w:noProof/>
              </w:rPr>
              <w:t>Data Analysis Metrics Summary</w:t>
            </w:r>
            <w:r>
              <w:rPr>
                <w:noProof/>
                <w:webHidden/>
              </w:rPr>
              <w:tab/>
            </w:r>
            <w:r>
              <w:rPr>
                <w:noProof/>
                <w:webHidden/>
              </w:rPr>
              <w:fldChar w:fldCharType="begin"/>
            </w:r>
            <w:r>
              <w:rPr>
                <w:noProof/>
                <w:webHidden/>
              </w:rPr>
              <w:instrText xml:space="preserve"> PAGEREF _Toc20118341 \h </w:instrText>
            </w:r>
            <w:r>
              <w:rPr>
                <w:noProof/>
                <w:webHidden/>
              </w:rPr>
            </w:r>
            <w:r>
              <w:rPr>
                <w:noProof/>
                <w:webHidden/>
              </w:rPr>
              <w:fldChar w:fldCharType="separate"/>
            </w:r>
            <w:r>
              <w:rPr>
                <w:noProof/>
                <w:webHidden/>
              </w:rPr>
              <w:t>23</w:t>
            </w:r>
            <w:r>
              <w:rPr>
                <w:noProof/>
                <w:webHidden/>
              </w:rPr>
              <w:fldChar w:fldCharType="end"/>
            </w:r>
          </w:hyperlink>
        </w:p>
        <w:p w14:paraId="6878802E" w14:textId="16A2BCA7" w:rsidR="00BD5A4F" w:rsidRDefault="00BD5A4F">
          <w:pPr>
            <w:pStyle w:val="TOC3"/>
            <w:tabs>
              <w:tab w:val="right" w:leader="dot" w:pos="8630"/>
            </w:tabs>
            <w:rPr>
              <w:rFonts w:eastAsiaTheme="minorEastAsia" w:cstheme="minorBidi"/>
              <w:noProof/>
              <w:sz w:val="24"/>
              <w:szCs w:val="24"/>
            </w:rPr>
          </w:pPr>
          <w:hyperlink w:anchor="_Toc20118342" w:history="1">
            <w:r w:rsidRPr="00371B7C">
              <w:rPr>
                <w:rStyle w:val="Hyperlink"/>
                <w:noProof/>
              </w:rPr>
              <w:t>Enrichment Summary Table</w:t>
            </w:r>
            <w:r>
              <w:rPr>
                <w:noProof/>
                <w:webHidden/>
              </w:rPr>
              <w:tab/>
            </w:r>
            <w:r>
              <w:rPr>
                <w:noProof/>
                <w:webHidden/>
              </w:rPr>
              <w:fldChar w:fldCharType="begin"/>
            </w:r>
            <w:r>
              <w:rPr>
                <w:noProof/>
                <w:webHidden/>
              </w:rPr>
              <w:instrText xml:space="preserve"> PAGEREF _Toc20118342 \h </w:instrText>
            </w:r>
            <w:r>
              <w:rPr>
                <w:noProof/>
                <w:webHidden/>
              </w:rPr>
            </w:r>
            <w:r>
              <w:rPr>
                <w:noProof/>
                <w:webHidden/>
              </w:rPr>
              <w:fldChar w:fldCharType="separate"/>
            </w:r>
            <w:r>
              <w:rPr>
                <w:noProof/>
                <w:webHidden/>
              </w:rPr>
              <w:t>23</w:t>
            </w:r>
            <w:r>
              <w:rPr>
                <w:noProof/>
                <w:webHidden/>
              </w:rPr>
              <w:fldChar w:fldCharType="end"/>
            </w:r>
          </w:hyperlink>
        </w:p>
        <w:p w14:paraId="71DA47D7" w14:textId="21750234" w:rsidR="00BD5A4F" w:rsidRDefault="00BD5A4F">
          <w:pPr>
            <w:pStyle w:val="TOC3"/>
            <w:tabs>
              <w:tab w:val="right" w:leader="dot" w:pos="8630"/>
            </w:tabs>
            <w:rPr>
              <w:rFonts w:eastAsiaTheme="minorEastAsia" w:cstheme="minorBidi"/>
              <w:noProof/>
              <w:sz w:val="24"/>
              <w:szCs w:val="24"/>
            </w:rPr>
          </w:pPr>
          <w:hyperlink w:anchor="_Toc20118343" w:history="1">
            <w:r w:rsidRPr="00371B7C">
              <w:rPr>
                <w:rStyle w:val="Hyperlink"/>
                <w:noProof/>
              </w:rPr>
              <w:t>Read Level Enrichment Table</w:t>
            </w:r>
            <w:r>
              <w:rPr>
                <w:noProof/>
                <w:webHidden/>
              </w:rPr>
              <w:tab/>
            </w:r>
            <w:r>
              <w:rPr>
                <w:noProof/>
                <w:webHidden/>
              </w:rPr>
              <w:fldChar w:fldCharType="begin"/>
            </w:r>
            <w:r>
              <w:rPr>
                <w:noProof/>
                <w:webHidden/>
              </w:rPr>
              <w:instrText xml:space="preserve"> PAGEREF _Toc20118343 \h </w:instrText>
            </w:r>
            <w:r>
              <w:rPr>
                <w:noProof/>
                <w:webHidden/>
              </w:rPr>
            </w:r>
            <w:r>
              <w:rPr>
                <w:noProof/>
                <w:webHidden/>
              </w:rPr>
              <w:fldChar w:fldCharType="separate"/>
            </w:r>
            <w:r>
              <w:rPr>
                <w:noProof/>
                <w:webHidden/>
              </w:rPr>
              <w:t>23</w:t>
            </w:r>
            <w:r>
              <w:rPr>
                <w:noProof/>
                <w:webHidden/>
              </w:rPr>
              <w:fldChar w:fldCharType="end"/>
            </w:r>
          </w:hyperlink>
        </w:p>
        <w:p w14:paraId="5E02E8DB" w14:textId="1E88A48F" w:rsidR="00BD5A4F" w:rsidRDefault="00BD5A4F">
          <w:pPr>
            <w:pStyle w:val="TOC3"/>
            <w:tabs>
              <w:tab w:val="right" w:leader="dot" w:pos="8630"/>
            </w:tabs>
            <w:rPr>
              <w:rFonts w:eastAsiaTheme="minorEastAsia" w:cstheme="minorBidi"/>
              <w:noProof/>
              <w:sz w:val="24"/>
              <w:szCs w:val="24"/>
            </w:rPr>
          </w:pPr>
          <w:hyperlink w:anchor="_Toc20118344" w:history="1">
            <w:r w:rsidRPr="00371B7C">
              <w:rPr>
                <w:rStyle w:val="Hyperlink"/>
                <w:noProof/>
              </w:rPr>
              <w:t>Base Level Enrichment</w:t>
            </w:r>
            <w:r>
              <w:rPr>
                <w:noProof/>
                <w:webHidden/>
              </w:rPr>
              <w:tab/>
            </w:r>
            <w:r>
              <w:rPr>
                <w:noProof/>
                <w:webHidden/>
              </w:rPr>
              <w:fldChar w:fldCharType="begin"/>
            </w:r>
            <w:r>
              <w:rPr>
                <w:noProof/>
                <w:webHidden/>
              </w:rPr>
              <w:instrText xml:space="preserve"> PAGEREF _Toc20118344 \h </w:instrText>
            </w:r>
            <w:r>
              <w:rPr>
                <w:noProof/>
                <w:webHidden/>
              </w:rPr>
            </w:r>
            <w:r>
              <w:rPr>
                <w:noProof/>
                <w:webHidden/>
              </w:rPr>
              <w:fldChar w:fldCharType="separate"/>
            </w:r>
            <w:r>
              <w:rPr>
                <w:noProof/>
                <w:webHidden/>
              </w:rPr>
              <w:t>24</w:t>
            </w:r>
            <w:r>
              <w:rPr>
                <w:noProof/>
                <w:webHidden/>
              </w:rPr>
              <w:fldChar w:fldCharType="end"/>
            </w:r>
          </w:hyperlink>
        </w:p>
        <w:p w14:paraId="30AC0D2D" w14:textId="15B385A8" w:rsidR="00BD5A4F" w:rsidRDefault="00BD5A4F">
          <w:pPr>
            <w:pStyle w:val="TOC3"/>
            <w:tabs>
              <w:tab w:val="right" w:leader="dot" w:pos="8630"/>
            </w:tabs>
            <w:rPr>
              <w:rFonts w:eastAsiaTheme="minorEastAsia" w:cstheme="minorBidi"/>
              <w:noProof/>
              <w:sz w:val="24"/>
              <w:szCs w:val="24"/>
            </w:rPr>
          </w:pPr>
          <w:hyperlink w:anchor="_Toc20118345" w:history="1">
            <w:r w:rsidRPr="00371B7C">
              <w:rPr>
                <w:rStyle w:val="Hyperlink"/>
                <w:noProof/>
              </w:rPr>
              <w:t>Coverage Summary for Target Regions</w:t>
            </w:r>
            <w:r>
              <w:rPr>
                <w:noProof/>
                <w:webHidden/>
              </w:rPr>
              <w:tab/>
            </w:r>
            <w:r>
              <w:rPr>
                <w:noProof/>
                <w:webHidden/>
              </w:rPr>
              <w:fldChar w:fldCharType="begin"/>
            </w:r>
            <w:r>
              <w:rPr>
                <w:noProof/>
                <w:webHidden/>
              </w:rPr>
              <w:instrText xml:space="preserve"> PAGEREF _Toc20118345 \h </w:instrText>
            </w:r>
            <w:r>
              <w:rPr>
                <w:noProof/>
                <w:webHidden/>
              </w:rPr>
            </w:r>
            <w:r>
              <w:rPr>
                <w:noProof/>
                <w:webHidden/>
              </w:rPr>
              <w:fldChar w:fldCharType="separate"/>
            </w:r>
            <w:r>
              <w:rPr>
                <w:noProof/>
                <w:webHidden/>
              </w:rPr>
              <w:t>24</w:t>
            </w:r>
            <w:r>
              <w:rPr>
                <w:noProof/>
                <w:webHidden/>
              </w:rPr>
              <w:fldChar w:fldCharType="end"/>
            </w:r>
          </w:hyperlink>
        </w:p>
        <w:p w14:paraId="5382353D" w14:textId="278DE3AF" w:rsidR="00BD5A4F" w:rsidRDefault="00BD5A4F">
          <w:pPr>
            <w:pStyle w:val="TOC3"/>
            <w:tabs>
              <w:tab w:val="right" w:leader="dot" w:pos="8630"/>
            </w:tabs>
            <w:rPr>
              <w:rFonts w:eastAsiaTheme="minorEastAsia" w:cstheme="minorBidi"/>
              <w:noProof/>
              <w:sz w:val="24"/>
              <w:szCs w:val="24"/>
            </w:rPr>
          </w:pPr>
          <w:hyperlink w:anchor="_Toc20118346" w:history="1">
            <w:r w:rsidRPr="00371B7C">
              <w:rPr>
                <w:rStyle w:val="Hyperlink"/>
                <w:noProof/>
              </w:rPr>
              <w:t>Duplicate Summary</w:t>
            </w:r>
            <w:r>
              <w:rPr>
                <w:noProof/>
                <w:webHidden/>
              </w:rPr>
              <w:tab/>
            </w:r>
            <w:r>
              <w:rPr>
                <w:noProof/>
                <w:webHidden/>
              </w:rPr>
              <w:fldChar w:fldCharType="begin"/>
            </w:r>
            <w:r>
              <w:rPr>
                <w:noProof/>
                <w:webHidden/>
              </w:rPr>
              <w:instrText xml:space="preserve"> PAGEREF _Toc20118346 \h </w:instrText>
            </w:r>
            <w:r>
              <w:rPr>
                <w:noProof/>
                <w:webHidden/>
              </w:rPr>
            </w:r>
            <w:r>
              <w:rPr>
                <w:noProof/>
                <w:webHidden/>
              </w:rPr>
              <w:fldChar w:fldCharType="separate"/>
            </w:r>
            <w:r>
              <w:rPr>
                <w:noProof/>
                <w:webHidden/>
              </w:rPr>
              <w:t>25</w:t>
            </w:r>
            <w:r>
              <w:rPr>
                <w:noProof/>
                <w:webHidden/>
              </w:rPr>
              <w:fldChar w:fldCharType="end"/>
            </w:r>
          </w:hyperlink>
        </w:p>
        <w:p w14:paraId="45414059" w14:textId="4C9AF47F" w:rsidR="00BD5A4F" w:rsidRDefault="00BD5A4F">
          <w:pPr>
            <w:pStyle w:val="TOC3"/>
            <w:tabs>
              <w:tab w:val="right" w:leader="dot" w:pos="8630"/>
            </w:tabs>
            <w:rPr>
              <w:rFonts w:eastAsiaTheme="minorEastAsia" w:cstheme="minorBidi"/>
              <w:noProof/>
              <w:sz w:val="24"/>
              <w:szCs w:val="24"/>
            </w:rPr>
          </w:pPr>
          <w:hyperlink w:anchor="_Toc20118347" w:history="1">
            <w:r w:rsidRPr="00371B7C">
              <w:rPr>
                <w:rStyle w:val="Hyperlink"/>
                <w:noProof/>
              </w:rPr>
              <w:t>Small Variants Summary</w:t>
            </w:r>
            <w:r>
              <w:rPr>
                <w:noProof/>
                <w:webHidden/>
              </w:rPr>
              <w:tab/>
            </w:r>
            <w:r>
              <w:rPr>
                <w:noProof/>
                <w:webHidden/>
              </w:rPr>
              <w:fldChar w:fldCharType="begin"/>
            </w:r>
            <w:r>
              <w:rPr>
                <w:noProof/>
                <w:webHidden/>
              </w:rPr>
              <w:instrText xml:space="preserve"> PAGEREF _Toc20118347 \h </w:instrText>
            </w:r>
            <w:r>
              <w:rPr>
                <w:noProof/>
                <w:webHidden/>
              </w:rPr>
            </w:r>
            <w:r>
              <w:rPr>
                <w:noProof/>
                <w:webHidden/>
              </w:rPr>
              <w:fldChar w:fldCharType="separate"/>
            </w:r>
            <w:r>
              <w:rPr>
                <w:noProof/>
                <w:webHidden/>
              </w:rPr>
              <w:t>25</w:t>
            </w:r>
            <w:r>
              <w:rPr>
                <w:noProof/>
                <w:webHidden/>
              </w:rPr>
              <w:fldChar w:fldCharType="end"/>
            </w:r>
          </w:hyperlink>
        </w:p>
        <w:p w14:paraId="734E7257" w14:textId="592CE494" w:rsidR="00BD5A4F" w:rsidRDefault="00BD5A4F">
          <w:pPr>
            <w:pStyle w:val="TOC1"/>
            <w:tabs>
              <w:tab w:val="right" w:leader="dot" w:pos="8630"/>
            </w:tabs>
            <w:rPr>
              <w:rFonts w:eastAsiaTheme="minorEastAsia" w:cstheme="minorBidi"/>
              <w:b w:val="0"/>
              <w:bCs w:val="0"/>
              <w:noProof/>
            </w:rPr>
          </w:pPr>
          <w:hyperlink w:anchor="_Toc20118348" w:history="1">
            <w:r w:rsidRPr="00371B7C">
              <w:rPr>
                <w:rStyle w:val="Hyperlink"/>
                <w:noProof/>
              </w:rPr>
              <w:t>GSBW: Variant Filtering &amp; Reporting</w:t>
            </w:r>
            <w:r>
              <w:rPr>
                <w:noProof/>
                <w:webHidden/>
              </w:rPr>
              <w:tab/>
            </w:r>
            <w:r>
              <w:rPr>
                <w:noProof/>
                <w:webHidden/>
              </w:rPr>
              <w:fldChar w:fldCharType="begin"/>
            </w:r>
            <w:r>
              <w:rPr>
                <w:noProof/>
                <w:webHidden/>
              </w:rPr>
              <w:instrText xml:space="preserve"> PAGEREF _Toc20118348 \h </w:instrText>
            </w:r>
            <w:r>
              <w:rPr>
                <w:noProof/>
                <w:webHidden/>
              </w:rPr>
            </w:r>
            <w:r>
              <w:rPr>
                <w:noProof/>
                <w:webHidden/>
              </w:rPr>
              <w:fldChar w:fldCharType="separate"/>
            </w:r>
            <w:r>
              <w:rPr>
                <w:noProof/>
                <w:webHidden/>
              </w:rPr>
              <w:t>26</w:t>
            </w:r>
            <w:r>
              <w:rPr>
                <w:noProof/>
                <w:webHidden/>
              </w:rPr>
              <w:fldChar w:fldCharType="end"/>
            </w:r>
          </w:hyperlink>
        </w:p>
        <w:p w14:paraId="238575E8" w14:textId="04423C93" w:rsidR="00BD5A4F" w:rsidRDefault="00BD5A4F">
          <w:pPr>
            <w:pStyle w:val="TOC2"/>
            <w:tabs>
              <w:tab w:val="right" w:leader="dot" w:pos="8630"/>
            </w:tabs>
            <w:rPr>
              <w:rFonts w:eastAsiaTheme="minorEastAsia" w:cstheme="minorBidi"/>
              <w:b w:val="0"/>
              <w:bCs w:val="0"/>
              <w:noProof/>
              <w:sz w:val="24"/>
              <w:szCs w:val="24"/>
            </w:rPr>
          </w:pPr>
          <w:hyperlink w:anchor="_Toc20118349" w:history="1">
            <w:r w:rsidRPr="00371B7C">
              <w:rPr>
                <w:rStyle w:val="Hyperlink"/>
                <w:noProof/>
              </w:rPr>
              <w:t>Near identical duplicate targets</w:t>
            </w:r>
            <w:r>
              <w:rPr>
                <w:noProof/>
                <w:webHidden/>
              </w:rPr>
              <w:tab/>
            </w:r>
            <w:r>
              <w:rPr>
                <w:noProof/>
                <w:webHidden/>
              </w:rPr>
              <w:fldChar w:fldCharType="begin"/>
            </w:r>
            <w:r>
              <w:rPr>
                <w:noProof/>
                <w:webHidden/>
              </w:rPr>
              <w:instrText xml:space="preserve"> PAGEREF _Toc20118349 \h </w:instrText>
            </w:r>
            <w:r>
              <w:rPr>
                <w:noProof/>
                <w:webHidden/>
              </w:rPr>
            </w:r>
            <w:r>
              <w:rPr>
                <w:noProof/>
                <w:webHidden/>
              </w:rPr>
              <w:fldChar w:fldCharType="separate"/>
            </w:r>
            <w:r>
              <w:rPr>
                <w:noProof/>
                <w:webHidden/>
              </w:rPr>
              <w:t>26</w:t>
            </w:r>
            <w:r>
              <w:rPr>
                <w:noProof/>
                <w:webHidden/>
              </w:rPr>
              <w:fldChar w:fldCharType="end"/>
            </w:r>
          </w:hyperlink>
        </w:p>
        <w:p w14:paraId="52091A53" w14:textId="29C468CD" w:rsidR="00BD5A4F" w:rsidRDefault="00BD5A4F">
          <w:pPr>
            <w:pStyle w:val="TOC1"/>
            <w:tabs>
              <w:tab w:val="right" w:leader="dot" w:pos="8630"/>
            </w:tabs>
            <w:rPr>
              <w:rFonts w:eastAsiaTheme="minorEastAsia" w:cstheme="minorBidi"/>
              <w:b w:val="0"/>
              <w:bCs w:val="0"/>
              <w:noProof/>
            </w:rPr>
          </w:pPr>
          <w:hyperlink w:anchor="_Toc20118350" w:history="1">
            <w:r w:rsidRPr="00371B7C">
              <w:rPr>
                <w:rStyle w:val="Hyperlink"/>
                <w:noProof/>
              </w:rPr>
              <w:t>GSBW: LIS Entry &amp; EMR</w:t>
            </w:r>
            <w:r>
              <w:rPr>
                <w:noProof/>
                <w:webHidden/>
              </w:rPr>
              <w:tab/>
            </w:r>
            <w:r>
              <w:rPr>
                <w:noProof/>
                <w:webHidden/>
              </w:rPr>
              <w:fldChar w:fldCharType="begin"/>
            </w:r>
            <w:r>
              <w:rPr>
                <w:noProof/>
                <w:webHidden/>
              </w:rPr>
              <w:instrText xml:space="preserve"> PAGEREF _Toc20118350 \h </w:instrText>
            </w:r>
            <w:r>
              <w:rPr>
                <w:noProof/>
                <w:webHidden/>
              </w:rPr>
            </w:r>
            <w:r>
              <w:rPr>
                <w:noProof/>
                <w:webHidden/>
              </w:rPr>
              <w:fldChar w:fldCharType="separate"/>
            </w:r>
            <w:r>
              <w:rPr>
                <w:noProof/>
                <w:webHidden/>
              </w:rPr>
              <w:t>29</w:t>
            </w:r>
            <w:r>
              <w:rPr>
                <w:noProof/>
                <w:webHidden/>
              </w:rPr>
              <w:fldChar w:fldCharType="end"/>
            </w:r>
          </w:hyperlink>
        </w:p>
        <w:p w14:paraId="4243C236" w14:textId="2241A3B4" w:rsidR="00BD5A4F" w:rsidRDefault="00BD5A4F">
          <w:pPr>
            <w:pStyle w:val="TOC1"/>
            <w:tabs>
              <w:tab w:val="right" w:leader="dot" w:pos="8630"/>
            </w:tabs>
            <w:rPr>
              <w:rFonts w:eastAsiaTheme="minorEastAsia" w:cstheme="minorBidi"/>
              <w:b w:val="0"/>
              <w:bCs w:val="0"/>
              <w:noProof/>
            </w:rPr>
          </w:pPr>
          <w:hyperlink w:anchor="_Toc20118351" w:history="1">
            <w:r w:rsidRPr="00371B7C">
              <w:rPr>
                <w:rStyle w:val="Hyperlink"/>
                <w:noProof/>
              </w:rPr>
              <w:t>Software</w:t>
            </w:r>
            <w:r>
              <w:rPr>
                <w:noProof/>
                <w:webHidden/>
              </w:rPr>
              <w:tab/>
            </w:r>
            <w:r>
              <w:rPr>
                <w:noProof/>
                <w:webHidden/>
              </w:rPr>
              <w:fldChar w:fldCharType="begin"/>
            </w:r>
            <w:r>
              <w:rPr>
                <w:noProof/>
                <w:webHidden/>
              </w:rPr>
              <w:instrText xml:space="preserve"> PAGEREF _Toc20118351 \h </w:instrText>
            </w:r>
            <w:r>
              <w:rPr>
                <w:noProof/>
                <w:webHidden/>
              </w:rPr>
            </w:r>
            <w:r>
              <w:rPr>
                <w:noProof/>
                <w:webHidden/>
              </w:rPr>
              <w:fldChar w:fldCharType="separate"/>
            </w:r>
            <w:r>
              <w:rPr>
                <w:noProof/>
                <w:webHidden/>
              </w:rPr>
              <w:t>30</w:t>
            </w:r>
            <w:r>
              <w:rPr>
                <w:noProof/>
                <w:webHidden/>
              </w:rPr>
              <w:fldChar w:fldCharType="end"/>
            </w:r>
          </w:hyperlink>
        </w:p>
        <w:p w14:paraId="3C7E6636" w14:textId="4EF63690" w:rsidR="00BD5A4F" w:rsidRDefault="00BD5A4F">
          <w:pPr>
            <w:pStyle w:val="TOC2"/>
            <w:tabs>
              <w:tab w:val="right" w:leader="dot" w:pos="8630"/>
            </w:tabs>
            <w:rPr>
              <w:rFonts w:eastAsiaTheme="minorEastAsia" w:cstheme="minorBidi"/>
              <w:b w:val="0"/>
              <w:bCs w:val="0"/>
              <w:noProof/>
              <w:sz w:val="24"/>
              <w:szCs w:val="24"/>
            </w:rPr>
          </w:pPr>
          <w:hyperlink w:anchor="_Toc20118352" w:history="1">
            <w:r w:rsidRPr="00371B7C">
              <w:rPr>
                <w:rStyle w:val="Hyperlink"/>
                <w:noProof/>
              </w:rPr>
              <w:t>Software List</w:t>
            </w:r>
            <w:r>
              <w:rPr>
                <w:noProof/>
                <w:webHidden/>
              </w:rPr>
              <w:tab/>
            </w:r>
            <w:r>
              <w:rPr>
                <w:noProof/>
                <w:webHidden/>
              </w:rPr>
              <w:fldChar w:fldCharType="begin"/>
            </w:r>
            <w:r>
              <w:rPr>
                <w:noProof/>
                <w:webHidden/>
              </w:rPr>
              <w:instrText xml:space="preserve"> PAGEREF _Toc20118352 \h </w:instrText>
            </w:r>
            <w:r>
              <w:rPr>
                <w:noProof/>
                <w:webHidden/>
              </w:rPr>
            </w:r>
            <w:r>
              <w:rPr>
                <w:noProof/>
                <w:webHidden/>
              </w:rPr>
              <w:fldChar w:fldCharType="separate"/>
            </w:r>
            <w:r>
              <w:rPr>
                <w:noProof/>
                <w:webHidden/>
              </w:rPr>
              <w:t>30</w:t>
            </w:r>
            <w:r>
              <w:rPr>
                <w:noProof/>
                <w:webHidden/>
              </w:rPr>
              <w:fldChar w:fldCharType="end"/>
            </w:r>
          </w:hyperlink>
        </w:p>
        <w:p w14:paraId="5824023A" w14:textId="55AC75A2" w:rsidR="00BD5A4F" w:rsidRDefault="00BD5A4F">
          <w:pPr>
            <w:pStyle w:val="TOC2"/>
            <w:tabs>
              <w:tab w:val="right" w:leader="dot" w:pos="8630"/>
            </w:tabs>
            <w:rPr>
              <w:rFonts w:eastAsiaTheme="minorEastAsia" w:cstheme="minorBidi"/>
              <w:b w:val="0"/>
              <w:bCs w:val="0"/>
              <w:noProof/>
              <w:sz w:val="24"/>
              <w:szCs w:val="24"/>
            </w:rPr>
          </w:pPr>
          <w:hyperlink w:anchor="_Toc20118353" w:history="1">
            <w:r w:rsidRPr="00371B7C">
              <w:rPr>
                <w:rStyle w:val="Hyperlink"/>
                <w:noProof/>
              </w:rPr>
              <w:t>Software and Pipeline Update</w:t>
            </w:r>
            <w:r>
              <w:rPr>
                <w:noProof/>
                <w:webHidden/>
              </w:rPr>
              <w:tab/>
            </w:r>
            <w:r>
              <w:rPr>
                <w:noProof/>
                <w:webHidden/>
              </w:rPr>
              <w:fldChar w:fldCharType="begin"/>
            </w:r>
            <w:r>
              <w:rPr>
                <w:noProof/>
                <w:webHidden/>
              </w:rPr>
              <w:instrText xml:space="preserve"> PAGEREF _Toc20118353 \h </w:instrText>
            </w:r>
            <w:r>
              <w:rPr>
                <w:noProof/>
                <w:webHidden/>
              </w:rPr>
            </w:r>
            <w:r>
              <w:rPr>
                <w:noProof/>
                <w:webHidden/>
              </w:rPr>
              <w:fldChar w:fldCharType="separate"/>
            </w:r>
            <w:r>
              <w:rPr>
                <w:noProof/>
                <w:webHidden/>
              </w:rPr>
              <w:t>30</w:t>
            </w:r>
            <w:r>
              <w:rPr>
                <w:noProof/>
                <w:webHidden/>
              </w:rPr>
              <w:fldChar w:fldCharType="end"/>
            </w:r>
          </w:hyperlink>
        </w:p>
        <w:p w14:paraId="78765863" w14:textId="58647B7B" w:rsidR="00BD5A4F" w:rsidRDefault="00BD5A4F">
          <w:pPr>
            <w:pStyle w:val="TOC1"/>
            <w:tabs>
              <w:tab w:val="right" w:leader="dot" w:pos="8630"/>
            </w:tabs>
            <w:rPr>
              <w:rFonts w:eastAsiaTheme="minorEastAsia" w:cstheme="minorBidi"/>
              <w:b w:val="0"/>
              <w:bCs w:val="0"/>
              <w:noProof/>
            </w:rPr>
          </w:pPr>
          <w:hyperlink w:anchor="_Toc20118354" w:history="1">
            <w:r w:rsidRPr="00371B7C">
              <w:rPr>
                <w:rStyle w:val="Hyperlink"/>
                <w:noProof/>
              </w:rPr>
              <w:t>Reference Material</w:t>
            </w:r>
            <w:r>
              <w:rPr>
                <w:noProof/>
                <w:webHidden/>
              </w:rPr>
              <w:tab/>
            </w:r>
            <w:r>
              <w:rPr>
                <w:noProof/>
                <w:webHidden/>
              </w:rPr>
              <w:fldChar w:fldCharType="begin"/>
            </w:r>
            <w:r>
              <w:rPr>
                <w:noProof/>
                <w:webHidden/>
              </w:rPr>
              <w:instrText xml:space="preserve"> PAGEREF _Toc20118354 \h </w:instrText>
            </w:r>
            <w:r>
              <w:rPr>
                <w:noProof/>
                <w:webHidden/>
              </w:rPr>
            </w:r>
            <w:r>
              <w:rPr>
                <w:noProof/>
                <w:webHidden/>
              </w:rPr>
              <w:fldChar w:fldCharType="separate"/>
            </w:r>
            <w:r>
              <w:rPr>
                <w:noProof/>
                <w:webHidden/>
              </w:rPr>
              <w:t>31</w:t>
            </w:r>
            <w:r>
              <w:rPr>
                <w:noProof/>
                <w:webHidden/>
              </w:rPr>
              <w:fldChar w:fldCharType="end"/>
            </w:r>
          </w:hyperlink>
        </w:p>
        <w:p w14:paraId="6F29CEB0" w14:textId="6DD63939" w:rsidR="00BD5A4F" w:rsidRDefault="00BD5A4F">
          <w:pPr>
            <w:pStyle w:val="TOC2"/>
            <w:tabs>
              <w:tab w:val="right" w:leader="dot" w:pos="8630"/>
            </w:tabs>
            <w:rPr>
              <w:rFonts w:eastAsiaTheme="minorEastAsia" w:cstheme="minorBidi"/>
              <w:b w:val="0"/>
              <w:bCs w:val="0"/>
              <w:noProof/>
              <w:sz w:val="24"/>
              <w:szCs w:val="24"/>
            </w:rPr>
          </w:pPr>
          <w:hyperlink w:anchor="_Toc20118355" w:history="1">
            <w:r w:rsidRPr="00371B7C">
              <w:rPr>
                <w:rStyle w:val="Hyperlink"/>
                <w:noProof/>
              </w:rPr>
              <w:t>Human Genome</w:t>
            </w:r>
            <w:r>
              <w:rPr>
                <w:noProof/>
                <w:webHidden/>
              </w:rPr>
              <w:tab/>
            </w:r>
            <w:r>
              <w:rPr>
                <w:noProof/>
                <w:webHidden/>
              </w:rPr>
              <w:fldChar w:fldCharType="begin"/>
            </w:r>
            <w:r>
              <w:rPr>
                <w:noProof/>
                <w:webHidden/>
              </w:rPr>
              <w:instrText xml:space="preserve"> PAGEREF _Toc20118355 \h </w:instrText>
            </w:r>
            <w:r>
              <w:rPr>
                <w:noProof/>
                <w:webHidden/>
              </w:rPr>
            </w:r>
            <w:r>
              <w:rPr>
                <w:noProof/>
                <w:webHidden/>
              </w:rPr>
              <w:fldChar w:fldCharType="separate"/>
            </w:r>
            <w:r>
              <w:rPr>
                <w:noProof/>
                <w:webHidden/>
              </w:rPr>
              <w:t>31</w:t>
            </w:r>
            <w:r>
              <w:rPr>
                <w:noProof/>
                <w:webHidden/>
              </w:rPr>
              <w:fldChar w:fldCharType="end"/>
            </w:r>
          </w:hyperlink>
        </w:p>
        <w:p w14:paraId="31EB388A" w14:textId="1F3D85A9" w:rsidR="00BD5A4F" w:rsidRDefault="00BD5A4F">
          <w:pPr>
            <w:pStyle w:val="TOC3"/>
            <w:tabs>
              <w:tab w:val="right" w:leader="dot" w:pos="8630"/>
            </w:tabs>
            <w:rPr>
              <w:rFonts w:eastAsiaTheme="minorEastAsia" w:cstheme="minorBidi"/>
              <w:noProof/>
              <w:sz w:val="24"/>
              <w:szCs w:val="24"/>
            </w:rPr>
          </w:pPr>
          <w:hyperlink w:anchor="_Toc20118356" w:history="1">
            <w:r w:rsidRPr="00371B7C">
              <w:rPr>
                <w:rStyle w:val="Hyperlink"/>
                <w:noProof/>
              </w:rPr>
              <w:t>Download Source</w:t>
            </w:r>
            <w:r>
              <w:rPr>
                <w:noProof/>
                <w:webHidden/>
              </w:rPr>
              <w:tab/>
            </w:r>
            <w:r>
              <w:rPr>
                <w:noProof/>
                <w:webHidden/>
              </w:rPr>
              <w:fldChar w:fldCharType="begin"/>
            </w:r>
            <w:r>
              <w:rPr>
                <w:noProof/>
                <w:webHidden/>
              </w:rPr>
              <w:instrText xml:space="preserve"> PAGEREF _Toc20118356 \h </w:instrText>
            </w:r>
            <w:r>
              <w:rPr>
                <w:noProof/>
                <w:webHidden/>
              </w:rPr>
            </w:r>
            <w:r>
              <w:rPr>
                <w:noProof/>
                <w:webHidden/>
              </w:rPr>
              <w:fldChar w:fldCharType="separate"/>
            </w:r>
            <w:r>
              <w:rPr>
                <w:noProof/>
                <w:webHidden/>
              </w:rPr>
              <w:t>31</w:t>
            </w:r>
            <w:r>
              <w:rPr>
                <w:noProof/>
                <w:webHidden/>
              </w:rPr>
              <w:fldChar w:fldCharType="end"/>
            </w:r>
          </w:hyperlink>
        </w:p>
        <w:p w14:paraId="27E4D0B0" w14:textId="3AD21208" w:rsidR="00BD5A4F" w:rsidRDefault="00BD5A4F">
          <w:pPr>
            <w:pStyle w:val="TOC3"/>
            <w:tabs>
              <w:tab w:val="right" w:leader="dot" w:pos="8630"/>
            </w:tabs>
            <w:rPr>
              <w:rFonts w:eastAsiaTheme="minorEastAsia" w:cstheme="minorBidi"/>
              <w:noProof/>
              <w:sz w:val="24"/>
              <w:szCs w:val="24"/>
            </w:rPr>
          </w:pPr>
          <w:hyperlink w:anchor="_Toc20118357" w:history="1">
            <w:r w:rsidRPr="00371B7C">
              <w:rPr>
                <w:rStyle w:val="Hyperlink"/>
                <w:noProof/>
              </w:rPr>
              <w:t>Removing Haplotypes</w:t>
            </w:r>
            <w:r>
              <w:rPr>
                <w:noProof/>
                <w:webHidden/>
              </w:rPr>
              <w:tab/>
            </w:r>
            <w:r>
              <w:rPr>
                <w:noProof/>
                <w:webHidden/>
              </w:rPr>
              <w:fldChar w:fldCharType="begin"/>
            </w:r>
            <w:r>
              <w:rPr>
                <w:noProof/>
                <w:webHidden/>
              </w:rPr>
              <w:instrText xml:space="preserve"> PAGEREF _Toc20118357 \h </w:instrText>
            </w:r>
            <w:r>
              <w:rPr>
                <w:noProof/>
                <w:webHidden/>
              </w:rPr>
            </w:r>
            <w:r>
              <w:rPr>
                <w:noProof/>
                <w:webHidden/>
              </w:rPr>
              <w:fldChar w:fldCharType="separate"/>
            </w:r>
            <w:r>
              <w:rPr>
                <w:noProof/>
                <w:webHidden/>
              </w:rPr>
              <w:t>31</w:t>
            </w:r>
            <w:r>
              <w:rPr>
                <w:noProof/>
                <w:webHidden/>
              </w:rPr>
              <w:fldChar w:fldCharType="end"/>
            </w:r>
          </w:hyperlink>
        </w:p>
        <w:p w14:paraId="1026BF84" w14:textId="2CAC38A5" w:rsidR="00BD5A4F" w:rsidRDefault="00BD5A4F">
          <w:pPr>
            <w:pStyle w:val="TOC3"/>
            <w:tabs>
              <w:tab w:val="right" w:leader="dot" w:pos="8630"/>
            </w:tabs>
            <w:rPr>
              <w:rFonts w:eastAsiaTheme="minorEastAsia" w:cstheme="minorBidi"/>
              <w:noProof/>
              <w:sz w:val="24"/>
              <w:szCs w:val="24"/>
            </w:rPr>
          </w:pPr>
          <w:hyperlink w:anchor="_Toc20118358" w:history="1">
            <w:r w:rsidRPr="00371B7C">
              <w:rPr>
                <w:rStyle w:val="Hyperlink"/>
                <w:bCs/>
                <w:noProof/>
              </w:rPr>
              <w:t xml:space="preserve">Masking </w:t>
            </w:r>
            <w:r w:rsidRPr="00371B7C">
              <w:rPr>
                <w:rStyle w:val="Hyperlink"/>
                <w:bCs/>
                <w:i/>
                <w:noProof/>
              </w:rPr>
              <w:t>CRLF2</w:t>
            </w:r>
            <w:r w:rsidRPr="00371B7C">
              <w:rPr>
                <w:rStyle w:val="Hyperlink"/>
                <w:bCs/>
                <w:noProof/>
              </w:rPr>
              <w:t xml:space="preserve"> on Y Chromosome</w:t>
            </w:r>
            <w:r>
              <w:rPr>
                <w:noProof/>
                <w:webHidden/>
              </w:rPr>
              <w:tab/>
            </w:r>
            <w:r>
              <w:rPr>
                <w:noProof/>
                <w:webHidden/>
              </w:rPr>
              <w:fldChar w:fldCharType="begin"/>
            </w:r>
            <w:r>
              <w:rPr>
                <w:noProof/>
                <w:webHidden/>
              </w:rPr>
              <w:instrText xml:space="preserve"> PAGEREF _Toc20118358 \h </w:instrText>
            </w:r>
            <w:r>
              <w:rPr>
                <w:noProof/>
                <w:webHidden/>
              </w:rPr>
            </w:r>
            <w:r>
              <w:rPr>
                <w:noProof/>
                <w:webHidden/>
              </w:rPr>
              <w:fldChar w:fldCharType="separate"/>
            </w:r>
            <w:r>
              <w:rPr>
                <w:noProof/>
                <w:webHidden/>
              </w:rPr>
              <w:t>31</w:t>
            </w:r>
            <w:r>
              <w:rPr>
                <w:noProof/>
                <w:webHidden/>
              </w:rPr>
              <w:fldChar w:fldCharType="end"/>
            </w:r>
          </w:hyperlink>
        </w:p>
        <w:p w14:paraId="398DDAAF" w14:textId="48E31035" w:rsidR="00BD5A4F" w:rsidRDefault="00BD5A4F">
          <w:pPr>
            <w:pStyle w:val="TOC1"/>
            <w:tabs>
              <w:tab w:val="right" w:leader="dot" w:pos="8630"/>
            </w:tabs>
            <w:rPr>
              <w:rFonts w:eastAsiaTheme="minorEastAsia" w:cstheme="minorBidi"/>
              <w:b w:val="0"/>
              <w:bCs w:val="0"/>
              <w:noProof/>
            </w:rPr>
          </w:pPr>
          <w:hyperlink w:anchor="_Toc20118359" w:history="1">
            <w:r w:rsidRPr="00371B7C">
              <w:rPr>
                <w:rStyle w:val="Hyperlink"/>
                <w:noProof/>
              </w:rPr>
              <w:t>Portable, Reliable, Reproducible, and Scalable Software Workflows</w:t>
            </w:r>
            <w:r>
              <w:rPr>
                <w:noProof/>
                <w:webHidden/>
              </w:rPr>
              <w:tab/>
            </w:r>
            <w:r>
              <w:rPr>
                <w:noProof/>
                <w:webHidden/>
              </w:rPr>
              <w:fldChar w:fldCharType="begin"/>
            </w:r>
            <w:r>
              <w:rPr>
                <w:noProof/>
                <w:webHidden/>
              </w:rPr>
              <w:instrText xml:space="preserve"> PAGEREF _Toc20118359 \h </w:instrText>
            </w:r>
            <w:r>
              <w:rPr>
                <w:noProof/>
                <w:webHidden/>
              </w:rPr>
            </w:r>
            <w:r>
              <w:rPr>
                <w:noProof/>
                <w:webHidden/>
              </w:rPr>
              <w:fldChar w:fldCharType="separate"/>
            </w:r>
            <w:r>
              <w:rPr>
                <w:noProof/>
                <w:webHidden/>
              </w:rPr>
              <w:t>33</w:t>
            </w:r>
            <w:r>
              <w:rPr>
                <w:noProof/>
                <w:webHidden/>
              </w:rPr>
              <w:fldChar w:fldCharType="end"/>
            </w:r>
          </w:hyperlink>
        </w:p>
        <w:p w14:paraId="120B3A1A" w14:textId="17B479DD" w:rsidR="00BD5A4F" w:rsidRDefault="00BD5A4F">
          <w:pPr>
            <w:pStyle w:val="TOC1"/>
            <w:tabs>
              <w:tab w:val="right" w:leader="dot" w:pos="8630"/>
            </w:tabs>
            <w:rPr>
              <w:rFonts w:eastAsiaTheme="minorEastAsia" w:cstheme="minorBidi"/>
              <w:b w:val="0"/>
              <w:bCs w:val="0"/>
              <w:noProof/>
            </w:rPr>
          </w:pPr>
          <w:hyperlink w:anchor="_Toc20118360" w:history="1">
            <w:r w:rsidRPr="00371B7C">
              <w:rPr>
                <w:rStyle w:val="Hyperlink"/>
                <w:noProof/>
              </w:rPr>
              <w:t>GatorSeq Pipeline Code</w:t>
            </w:r>
            <w:r>
              <w:rPr>
                <w:noProof/>
                <w:webHidden/>
              </w:rPr>
              <w:tab/>
            </w:r>
            <w:r>
              <w:rPr>
                <w:noProof/>
                <w:webHidden/>
              </w:rPr>
              <w:fldChar w:fldCharType="begin"/>
            </w:r>
            <w:r>
              <w:rPr>
                <w:noProof/>
                <w:webHidden/>
              </w:rPr>
              <w:instrText xml:space="preserve"> PAGEREF _Toc20118360 \h </w:instrText>
            </w:r>
            <w:r>
              <w:rPr>
                <w:noProof/>
                <w:webHidden/>
              </w:rPr>
            </w:r>
            <w:r>
              <w:rPr>
                <w:noProof/>
                <w:webHidden/>
              </w:rPr>
              <w:fldChar w:fldCharType="separate"/>
            </w:r>
            <w:r>
              <w:rPr>
                <w:noProof/>
                <w:webHidden/>
              </w:rPr>
              <w:t>33</w:t>
            </w:r>
            <w:r>
              <w:rPr>
                <w:noProof/>
                <w:webHidden/>
              </w:rPr>
              <w:fldChar w:fldCharType="end"/>
            </w:r>
          </w:hyperlink>
        </w:p>
        <w:p w14:paraId="53C0B8B5" w14:textId="5C07A6D2" w:rsidR="00BD5A4F" w:rsidRDefault="00BD5A4F">
          <w:pPr>
            <w:pStyle w:val="TOC2"/>
            <w:tabs>
              <w:tab w:val="right" w:leader="dot" w:pos="8630"/>
            </w:tabs>
            <w:rPr>
              <w:rFonts w:eastAsiaTheme="minorEastAsia" w:cstheme="minorBidi"/>
              <w:b w:val="0"/>
              <w:bCs w:val="0"/>
              <w:noProof/>
              <w:sz w:val="24"/>
              <w:szCs w:val="24"/>
            </w:rPr>
          </w:pPr>
          <w:hyperlink w:anchor="_Toc20118361" w:history="1">
            <w:r w:rsidRPr="00371B7C">
              <w:rPr>
                <w:rStyle w:val="Hyperlink"/>
                <w:noProof/>
              </w:rPr>
              <w:t>Version Control</w:t>
            </w:r>
            <w:r>
              <w:rPr>
                <w:noProof/>
                <w:webHidden/>
              </w:rPr>
              <w:tab/>
            </w:r>
            <w:r>
              <w:rPr>
                <w:noProof/>
                <w:webHidden/>
              </w:rPr>
              <w:fldChar w:fldCharType="begin"/>
            </w:r>
            <w:r>
              <w:rPr>
                <w:noProof/>
                <w:webHidden/>
              </w:rPr>
              <w:instrText xml:space="preserve"> PAGEREF _Toc20118361 \h </w:instrText>
            </w:r>
            <w:r>
              <w:rPr>
                <w:noProof/>
                <w:webHidden/>
              </w:rPr>
            </w:r>
            <w:r>
              <w:rPr>
                <w:noProof/>
                <w:webHidden/>
              </w:rPr>
              <w:fldChar w:fldCharType="separate"/>
            </w:r>
            <w:r>
              <w:rPr>
                <w:noProof/>
                <w:webHidden/>
              </w:rPr>
              <w:t>33</w:t>
            </w:r>
            <w:r>
              <w:rPr>
                <w:noProof/>
                <w:webHidden/>
              </w:rPr>
              <w:fldChar w:fldCharType="end"/>
            </w:r>
          </w:hyperlink>
        </w:p>
        <w:p w14:paraId="237AD99D" w14:textId="343F41AC" w:rsidR="00BD5A4F" w:rsidRDefault="00BD5A4F">
          <w:pPr>
            <w:pStyle w:val="TOC2"/>
            <w:tabs>
              <w:tab w:val="right" w:leader="dot" w:pos="8630"/>
            </w:tabs>
            <w:rPr>
              <w:rFonts w:eastAsiaTheme="minorEastAsia" w:cstheme="minorBidi"/>
              <w:b w:val="0"/>
              <w:bCs w:val="0"/>
              <w:noProof/>
              <w:sz w:val="24"/>
              <w:szCs w:val="24"/>
            </w:rPr>
          </w:pPr>
          <w:hyperlink w:anchor="_Toc20118362" w:history="1">
            <w:r w:rsidRPr="00371B7C">
              <w:rPr>
                <w:rStyle w:val="Hyperlink"/>
                <w:noProof/>
              </w:rPr>
              <w:t>Version Traceability</w:t>
            </w:r>
            <w:r>
              <w:rPr>
                <w:noProof/>
                <w:webHidden/>
              </w:rPr>
              <w:tab/>
            </w:r>
            <w:r>
              <w:rPr>
                <w:noProof/>
                <w:webHidden/>
              </w:rPr>
              <w:fldChar w:fldCharType="begin"/>
            </w:r>
            <w:r>
              <w:rPr>
                <w:noProof/>
                <w:webHidden/>
              </w:rPr>
              <w:instrText xml:space="preserve"> PAGEREF _Toc20118362 \h </w:instrText>
            </w:r>
            <w:r>
              <w:rPr>
                <w:noProof/>
                <w:webHidden/>
              </w:rPr>
            </w:r>
            <w:r>
              <w:rPr>
                <w:noProof/>
                <w:webHidden/>
              </w:rPr>
              <w:fldChar w:fldCharType="separate"/>
            </w:r>
            <w:r>
              <w:rPr>
                <w:noProof/>
                <w:webHidden/>
              </w:rPr>
              <w:t>33</w:t>
            </w:r>
            <w:r>
              <w:rPr>
                <w:noProof/>
                <w:webHidden/>
              </w:rPr>
              <w:fldChar w:fldCharType="end"/>
            </w:r>
          </w:hyperlink>
        </w:p>
        <w:p w14:paraId="3AFB180E" w14:textId="2331C3E0" w:rsidR="00BD5A4F" w:rsidRDefault="00BD5A4F">
          <w:pPr>
            <w:pStyle w:val="TOC2"/>
            <w:tabs>
              <w:tab w:val="right" w:leader="dot" w:pos="8630"/>
            </w:tabs>
            <w:rPr>
              <w:rFonts w:eastAsiaTheme="minorEastAsia" w:cstheme="minorBidi"/>
              <w:b w:val="0"/>
              <w:bCs w:val="0"/>
              <w:noProof/>
              <w:sz w:val="24"/>
              <w:szCs w:val="24"/>
            </w:rPr>
          </w:pPr>
          <w:hyperlink w:anchor="_Toc20118363" w:history="1">
            <w:r w:rsidRPr="00371B7C">
              <w:rPr>
                <w:rStyle w:val="Hyperlink"/>
                <w:noProof/>
              </w:rPr>
              <w:t>Code Location</w:t>
            </w:r>
            <w:r>
              <w:rPr>
                <w:noProof/>
                <w:webHidden/>
              </w:rPr>
              <w:tab/>
            </w:r>
            <w:r>
              <w:rPr>
                <w:noProof/>
                <w:webHidden/>
              </w:rPr>
              <w:fldChar w:fldCharType="begin"/>
            </w:r>
            <w:r>
              <w:rPr>
                <w:noProof/>
                <w:webHidden/>
              </w:rPr>
              <w:instrText xml:space="preserve"> PAGEREF _Toc20118363 \h </w:instrText>
            </w:r>
            <w:r>
              <w:rPr>
                <w:noProof/>
                <w:webHidden/>
              </w:rPr>
            </w:r>
            <w:r>
              <w:rPr>
                <w:noProof/>
                <w:webHidden/>
              </w:rPr>
              <w:fldChar w:fldCharType="separate"/>
            </w:r>
            <w:r>
              <w:rPr>
                <w:noProof/>
                <w:webHidden/>
              </w:rPr>
              <w:t>33</w:t>
            </w:r>
            <w:r>
              <w:rPr>
                <w:noProof/>
                <w:webHidden/>
              </w:rPr>
              <w:fldChar w:fldCharType="end"/>
            </w:r>
          </w:hyperlink>
        </w:p>
        <w:p w14:paraId="4DD69785" w14:textId="0937A6BE" w:rsidR="00BD5A4F" w:rsidRDefault="00BD5A4F">
          <w:pPr>
            <w:pStyle w:val="TOC1"/>
            <w:tabs>
              <w:tab w:val="right" w:leader="dot" w:pos="8630"/>
            </w:tabs>
            <w:rPr>
              <w:rFonts w:eastAsiaTheme="minorEastAsia" w:cstheme="minorBidi"/>
              <w:b w:val="0"/>
              <w:bCs w:val="0"/>
              <w:noProof/>
            </w:rPr>
          </w:pPr>
          <w:hyperlink w:anchor="_Toc20118364" w:history="1">
            <w:r w:rsidRPr="00371B7C">
              <w:rPr>
                <w:rStyle w:val="Hyperlink"/>
                <w:noProof/>
              </w:rPr>
              <w:t>Computational Infrastructure</w:t>
            </w:r>
            <w:r>
              <w:rPr>
                <w:noProof/>
                <w:webHidden/>
              </w:rPr>
              <w:tab/>
            </w:r>
            <w:r>
              <w:rPr>
                <w:noProof/>
                <w:webHidden/>
              </w:rPr>
              <w:fldChar w:fldCharType="begin"/>
            </w:r>
            <w:r>
              <w:rPr>
                <w:noProof/>
                <w:webHidden/>
              </w:rPr>
              <w:instrText xml:space="preserve"> PAGEREF _Toc20118364 \h </w:instrText>
            </w:r>
            <w:r>
              <w:rPr>
                <w:noProof/>
                <w:webHidden/>
              </w:rPr>
            </w:r>
            <w:r>
              <w:rPr>
                <w:noProof/>
                <w:webHidden/>
              </w:rPr>
              <w:fldChar w:fldCharType="separate"/>
            </w:r>
            <w:r>
              <w:rPr>
                <w:noProof/>
                <w:webHidden/>
              </w:rPr>
              <w:t>34</w:t>
            </w:r>
            <w:r>
              <w:rPr>
                <w:noProof/>
                <w:webHidden/>
              </w:rPr>
              <w:fldChar w:fldCharType="end"/>
            </w:r>
          </w:hyperlink>
        </w:p>
        <w:p w14:paraId="3C7F9944" w14:textId="7085E127" w:rsidR="00BD5A4F" w:rsidRDefault="00BD5A4F">
          <w:pPr>
            <w:pStyle w:val="TOC2"/>
            <w:tabs>
              <w:tab w:val="right" w:leader="dot" w:pos="8630"/>
            </w:tabs>
            <w:rPr>
              <w:rFonts w:eastAsiaTheme="minorEastAsia" w:cstheme="minorBidi"/>
              <w:b w:val="0"/>
              <w:bCs w:val="0"/>
              <w:noProof/>
              <w:sz w:val="24"/>
              <w:szCs w:val="24"/>
            </w:rPr>
          </w:pPr>
          <w:hyperlink w:anchor="_Toc20118365" w:history="1">
            <w:r w:rsidRPr="00371B7C">
              <w:rPr>
                <w:rStyle w:val="Hyperlink"/>
                <w:noProof/>
              </w:rPr>
              <w:t>Illumina NextSeq 500</w:t>
            </w:r>
            <w:r>
              <w:rPr>
                <w:noProof/>
                <w:webHidden/>
              </w:rPr>
              <w:tab/>
            </w:r>
            <w:r>
              <w:rPr>
                <w:noProof/>
                <w:webHidden/>
              </w:rPr>
              <w:fldChar w:fldCharType="begin"/>
            </w:r>
            <w:r>
              <w:rPr>
                <w:noProof/>
                <w:webHidden/>
              </w:rPr>
              <w:instrText xml:space="preserve"> PAGEREF _Toc20118365 \h </w:instrText>
            </w:r>
            <w:r>
              <w:rPr>
                <w:noProof/>
                <w:webHidden/>
              </w:rPr>
            </w:r>
            <w:r>
              <w:rPr>
                <w:noProof/>
                <w:webHidden/>
              </w:rPr>
              <w:fldChar w:fldCharType="separate"/>
            </w:r>
            <w:r>
              <w:rPr>
                <w:noProof/>
                <w:webHidden/>
              </w:rPr>
              <w:t>34</w:t>
            </w:r>
            <w:r>
              <w:rPr>
                <w:noProof/>
                <w:webHidden/>
              </w:rPr>
              <w:fldChar w:fldCharType="end"/>
            </w:r>
          </w:hyperlink>
        </w:p>
        <w:p w14:paraId="06279847" w14:textId="38E21173" w:rsidR="00BD5A4F" w:rsidRDefault="00BD5A4F">
          <w:pPr>
            <w:pStyle w:val="TOC1"/>
            <w:tabs>
              <w:tab w:val="right" w:leader="dot" w:pos="8630"/>
            </w:tabs>
            <w:rPr>
              <w:rFonts w:eastAsiaTheme="minorEastAsia" w:cstheme="minorBidi"/>
              <w:b w:val="0"/>
              <w:bCs w:val="0"/>
              <w:noProof/>
            </w:rPr>
          </w:pPr>
          <w:hyperlink w:anchor="_Toc20118366" w:history="1">
            <w:r w:rsidRPr="00371B7C">
              <w:rPr>
                <w:rStyle w:val="Hyperlink"/>
                <w:noProof/>
              </w:rPr>
              <w:t>Computational Infrastructure</w:t>
            </w:r>
            <w:r>
              <w:rPr>
                <w:noProof/>
                <w:webHidden/>
              </w:rPr>
              <w:tab/>
            </w:r>
            <w:r>
              <w:rPr>
                <w:noProof/>
                <w:webHidden/>
              </w:rPr>
              <w:fldChar w:fldCharType="begin"/>
            </w:r>
            <w:r>
              <w:rPr>
                <w:noProof/>
                <w:webHidden/>
              </w:rPr>
              <w:instrText xml:space="preserve"> PAGEREF _Toc20118366 \h </w:instrText>
            </w:r>
            <w:r>
              <w:rPr>
                <w:noProof/>
                <w:webHidden/>
              </w:rPr>
            </w:r>
            <w:r>
              <w:rPr>
                <w:noProof/>
                <w:webHidden/>
              </w:rPr>
              <w:fldChar w:fldCharType="separate"/>
            </w:r>
            <w:r>
              <w:rPr>
                <w:noProof/>
                <w:webHidden/>
              </w:rPr>
              <w:t>34</w:t>
            </w:r>
            <w:r>
              <w:rPr>
                <w:noProof/>
                <w:webHidden/>
              </w:rPr>
              <w:fldChar w:fldCharType="end"/>
            </w:r>
          </w:hyperlink>
        </w:p>
        <w:p w14:paraId="380995B7" w14:textId="088137F9" w:rsidR="00BD5A4F" w:rsidRDefault="00BD5A4F">
          <w:pPr>
            <w:pStyle w:val="TOC2"/>
            <w:tabs>
              <w:tab w:val="right" w:leader="dot" w:pos="8630"/>
            </w:tabs>
            <w:rPr>
              <w:rFonts w:eastAsiaTheme="minorEastAsia" w:cstheme="minorBidi"/>
              <w:b w:val="0"/>
              <w:bCs w:val="0"/>
              <w:noProof/>
              <w:sz w:val="24"/>
              <w:szCs w:val="24"/>
            </w:rPr>
          </w:pPr>
          <w:hyperlink w:anchor="_Toc20118367" w:history="1">
            <w:r w:rsidRPr="00371B7C">
              <w:rPr>
                <w:rStyle w:val="Hyperlink"/>
                <w:noProof/>
              </w:rPr>
              <w:t>Illumina NextSeq 500</w:t>
            </w:r>
            <w:r>
              <w:rPr>
                <w:noProof/>
                <w:webHidden/>
              </w:rPr>
              <w:tab/>
            </w:r>
            <w:r>
              <w:rPr>
                <w:noProof/>
                <w:webHidden/>
              </w:rPr>
              <w:fldChar w:fldCharType="begin"/>
            </w:r>
            <w:r>
              <w:rPr>
                <w:noProof/>
                <w:webHidden/>
              </w:rPr>
              <w:instrText xml:space="preserve"> PAGEREF _Toc20118367 \h </w:instrText>
            </w:r>
            <w:r>
              <w:rPr>
                <w:noProof/>
                <w:webHidden/>
              </w:rPr>
            </w:r>
            <w:r>
              <w:rPr>
                <w:noProof/>
                <w:webHidden/>
              </w:rPr>
              <w:fldChar w:fldCharType="separate"/>
            </w:r>
            <w:r>
              <w:rPr>
                <w:noProof/>
                <w:webHidden/>
              </w:rPr>
              <w:t>34</w:t>
            </w:r>
            <w:r>
              <w:rPr>
                <w:noProof/>
                <w:webHidden/>
              </w:rPr>
              <w:fldChar w:fldCharType="end"/>
            </w:r>
          </w:hyperlink>
        </w:p>
        <w:p w14:paraId="62C1509D" w14:textId="6CD284DF" w:rsidR="00BD5A4F" w:rsidRDefault="00BD5A4F">
          <w:pPr>
            <w:pStyle w:val="TOC2"/>
            <w:tabs>
              <w:tab w:val="right" w:leader="dot" w:pos="8630"/>
            </w:tabs>
            <w:rPr>
              <w:rFonts w:eastAsiaTheme="minorEastAsia" w:cstheme="minorBidi"/>
              <w:b w:val="0"/>
              <w:bCs w:val="0"/>
              <w:noProof/>
              <w:sz w:val="24"/>
              <w:szCs w:val="24"/>
            </w:rPr>
          </w:pPr>
          <w:hyperlink w:anchor="_Toc20118368" w:history="1">
            <w:r w:rsidRPr="00371B7C">
              <w:rPr>
                <w:rStyle w:val="Hyperlink"/>
                <w:noProof/>
              </w:rPr>
              <w:t>Pathology Network Drive</w:t>
            </w:r>
            <w:r>
              <w:rPr>
                <w:noProof/>
                <w:webHidden/>
              </w:rPr>
              <w:tab/>
            </w:r>
            <w:r>
              <w:rPr>
                <w:noProof/>
                <w:webHidden/>
              </w:rPr>
              <w:fldChar w:fldCharType="begin"/>
            </w:r>
            <w:r>
              <w:rPr>
                <w:noProof/>
                <w:webHidden/>
              </w:rPr>
              <w:instrText xml:space="preserve"> PAGEREF _Toc20118368 \h </w:instrText>
            </w:r>
            <w:r>
              <w:rPr>
                <w:noProof/>
                <w:webHidden/>
              </w:rPr>
            </w:r>
            <w:r>
              <w:rPr>
                <w:noProof/>
                <w:webHidden/>
              </w:rPr>
              <w:fldChar w:fldCharType="separate"/>
            </w:r>
            <w:r>
              <w:rPr>
                <w:noProof/>
                <w:webHidden/>
              </w:rPr>
              <w:t>34</w:t>
            </w:r>
            <w:r>
              <w:rPr>
                <w:noProof/>
                <w:webHidden/>
              </w:rPr>
              <w:fldChar w:fldCharType="end"/>
            </w:r>
          </w:hyperlink>
        </w:p>
        <w:p w14:paraId="2D3E8DA6" w14:textId="28B8978E" w:rsidR="00BD5A4F" w:rsidRDefault="00BD5A4F">
          <w:pPr>
            <w:pStyle w:val="TOC2"/>
            <w:tabs>
              <w:tab w:val="right" w:leader="dot" w:pos="8630"/>
            </w:tabs>
            <w:rPr>
              <w:rFonts w:eastAsiaTheme="minorEastAsia" w:cstheme="minorBidi"/>
              <w:b w:val="0"/>
              <w:bCs w:val="0"/>
              <w:noProof/>
              <w:sz w:val="24"/>
              <w:szCs w:val="24"/>
            </w:rPr>
          </w:pPr>
          <w:hyperlink w:anchor="_Toc20118369" w:history="1">
            <w:r w:rsidRPr="00371B7C">
              <w:rPr>
                <w:rStyle w:val="Hyperlink"/>
                <w:noProof/>
              </w:rPr>
              <w:t>ahc-path-data19</w:t>
            </w:r>
            <w:r>
              <w:rPr>
                <w:noProof/>
                <w:webHidden/>
              </w:rPr>
              <w:tab/>
            </w:r>
            <w:r>
              <w:rPr>
                <w:noProof/>
                <w:webHidden/>
              </w:rPr>
              <w:fldChar w:fldCharType="begin"/>
            </w:r>
            <w:r>
              <w:rPr>
                <w:noProof/>
                <w:webHidden/>
              </w:rPr>
              <w:instrText xml:space="preserve"> PAGEREF _Toc20118369 \h </w:instrText>
            </w:r>
            <w:r>
              <w:rPr>
                <w:noProof/>
                <w:webHidden/>
              </w:rPr>
            </w:r>
            <w:r>
              <w:rPr>
                <w:noProof/>
                <w:webHidden/>
              </w:rPr>
              <w:fldChar w:fldCharType="separate"/>
            </w:r>
            <w:r>
              <w:rPr>
                <w:noProof/>
                <w:webHidden/>
              </w:rPr>
              <w:t>34</w:t>
            </w:r>
            <w:r>
              <w:rPr>
                <w:noProof/>
                <w:webHidden/>
              </w:rPr>
              <w:fldChar w:fldCharType="end"/>
            </w:r>
          </w:hyperlink>
        </w:p>
        <w:p w14:paraId="53CCE163" w14:textId="0932D5CD" w:rsidR="00BD5A4F" w:rsidRDefault="00BD5A4F">
          <w:pPr>
            <w:pStyle w:val="TOC2"/>
            <w:tabs>
              <w:tab w:val="right" w:leader="dot" w:pos="8630"/>
            </w:tabs>
            <w:rPr>
              <w:rFonts w:eastAsiaTheme="minorEastAsia" w:cstheme="minorBidi"/>
              <w:b w:val="0"/>
              <w:bCs w:val="0"/>
              <w:noProof/>
              <w:sz w:val="24"/>
              <w:szCs w:val="24"/>
            </w:rPr>
          </w:pPr>
          <w:hyperlink w:anchor="_Toc20118370" w:history="1">
            <w:r w:rsidRPr="00371B7C">
              <w:rPr>
                <w:rStyle w:val="Hyperlink"/>
                <w:noProof/>
              </w:rPr>
              <w:t>HiPerGator</w:t>
            </w:r>
            <w:r>
              <w:rPr>
                <w:noProof/>
                <w:webHidden/>
              </w:rPr>
              <w:tab/>
            </w:r>
            <w:r>
              <w:rPr>
                <w:noProof/>
                <w:webHidden/>
              </w:rPr>
              <w:fldChar w:fldCharType="begin"/>
            </w:r>
            <w:r>
              <w:rPr>
                <w:noProof/>
                <w:webHidden/>
              </w:rPr>
              <w:instrText xml:space="preserve"> PAGEREF _Toc20118370 \h </w:instrText>
            </w:r>
            <w:r>
              <w:rPr>
                <w:noProof/>
                <w:webHidden/>
              </w:rPr>
            </w:r>
            <w:r>
              <w:rPr>
                <w:noProof/>
                <w:webHidden/>
              </w:rPr>
              <w:fldChar w:fldCharType="separate"/>
            </w:r>
            <w:r>
              <w:rPr>
                <w:noProof/>
                <w:webHidden/>
              </w:rPr>
              <w:t>34</w:t>
            </w:r>
            <w:r>
              <w:rPr>
                <w:noProof/>
                <w:webHidden/>
              </w:rPr>
              <w:fldChar w:fldCharType="end"/>
            </w:r>
          </w:hyperlink>
        </w:p>
        <w:p w14:paraId="75EF62C3" w14:textId="25209AD6" w:rsidR="00BD5A4F" w:rsidRDefault="00BD5A4F">
          <w:pPr>
            <w:pStyle w:val="TOC2"/>
            <w:tabs>
              <w:tab w:val="right" w:leader="dot" w:pos="8630"/>
            </w:tabs>
            <w:rPr>
              <w:rFonts w:eastAsiaTheme="minorEastAsia" w:cstheme="minorBidi"/>
              <w:b w:val="0"/>
              <w:bCs w:val="0"/>
              <w:noProof/>
              <w:sz w:val="24"/>
              <w:szCs w:val="24"/>
            </w:rPr>
          </w:pPr>
          <w:hyperlink w:anchor="_Toc20118371" w:history="1">
            <w:r w:rsidRPr="00371B7C">
              <w:rPr>
                <w:rStyle w:val="Hyperlink"/>
                <w:noProof/>
              </w:rPr>
              <w:t>Qiagen Clinical Insight (QCI)</w:t>
            </w:r>
            <w:r>
              <w:rPr>
                <w:noProof/>
                <w:webHidden/>
              </w:rPr>
              <w:tab/>
            </w:r>
            <w:r>
              <w:rPr>
                <w:noProof/>
                <w:webHidden/>
              </w:rPr>
              <w:fldChar w:fldCharType="begin"/>
            </w:r>
            <w:r>
              <w:rPr>
                <w:noProof/>
                <w:webHidden/>
              </w:rPr>
              <w:instrText xml:space="preserve"> PAGEREF _Toc20118371 \h </w:instrText>
            </w:r>
            <w:r>
              <w:rPr>
                <w:noProof/>
                <w:webHidden/>
              </w:rPr>
            </w:r>
            <w:r>
              <w:rPr>
                <w:noProof/>
                <w:webHidden/>
              </w:rPr>
              <w:fldChar w:fldCharType="separate"/>
            </w:r>
            <w:r>
              <w:rPr>
                <w:noProof/>
                <w:webHidden/>
              </w:rPr>
              <w:t>34</w:t>
            </w:r>
            <w:r>
              <w:rPr>
                <w:noProof/>
                <w:webHidden/>
              </w:rPr>
              <w:fldChar w:fldCharType="end"/>
            </w:r>
          </w:hyperlink>
        </w:p>
        <w:p w14:paraId="7BACBDD6" w14:textId="41518CB8" w:rsidR="00BD5A4F" w:rsidRDefault="00BD5A4F">
          <w:pPr>
            <w:pStyle w:val="TOC2"/>
            <w:tabs>
              <w:tab w:val="right" w:leader="dot" w:pos="8630"/>
            </w:tabs>
            <w:rPr>
              <w:rFonts w:eastAsiaTheme="minorEastAsia" w:cstheme="minorBidi"/>
              <w:b w:val="0"/>
              <w:bCs w:val="0"/>
              <w:noProof/>
              <w:sz w:val="24"/>
              <w:szCs w:val="24"/>
            </w:rPr>
          </w:pPr>
          <w:hyperlink w:anchor="_Toc20118372" w:history="1">
            <w:r w:rsidRPr="00371B7C">
              <w:rPr>
                <w:rStyle w:val="Hyperlink"/>
                <w:noProof/>
              </w:rPr>
              <w:t>Data Backups</w:t>
            </w:r>
            <w:r>
              <w:rPr>
                <w:noProof/>
                <w:webHidden/>
              </w:rPr>
              <w:tab/>
            </w:r>
            <w:r>
              <w:rPr>
                <w:noProof/>
                <w:webHidden/>
              </w:rPr>
              <w:fldChar w:fldCharType="begin"/>
            </w:r>
            <w:r>
              <w:rPr>
                <w:noProof/>
                <w:webHidden/>
              </w:rPr>
              <w:instrText xml:space="preserve"> PAGEREF _Toc20118372 \h </w:instrText>
            </w:r>
            <w:r>
              <w:rPr>
                <w:noProof/>
                <w:webHidden/>
              </w:rPr>
            </w:r>
            <w:r>
              <w:rPr>
                <w:noProof/>
                <w:webHidden/>
              </w:rPr>
              <w:fldChar w:fldCharType="separate"/>
            </w:r>
            <w:r>
              <w:rPr>
                <w:noProof/>
                <w:webHidden/>
              </w:rPr>
              <w:t>35</w:t>
            </w:r>
            <w:r>
              <w:rPr>
                <w:noProof/>
                <w:webHidden/>
              </w:rPr>
              <w:fldChar w:fldCharType="end"/>
            </w:r>
          </w:hyperlink>
        </w:p>
        <w:p w14:paraId="2CFBA345" w14:textId="391EB4CA" w:rsidR="00BD5A4F" w:rsidRDefault="00BD5A4F">
          <w:pPr>
            <w:pStyle w:val="TOC3"/>
            <w:tabs>
              <w:tab w:val="right" w:leader="dot" w:pos="8630"/>
            </w:tabs>
            <w:rPr>
              <w:rFonts w:eastAsiaTheme="minorEastAsia" w:cstheme="minorBidi"/>
              <w:noProof/>
              <w:sz w:val="24"/>
              <w:szCs w:val="24"/>
            </w:rPr>
          </w:pPr>
          <w:hyperlink w:anchor="_Toc20118373" w:history="1">
            <w:r w:rsidRPr="00371B7C">
              <w:rPr>
                <w:rStyle w:val="Hyperlink"/>
                <w:noProof/>
              </w:rPr>
              <w:t>Illumina NextSeq 500</w:t>
            </w:r>
            <w:r>
              <w:rPr>
                <w:noProof/>
                <w:webHidden/>
              </w:rPr>
              <w:tab/>
            </w:r>
            <w:r>
              <w:rPr>
                <w:noProof/>
                <w:webHidden/>
              </w:rPr>
              <w:fldChar w:fldCharType="begin"/>
            </w:r>
            <w:r>
              <w:rPr>
                <w:noProof/>
                <w:webHidden/>
              </w:rPr>
              <w:instrText xml:space="preserve"> PAGEREF _Toc20118373 \h </w:instrText>
            </w:r>
            <w:r>
              <w:rPr>
                <w:noProof/>
                <w:webHidden/>
              </w:rPr>
            </w:r>
            <w:r>
              <w:rPr>
                <w:noProof/>
                <w:webHidden/>
              </w:rPr>
              <w:fldChar w:fldCharType="separate"/>
            </w:r>
            <w:r>
              <w:rPr>
                <w:noProof/>
                <w:webHidden/>
              </w:rPr>
              <w:t>35</w:t>
            </w:r>
            <w:r>
              <w:rPr>
                <w:noProof/>
                <w:webHidden/>
              </w:rPr>
              <w:fldChar w:fldCharType="end"/>
            </w:r>
          </w:hyperlink>
        </w:p>
        <w:p w14:paraId="4CB35087" w14:textId="6F0A6775" w:rsidR="00BD5A4F" w:rsidRDefault="00BD5A4F">
          <w:pPr>
            <w:pStyle w:val="TOC3"/>
            <w:tabs>
              <w:tab w:val="right" w:leader="dot" w:pos="8630"/>
            </w:tabs>
            <w:rPr>
              <w:rFonts w:eastAsiaTheme="minorEastAsia" w:cstheme="minorBidi"/>
              <w:noProof/>
              <w:sz w:val="24"/>
              <w:szCs w:val="24"/>
            </w:rPr>
          </w:pPr>
          <w:hyperlink w:anchor="_Toc20118374" w:history="1">
            <w:r w:rsidRPr="00371B7C">
              <w:rPr>
                <w:rStyle w:val="Hyperlink"/>
                <w:noProof/>
              </w:rPr>
              <w:t>Pathology Network Drive</w:t>
            </w:r>
            <w:r>
              <w:rPr>
                <w:noProof/>
                <w:webHidden/>
              </w:rPr>
              <w:tab/>
            </w:r>
            <w:r>
              <w:rPr>
                <w:noProof/>
                <w:webHidden/>
              </w:rPr>
              <w:fldChar w:fldCharType="begin"/>
            </w:r>
            <w:r>
              <w:rPr>
                <w:noProof/>
                <w:webHidden/>
              </w:rPr>
              <w:instrText xml:space="preserve"> PAGEREF _Toc20118374 \h </w:instrText>
            </w:r>
            <w:r>
              <w:rPr>
                <w:noProof/>
                <w:webHidden/>
              </w:rPr>
            </w:r>
            <w:r>
              <w:rPr>
                <w:noProof/>
                <w:webHidden/>
              </w:rPr>
              <w:fldChar w:fldCharType="separate"/>
            </w:r>
            <w:r>
              <w:rPr>
                <w:noProof/>
                <w:webHidden/>
              </w:rPr>
              <w:t>35</w:t>
            </w:r>
            <w:r>
              <w:rPr>
                <w:noProof/>
                <w:webHidden/>
              </w:rPr>
              <w:fldChar w:fldCharType="end"/>
            </w:r>
          </w:hyperlink>
        </w:p>
        <w:p w14:paraId="1625294E" w14:textId="6466F17C" w:rsidR="00BD5A4F" w:rsidRDefault="00BD5A4F">
          <w:pPr>
            <w:pStyle w:val="TOC3"/>
            <w:tabs>
              <w:tab w:val="right" w:leader="dot" w:pos="8630"/>
            </w:tabs>
            <w:rPr>
              <w:rFonts w:eastAsiaTheme="minorEastAsia" w:cstheme="minorBidi"/>
              <w:noProof/>
              <w:sz w:val="24"/>
              <w:szCs w:val="24"/>
            </w:rPr>
          </w:pPr>
          <w:hyperlink w:anchor="_Toc20118375" w:history="1">
            <w:r w:rsidRPr="00371B7C">
              <w:rPr>
                <w:rStyle w:val="Hyperlink"/>
                <w:noProof/>
              </w:rPr>
              <w:t>ahc-path-data19</w:t>
            </w:r>
            <w:r>
              <w:rPr>
                <w:noProof/>
                <w:webHidden/>
              </w:rPr>
              <w:tab/>
            </w:r>
            <w:r>
              <w:rPr>
                <w:noProof/>
                <w:webHidden/>
              </w:rPr>
              <w:fldChar w:fldCharType="begin"/>
            </w:r>
            <w:r>
              <w:rPr>
                <w:noProof/>
                <w:webHidden/>
              </w:rPr>
              <w:instrText xml:space="preserve"> PAGEREF _Toc20118375 \h </w:instrText>
            </w:r>
            <w:r>
              <w:rPr>
                <w:noProof/>
                <w:webHidden/>
              </w:rPr>
            </w:r>
            <w:r>
              <w:rPr>
                <w:noProof/>
                <w:webHidden/>
              </w:rPr>
              <w:fldChar w:fldCharType="separate"/>
            </w:r>
            <w:r>
              <w:rPr>
                <w:noProof/>
                <w:webHidden/>
              </w:rPr>
              <w:t>35</w:t>
            </w:r>
            <w:r>
              <w:rPr>
                <w:noProof/>
                <w:webHidden/>
              </w:rPr>
              <w:fldChar w:fldCharType="end"/>
            </w:r>
          </w:hyperlink>
        </w:p>
        <w:p w14:paraId="2AAE5C25" w14:textId="2150AEB6" w:rsidR="00BD5A4F" w:rsidRDefault="00BD5A4F">
          <w:pPr>
            <w:pStyle w:val="TOC3"/>
            <w:tabs>
              <w:tab w:val="right" w:leader="dot" w:pos="8630"/>
            </w:tabs>
            <w:rPr>
              <w:rFonts w:eastAsiaTheme="minorEastAsia" w:cstheme="minorBidi"/>
              <w:noProof/>
              <w:sz w:val="24"/>
              <w:szCs w:val="24"/>
            </w:rPr>
          </w:pPr>
          <w:hyperlink w:anchor="_Toc20118376" w:history="1">
            <w:r w:rsidRPr="00371B7C">
              <w:rPr>
                <w:rStyle w:val="Hyperlink"/>
                <w:noProof/>
              </w:rPr>
              <w:t>HiPerGator</w:t>
            </w:r>
            <w:r>
              <w:rPr>
                <w:noProof/>
                <w:webHidden/>
              </w:rPr>
              <w:tab/>
            </w:r>
            <w:r>
              <w:rPr>
                <w:noProof/>
                <w:webHidden/>
              </w:rPr>
              <w:fldChar w:fldCharType="begin"/>
            </w:r>
            <w:r>
              <w:rPr>
                <w:noProof/>
                <w:webHidden/>
              </w:rPr>
              <w:instrText xml:space="preserve"> PAGEREF _Toc20118376 \h </w:instrText>
            </w:r>
            <w:r>
              <w:rPr>
                <w:noProof/>
                <w:webHidden/>
              </w:rPr>
            </w:r>
            <w:r>
              <w:rPr>
                <w:noProof/>
                <w:webHidden/>
              </w:rPr>
              <w:fldChar w:fldCharType="separate"/>
            </w:r>
            <w:r>
              <w:rPr>
                <w:noProof/>
                <w:webHidden/>
              </w:rPr>
              <w:t>35</w:t>
            </w:r>
            <w:r>
              <w:rPr>
                <w:noProof/>
                <w:webHidden/>
              </w:rPr>
              <w:fldChar w:fldCharType="end"/>
            </w:r>
          </w:hyperlink>
        </w:p>
        <w:p w14:paraId="7E11C3DD" w14:textId="68916BF9" w:rsidR="00BD5A4F" w:rsidRDefault="00BD5A4F">
          <w:pPr>
            <w:pStyle w:val="TOC3"/>
            <w:tabs>
              <w:tab w:val="right" w:leader="dot" w:pos="8630"/>
            </w:tabs>
            <w:rPr>
              <w:rFonts w:eastAsiaTheme="minorEastAsia" w:cstheme="minorBidi"/>
              <w:noProof/>
              <w:sz w:val="24"/>
              <w:szCs w:val="24"/>
            </w:rPr>
          </w:pPr>
          <w:hyperlink w:anchor="_Toc20118377" w:history="1">
            <w:r w:rsidRPr="00371B7C">
              <w:rPr>
                <w:rStyle w:val="Hyperlink"/>
                <w:noProof/>
              </w:rPr>
              <w:t>QCI</w:t>
            </w:r>
            <w:r>
              <w:rPr>
                <w:noProof/>
                <w:webHidden/>
              </w:rPr>
              <w:tab/>
            </w:r>
            <w:r>
              <w:rPr>
                <w:noProof/>
                <w:webHidden/>
              </w:rPr>
              <w:fldChar w:fldCharType="begin"/>
            </w:r>
            <w:r>
              <w:rPr>
                <w:noProof/>
                <w:webHidden/>
              </w:rPr>
              <w:instrText xml:space="preserve"> PAGEREF _Toc20118377 \h </w:instrText>
            </w:r>
            <w:r>
              <w:rPr>
                <w:noProof/>
                <w:webHidden/>
              </w:rPr>
            </w:r>
            <w:r>
              <w:rPr>
                <w:noProof/>
                <w:webHidden/>
              </w:rPr>
              <w:fldChar w:fldCharType="separate"/>
            </w:r>
            <w:r>
              <w:rPr>
                <w:noProof/>
                <w:webHidden/>
              </w:rPr>
              <w:t>36</w:t>
            </w:r>
            <w:r>
              <w:rPr>
                <w:noProof/>
                <w:webHidden/>
              </w:rPr>
              <w:fldChar w:fldCharType="end"/>
            </w:r>
          </w:hyperlink>
        </w:p>
        <w:p w14:paraId="0A93FFFB" w14:textId="773A4F18" w:rsidR="00BD5A4F" w:rsidRDefault="00BD5A4F">
          <w:pPr>
            <w:pStyle w:val="TOC1"/>
            <w:tabs>
              <w:tab w:val="right" w:leader="dot" w:pos="8630"/>
            </w:tabs>
            <w:rPr>
              <w:rFonts w:eastAsiaTheme="minorEastAsia" w:cstheme="minorBidi"/>
              <w:b w:val="0"/>
              <w:bCs w:val="0"/>
              <w:noProof/>
            </w:rPr>
          </w:pPr>
          <w:hyperlink w:anchor="_Toc20118378" w:history="1">
            <w:r w:rsidRPr="00371B7C">
              <w:rPr>
                <w:rStyle w:val="Hyperlink"/>
                <w:noProof/>
              </w:rPr>
              <w:t>References</w:t>
            </w:r>
            <w:r>
              <w:rPr>
                <w:noProof/>
                <w:webHidden/>
              </w:rPr>
              <w:tab/>
            </w:r>
            <w:r>
              <w:rPr>
                <w:noProof/>
                <w:webHidden/>
              </w:rPr>
              <w:fldChar w:fldCharType="begin"/>
            </w:r>
            <w:r>
              <w:rPr>
                <w:noProof/>
                <w:webHidden/>
              </w:rPr>
              <w:instrText xml:space="preserve"> PAGEREF _Toc20118378 \h </w:instrText>
            </w:r>
            <w:r>
              <w:rPr>
                <w:noProof/>
                <w:webHidden/>
              </w:rPr>
            </w:r>
            <w:r>
              <w:rPr>
                <w:noProof/>
                <w:webHidden/>
              </w:rPr>
              <w:fldChar w:fldCharType="separate"/>
            </w:r>
            <w:r>
              <w:rPr>
                <w:noProof/>
                <w:webHidden/>
              </w:rPr>
              <w:t>37</w:t>
            </w:r>
            <w:r>
              <w:rPr>
                <w:noProof/>
                <w:webHidden/>
              </w:rPr>
              <w:fldChar w:fldCharType="end"/>
            </w:r>
          </w:hyperlink>
        </w:p>
        <w:p w14:paraId="5CB56369" w14:textId="14BB1E3B" w:rsidR="004B5F42" w:rsidRDefault="004B5F42">
          <w:r>
            <w:rPr>
              <w:b/>
              <w:bCs/>
              <w:noProof/>
            </w:rPr>
            <w:fldChar w:fldCharType="end"/>
          </w:r>
        </w:p>
      </w:sdtContent>
    </w:sdt>
    <w:p w14:paraId="35B397B3" w14:textId="77777777" w:rsidR="00827F6B" w:rsidRDefault="00827F6B"/>
    <w:p w14:paraId="45CF7EBA" w14:textId="77777777" w:rsidR="00B025A7" w:rsidRDefault="00B025A7">
      <w:r>
        <w:br w:type="page"/>
      </w:r>
    </w:p>
    <w:p w14:paraId="443D7119" w14:textId="77777777" w:rsidR="00D75F05" w:rsidRDefault="00D75F05" w:rsidP="00D75F05">
      <w:pPr>
        <w:pStyle w:val="Heading1"/>
      </w:pPr>
      <w:bookmarkStart w:id="0" w:name="_Toc20118315"/>
      <w:r w:rsidRPr="00D75F05">
        <w:lastRenderedPageBreak/>
        <w:t>Document Owner</w:t>
      </w:r>
      <w:bookmarkEnd w:id="0"/>
    </w:p>
    <w:p w14:paraId="0428A986" w14:textId="77777777" w:rsidR="00D75F05" w:rsidRDefault="009B635C" w:rsidP="00F520B9">
      <w:r>
        <w:t>UF Molecular Pathology</w:t>
      </w:r>
    </w:p>
    <w:p w14:paraId="26FC1A33" w14:textId="77777777" w:rsidR="00D75F05" w:rsidRDefault="00D75F05" w:rsidP="00D75F05">
      <w:pPr>
        <w:pStyle w:val="Heading1"/>
      </w:pPr>
      <w:bookmarkStart w:id="1" w:name="_Toc20118316"/>
      <w:r w:rsidRPr="00D75F05">
        <w:t>Affected Parties</w:t>
      </w:r>
      <w:bookmarkEnd w:id="1"/>
    </w:p>
    <w:p w14:paraId="3085E9EC" w14:textId="77777777" w:rsidR="00CF1C52" w:rsidRDefault="00D75F05" w:rsidP="00F520B9">
      <w:r>
        <w:t xml:space="preserve">All UF Molecular Pathology employees handling GatorSeq workflow after NGS data had been generated. </w:t>
      </w:r>
    </w:p>
    <w:p w14:paraId="1C6BE2F2" w14:textId="77777777" w:rsidR="00C320B5" w:rsidRDefault="00C320B5" w:rsidP="00C320B5">
      <w:pPr>
        <w:pStyle w:val="Heading1"/>
      </w:pPr>
      <w:bookmarkStart w:id="2" w:name="_Toc20118317"/>
      <w:r>
        <w:t>Purpose</w:t>
      </w:r>
      <w:bookmarkEnd w:id="2"/>
    </w:p>
    <w:p w14:paraId="71EE1A14" w14:textId="77777777" w:rsidR="00C320B5" w:rsidRDefault="00AD1E30" w:rsidP="00F520B9">
      <w:r>
        <w:t xml:space="preserve">This document describes </w:t>
      </w:r>
      <w:r w:rsidR="00BD0690">
        <w:t xml:space="preserve">various steps involved in </w:t>
      </w:r>
      <w:r w:rsidR="00201C68">
        <w:t xml:space="preserve">GatorSeq workflow after NGS data </w:t>
      </w:r>
      <w:r w:rsidR="00BD0690">
        <w:t>is generated</w:t>
      </w:r>
      <w:r w:rsidR="00201C68">
        <w:t xml:space="preserve">. </w:t>
      </w:r>
      <w:r w:rsidR="00BD0690">
        <w:t>There are two types of details described in t</w:t>
      </w:r>
      <w:r w:rsidR="00BB1511">
        <w:t>his document</w:t>
      </w:r>
      <w:r w:rsidR="003F17F7">
        <w:t xml:space="preserve">, front-end technical details, which describe user interfaces that user interacts and second is </w:t>
      </w:r>
      <w:r w:rsidR="00BB1511">
        <w:t>backend computational technical details</w:t>
      </w:r>
      <w:r w:rsidR="00AE45CD">
        <w:t>, which are hidden from user perspective</w:t>
      </w:r>
      <w:r w:rsidR="003F17F7">
        <w:t xml:space="preserve"> and more useful for application developers. It is important for users not only to familiarize with front-end </w:t>
      </w:r>
      <w:r w:rsidR="00E01EF8">
        <w:t>but</w:t>
      </w:r>
      <w:r w:rsidR="003F17F7">
        <w:t xml:space="preserve"> also with back-end details as this will help </w:t>
      </w:r>
      <w:r w:rsidR="007970A0">
        <w:t>them</w:t>
      </w:r>
      <w:r w:rsidR="003F17F7">
        <w:t xml:space="preserve"> to debug</w:t>
      </w:r>
      <w:r w:rsidR="007970A0">
        <w:t>/diagnose</w:t>
      </w:r>
      <w:r w:rsidR="003F17F7">
        <w:t xml:space="preserve"> the problem in case of workflow breakdown.</w:t>
      </w:r>
    </w:p>
    <w:p w14:paraId="566B6BFF" w14:textId="77777777" w:rsidR="00CF1C52" w:rsidRDefault="00316CB9" w:rsidP="00CF1C52">
      <w:pPr>
        <w:pStyle w:val="Heading1"/>
      </w:pPr>
      <w:bookmarkStart w:id="3" w:name="_Toc20118318"/>
      <w:r>
        <w:t>Scope</w:t>
      </w:r>
      <w:bookmarkEnd w:id="3"/>
    </w:p>
    <w:p w14:paraId="721B03DA" w14:textId="77777777" w:rsidR="00610A3E" w:rsidRDefault="00610A3E" w:rsidP="00F520B9">
      <w:r>
        <w:t xml:space="preserve">This SOP describes all details required </w:t>
      </w:r>
      <w:r w:rsidR="00296BD0">
        <w:t>by</w:t>
      </w:r>
      <w:r>
        <w:t xml:space="preserve"> UF Molecular Pathology users </w:t>
      </w:r>
      <w:r w:rsidR="00296BD0">
        <w:t xml:space="preserve">for </w:t>
      </w:r>
      <w:r>
        <w:t xml:space="preserve">adeptly </w:t>
      </w:r>
      <w:r w:rsidR="00032CC9">
        <w:t>operating</w:t>
      </w:r>
      <w:r>
        <w:t xml:space="preserve"> GatorSeq data processing workflow.</w:t>
      </w:r>
    </w:p>
    <w:p w14:paraId="116FC9D2" w14:textId="77777777" w:rsidR="00610A3E" w:rsidRDefault="00610A3E" w:rsidP="00F520B9"/>
    <w:p w14:paraId="089E2814" w14:textId="77777777" w:rsidR="00026F64" w:rsidRDefault="00026F64" w:rsidP="00F520B9">
      <w:pPr>
        <w:sectPr w:rsidR="00026F64" w:rsidSect="00985454">
          <w:headerReference w:type="even" r:id="rId13"/>
          <w:headerReference w:type="default" r:id="rId14"/>
          <w:footerReference w:type="even" r:id="rId15"/>
          <w:headerReference w:type="first" r:id="rId16"/>
          <w:footerReference w:type="first" r:id="rId17"/>
          <w:pgSz w:w="12240" w:h="15840"/>
          <w:pgMar w:top="1440" w:right="1800" w:bottom="1440" w:left="1800" w:header="720" w:footer="720" w:gutter="0"/>
          <w:cols w:space="720"/>
          <w:docGrid w:linePitch="360"/>
        </w:sectPr>
      </w:pPr>
    </w:p>
    <w:p w14:paraId="36742FE1" w14:textId="77777777" w:rsidR="0005241E" w:rsidRPr="00F520B9" w:rsidRDefault="0005241E" w:rsidP="0005241E">
      <w:pPr>
        <w:pStyle w:val="Heading1"/>
      </w:pPr>
      <w:bookmarkStart w:id="4" w:name="_Toc20118319"/>
      <w:r>
        <w:lastRenderedPageBreak/>
        <w:t>Overview of Target Enrichment Design</w:t>
      </w:r>
      <w:bookmarkEnd w:id="4"/>
    </w:p>
    <w:p w14:paraId="225D8F73" w14:textId="77777777" w:rsidR="00A828D4" w:rsidRDefault="0005241E" w:rsidP="00A828D4">
      <w:r>
        <w:t xml:space="preserve">GatorSeq assay is </w:t>
      </w:r>
      <w:r w:rsidR="00954F8E">
        <w:t>used to identify genetic sequence variants in</w:t>
      </w:r>
      <w:r>
        <w:t xml:space="preserve"> </w:t>
      </w:r>
      <w:r w:rsidR="00FD2FB1">
        <w:t>following target regions:</w:t>
      </w:r>
      <w:r w:rsidR="00954F8E">
        <w:t xml:space="preserve"> </w:t>
      </w:r>
      <w:r w:rsidR="00050BB6">
        <w:t xml:space="preserve">179 </w:t>
      </w:r>
      <w:r w:rsidR="00954F8E">
        <w:t>human cancer genes</w:t>
      </w:r>
      <w:r w:rsidR="00FD2FB1">
        <w:t xml:space="preserve"> exons</w:t>
      </w:r>
      <w:r w:rsidR="00E27938">
        <w:t xml:space="preserve">, </w:t>
      </w:r>
      <w:r w:rsidR="00050BB6">
        <w:t xml:space="preserve">MSI, translocations, </w:t>
      </w:r>
      <w:r w:rsidR="00E27938">
        <w:t>sample marker</w:t>
      </w:r>
      <w:r w:rsidR="00050BB6">
        <w:t>s, ancestral informative markers,</w:t>
      </w:r>
      <w:r w:rsidR="00E27938">
        <w:t xml:space="preserve"> </w:t>
      </w:r>
      <w:r w:rsidR="00050BB6">
        <w:t>gender, and PGx loci</w:t>
      </w:r>
      <w:r w:rsidR="00954F8E">
        <w:t>.</w:t>
      </w:r>
      <w:r w:rsidR="00B62CA0">
        <w:t xml:space="preserve"> </w:t>
      </w:r>
      <w:r w:rsidR="00A828D4">
        <w:t>Targeted enrichment of these</w:t>
      </w:r>
      <w:r w:rsidR="00FD2FB1">
        <w:t xml:space="preserve"> </w:t>
      </w:r>
      <w:r w:rsidR="00A828D4">
        <w:t xml:space="preserve">target regions </w:t>
      </w:r>
      <w:r w:rsidR="008D5078">
        <w:t xml:space="preserve">was done using in-solution hybridization of </w:t>
      </w:r>
      <w:r w:rsidR="00FF2A09">
        <w:t xml:space="preserve">complementary probes which were degined across the target regions. Below is the summary </w:t>
      </w:r>
      <w:r w:rsidR="00190751">
        <w:t xml:space="preserve">statistics </w:t>
      </w:r>
      <w:r w:rsidR="003038EA">
        <w:t xml:space="preserve">of the </w:t>
      </w:r>
      <w:r w:rsidR="00FF2A09">
        <w:t>target</w:t>
      </w:r>
      <w:r w:rsidR="003038EA">
        <w:t>s of interest</w:t>
      </w:r>
      <w:r w:rsidR="0088239F">
        <w:t xml:space="preserve"> and probe regions, and their corresponding genomic coordinate files are listed.</w:t>
      </w:r>
    </w:p>
    <w:p w14:paraId="7A54F7E7" w14:textId="77777777" w:rsidR="001922D4" w:rsidRDefault="001922D4">
      <w:r>
        <w:br w:type="page"/>
      </w:r>
    </w:p>
    <w:p w14:paraId="28B763E9" w14:textId="77777777" w:rsidR="0005241E" w:rsidRDefault="0005241E" w:rsidP="0005241E"/>
    <w:p w14:paraId="1E80B963" w14:textId="77777777" w:rsidR="0005241E" w:rsidRDefault="0005241E" w:rsidP="0005241E">
      <w:pPr>
        <w:pStyle w:val="Heading2"/>
      </w:pPr>
      <w:bookmarkStart w:id="5" w:name="_Toc20118320"/>
      <w:r>
        <w:t>Target Regions</w:t>
      </w:r>
      <w:bookmarkEnd w:id="5"/>
    </w:p>
    <w:p w14:paraId="4B54D957" w14:textId="77777777" w:rsidR="0005241E" w:rsidRDefault="0005241E" w:rsidP="0005241E"/>
    <w:p w14:paraId="1122B84C" w14:textId="77777777" w:rsidR="00BC1285" w:rsidRDefault="00BC1285" w:rsidP="00BC1285">
      <w:r>
        <w:t xml:space="preserve">These are the target regions of </w:t>
      </w:r>
      <w:r w:rsidRPr="00BC1285">
        <w:t>following target regions: 179 human cancer genes exons, MSI, translocations, sample markers, ancestral informative markers, gender, and PGx loci</w:t>
      </w:r>
      <w:r>
        <w:t>. (</w:t>
      </w:r>
      <w:r w:rsidRPr="005F71B3">
        <w:t>"</w:t>
      </w:r>
      <w:r w:rsidR="00D64EFF" w:rsidRPr="00D64EFF">
        <w:t>Gatorseq_179Genes_TLL_MSI_SAMPLEID_AIMS_GENDER_PGX_Targets_2018_11_02.bed</w:t>
      </w:r>
      <w:r w:rsidRPr="005F71B3">
        <w:t>"</w:t>
      </w:r>
      <w:r>
        <w:t>)</w:t>
      </w:r>
    </w:p>
    <w:p w14:paraId="7C04FF57" w14:textId="77777777" w:rsidR="00BC1285" w:rsidRDefault="00BC1285" w:rsidP="00BC1285"/>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36"/>
        <w:gridCol w:w="5904"/>
      </w:tblGrid>
      <w:tr w:rsidR="00BC1285" w14:paraId="7FE3F2E6" w14:textId="77777777" w:rsidTr="006E5CC8">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66C4B499" w14:textId="77777777" w:rsidR="00BC1285" w:rsidRPr="00771682" w:rsidRDefault="00BC1285"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14:paraId="23514580" w14:textId="77777777" w:rsidR="00BC1285" w:rsidRPr="00771682" w:rsidRDefault="00BC1285" w:rsidP="006E5CC8">
            <w:pPr>
              <w:rPr>
                <w:b/>
              </w:rPr>
            </w:pPr>
            <w:r>
              <w:rPr>
                <w:b/>
              </w:rPr>
              <w:t>Value</w:t>
            </w:r>
          </w:p>
        </w:tc>
      </w:tr>
      <w:tr w:rsidR="00BC1285" w14:paraId="6438DA26" w14:textId="77777777" w:rsidTr="006E5CC8">
        <w:tc>
          <w:tcPr>
            <w:tcW w:w="2791" w:type="dxa"/>
            <w:tcBorders>
              <w:top w:val="single" w:sz="4" w:space="0" w:color="000000" w:themeColor="text1"/>
              <w:left w:val="nil"/>
            </w:tcBorders>
            <w:shd w:val="clear" w:color="auto" w:fill="F2F2F2" w:themeFill="background1" w:themeFillShade="F2"/>
          </w:tcPr>
          <w:p w14:paraId="66EA529F" w14:textId="77777777" w:rsidR="00BC1285" w:rsidRDefault="00BC1285" w:rsidP="006E5CC8">
            <w:r>
              <w:t>Number of targets (exons)</w:t>
            </w:r>
          </w:p>
        </w:tc>
        <w:tc>
          <w:tcPr>
            <w:tcW w:w="6065" w:type="dxa"/>
            <w:tcBorders>
              <w:top w:val="single" w:sz="4" w:space="0" w:color="000000" w:themeColor="text1"/>
              <w:right w:val="nil"/>
            </w:tcBorders>
          </w:tcPr>
          <w:p w14:paraId="46707B59" w14:textId="77777777" w:rsidR="00BC1285" w:rsidRDefault="00E445C4" w:rsidP="006E5CC8">
            <w:r w:rsidRPr="00E445C4">
              <w:t>3</w:t>
            </w:r>
            <w:r w:rsidR="00A72F31">
              <w:t>,</w:t>
            </w:r>
            <w:r w:rsidRPr="00E445C4">
              <w:t>482</w:t>
            </w:r>
          </w:p>
        </w:tc>
      </w:tr>
      <w:tr w:rsidR="00BC1285" w14:paraId="5DEEFA06" w14:textId="77777777" w:rsidTr="006E5CC8">
        <w:tc>
          <w:tcPr>
            <w:tcW w:w="2791" w:type="dxa"/>
            <w:tcBorders>
              <w:left w:val="nil"/>
            </w:tcBorders>
            <w:shd w:val="clear" w:color="auto" w:fill="F2F2F2" w:themeFill="background1" w:themeFillShade="F2"/>
          </w:tcPr>
          <w:p w14:paraId="7415D551" w14:textId="77777777" w:rsidR="00BC1285" w:rsidRDefault="00BC1285" w:rsidP="006E5CC8">
            <w:r>
              <w:t>Total size of targets</w:t>
            </w:r>
          </w:p>
        </w:tc>
        <w:tc>
          <w:tcPr>
            <w:tcW w:w="6065" w:type="dxa"/>
            <w:tcBorders>
              <w:right w:val="nil"/>
            </w:tcBorders>
          </w:tcPr>
          <w:p w14:paraId="04A58BC0" w14:textId="77777777" w:rsidR="00BC1285" w:rsidRDefault="00D64EFF" w:rsidP="006E5CC8">
            <w:r w:rsidRPr="00D64EFF">
              <w:t>785</w:t>
            </w:r>
            <w:r w:rsidR="00A72F31">
              <w:t>,</w:t>
            </w:r>
            <w:r w:rsidRPr="00D64EFF">
              <w:t>086</w:t>
            </w:r>
            <w:r w:rsidR="00BC1285">
              <w:t xml:space="preserve"> bp</w:t>
            </w:r>
          </w:p>
        </w:tc>
      </w:tr>
      <w:tr w:rsidR="00BC1285" w14:paraId="7CBAE999" w14:textId="77777777" w:rsidTr="006E5CC8">
        <w:tc>
          <w:tcPr>
            <w:tcW w:w="2791" w:type="dxa"/>
            <w:tcBorders>
              <w:left w:val="nil"/>
            </w:tcBorders>
            <w:shd w:val="clear" w:color="auto" w:fill="F2F2F2" w:themeFill="background1" w:themeFillShade="F2"/>
          </w:tcPr>
          <w:p w14:paraId="33FA97A4" w14:textId="77777777" w:rsidR="00BC1285" w:rsidRDefault="00BC1285" w:rsidP="006E5CC8">
            <w:r w:rsidRPr="002A7384">
              <w:t>Min</w:t>
            </w:r>
            <w:r>
              <w:t xml:space="preserve"> size of targets</w:t>
            </w:r>
          </w:p>
        </w:tc>
        <w:tc>
          <w:tcPr>
            <w:tcW w:w="6065" w:type="dxa"/>
            <w:tcBorders>
              <w:right w:val="nil"/>
            </w:tcBorders>
          </w:tcPr>
          <w:p w14:paraId="2F9831CA" w14:textId="77777777" w:rsidR="00BC1285" w:rsidRDefault="00BC1285" w:rsidP="006E5CC8">
            <w:r w:rsidRPr="002A7384">
              <w:t>3</w:t>
            </w:r>
            <w:r>
              <w:t xml:space="preserve"> bp</w:t>
            </w:r>
          </w:p>
        </w:tc>
      </w:tr>
      <w:tr w:rsidR="00BC1285" w14:paraId="39EF497D" w14:textId="77777777" w:rsidTr="006E5CC8">
        <w:tc>
          <w:tcPr>
            <w:tcW w:w="2791" w:type="dxa"/>
            <w:tcBorders>
              <w:left w:val="nil"/>
            </w:tcBorders>
            <w:shd w:val="clear" w:color="auto" w:fill="F2F2F2" w:themeFill="background1" w:themeFillShade="F2"/>
          </w:tcPr>
          <w:p w14:paraId="29A07CE8" w14:textId="77777777" w:rsidR="00BC1285" w:rsidRPr="002A7384" w:rsidRDefault="00BC1285" w:rsidP="006E5CC8">
            <w:r w:rsidRPr="002A7384">
              <w:t>Max</w:t>
            </w:r>
            <w:r>
              <w:t xml:space="preserve"> size of targets</w:t>
            </w:r>
          </w:p>
        </w:tc>
        <w:tc>
          <w:tcPr>
            <w:tcW w:w="6065" w:type="dxa"/>
            <w:tcBorders>
              <w:right w:val="nil"/>
            </w:tcBorders>
          </w:tcPr>
          <w:p w14:paraId="0CE4A088" w14:textId="77777777" w:rsidR="00BC1285" w:rsidRDefault="00BC1285" w:rsidP="006E5CC8">
            <w:r>
              <w:t>9,166 bp</w:t>
            </w:r>
          </w:p>
        </w:tc>
      </w:tr>
      <w:tr w:rsidR="00BC1285" w14:paraId="1269FBC7" w14:textId="77777777" w:rsidTr="006E5CC8">
        <w:tc>
          <w:tcPr>
            <w:tcW w:w="2791" w:type="dxa"/>
            <w:tcBorders>
              <w:left w:val="nil"/>
            </w:tcBorders>
            <w:shd w:val="clear" w:color="auto" w:fill="F2F2F2" w:themeFill="background1" w:themeFillShade="F2"/>
          </w:tcPr>
          <w:p w14:paraId="2BE31036" w14:textId="77777777" w:rsidR="00BC1285" w:rsidRPr="002A7384" w:rsidRDefault="00BC1285" w:rsidP="006E5CC8">
            <w:r w:rsidRPr="002A7384">
              <w:t>Mean</w:t>
            </w:r>
            <w:r>
              <w:t xml:space="preserve"> size of targets</w:t>
            </w:r>
          </w:p>
        </w:tc>
        <w:tc>
          <w:tcPr>
            <w:tcW w:w="6065" w:type="dxa"/>
            <w:tcBorders>
              <w:right w:val="nil"/>
            </w:tcBorders>
          </w:tcPr>
          <w:p w14:paraId="40F1AC40" w14:textId="77777777" w:rsidR="00BC1285" w:rsidRDefault="00D64EFF" w:rsidP="006E5CC8">
            <w:r>
              <w:t>225.47</w:t>
            </w:r>
            <w:r w:rsidR="00BC1285">
              <w:t xml:space="preserve"> bp</w:t>
            </w:r>
          </w:p>
        </w:tc>
      </w:tr>
      <w:tr w:rsidR="00BC1285" w14:paraId="77DB3CCA" w14:textId="77777777" w:rsidTr="006E5CC8">
        <w:tc>
          <w:tcPr>
            <w:tcW w:w="2791" w:type="dxa"/>
            <w:tcBorders>
              <w:left w:val="nil"/>
            </w:tcBorders>
            <w:shd w:val="clear" w:color="auto" w:fill="F2F2F2" w:themeFill="background1" w:themeFillShade="F2"/>
          </w:tcPr>
          <w:p w14:paraId="06ECC3AF" w14:textId="77777777" w:rsidR="00BC1285" w:rsidRPr="002A7384" w:rsidRDefault="00BC1285" w:rsidP="006E5CC8">
            <w:r w:rsidRPr="002A7384">
              <w:t>q1</w:t>
            </w:r>
            <w:r>
              <w:t xml:space="preserve"> size of targets</w:t>
            </w:r>
          </w:p>
        </w:tc>
        <w:tc>
          <w:tcPr>
            <w:tcW w:w="6065" w:type="dxa"/>
            <w:tcBorders>
              <w:right w:val="nil"/>
            </w:tcBorders>
          </w:tcPr>
          <w:p w14:paraId="441BC181" w14:textId="77777777" w:rsidR="00BC1285" w:rsidRDefault="00D64EFF" w:rsidP="006E5CC8">
            <w:r>
              <w:t>103</w:t>
            </w:r>
            <w:r w:rsidR="00BC1285">
              <w:t xml:space="preserve"> bp</w:t>
            </w:r>
          </w:p>
        </w:tc>
      </w:tr>
      <w:tr w:rsidR="00BC1285" w14:paraId="45A6DDA3" w14:textId="77777777" w:rsidTr="006E5CC8">
        <w:tc>
          <w:tcPr>
            <w:tcW w:w="2791" w:type="dxa"/>
            <w:tcBorders>
              <w:left w:val="nil"/>
              <w:bottom w:val="single" w:sz="4" w:space="0" w:color="BFBFBF" w:themeColor="background1" w:themeShade="BF"/>
            </w:tcBorders>
            <w:shd w:val="clear" w:color="auto" w:fill="F2F2F2" w:themeFill="background1" w:themeFillShade="F2"/>
          </w:tcPr>
          <w:p w14:paraId="30B803CD" w14:textId="77777777" w:rsidR="00BC1285" w:rsidRPr="002A7384" w:rsidRDefault="00BC1285" w:rsidP="006E5CC8">
            <w:r w:rsidRPr="002A7384">
              <w:t>Median</w:t>
            </w:r>
            <w:r>
              <w:t xml:space="preserve"> size of targets</w:t>
            </w:r>
          </w:p>
        </w:tc>
        <w:tc>
          <w:tcPr>
            <w:tcW w:w="6065" w:type="dxa"/>
            <w:tcBorders>
              <w:bottom w:val="single" w:sz="4" w:space="0" w:color="BFBFBF" w:themeColor="background1" w:themeShade="BF"/>
              <w:right w:val="nil"/>
            </w:tcBorders>
          </w:tcPr>
          <w:p w14:paraId="1E76910A" w14:textId="77777777" w:rsidR="00BC1285" w:rsidRDefault="00D64EFF" w:rsidP="006E5CC8">
            <w:r>
              <w:t>132</w:t>
            </w:r>
            <w:r w:rsidR="00BC1285">
              <w:t xml:space="preserve"> bp</w:t>
            </w:r>
          </w:p>
        </w:tc>
      </w:tr>
      <w:tr w:rsidR="00BC1285" w14:paraId="2BC32575" w14:textId="77777777" w:rsidTr="006E5CC8">
        <w:trPr>
          <w:trHeight w:val="350"/>
        </w:trPr>
        <w:tc>
          <w:tcPr>
            <w:tcW w:w="2791" w:type="dxa"/>
            <w:tcBorders>
              <w:left w:val="nil"/>
              <w:bottom w:val="single" w:sz="4" w:space="0" w:color="000000" w:themeColor="text1"/>
            </w:tcBorders>
            <w:shd w:val="clear" w:color="auto" w:fill="F2F2F2" w:themeFill="background1" w:themeFillShade="F2"/>
          </w:tcPr>
          <w:p w14:paraId="2D91881D" w14:textId="77777777" w:rsidR="00BC1285" w:rsidRPr="002A7384" w:rsidRDefault="00BC1285" w:rsidP="006E5CC8">
            <w:r w:rsidRPr="002A7384">
              <w:t>q3</w:t>
            </w:r>
            <w:r>
              <w:t xml:space="preserve"> size of targets</w:t>
            </w:r>
          </w:p>
        </w:tc>
        <w:tc>
          <w:tcPr>
            <w:tcW w:w="6065" w:type="dxa"/>
            <w:tcBorders>
              <w:bottom w:val="single" w:sz="4" w:space="0" w:color="000000" w:themeColor="text1"/>
              <w:right w:val="nil"/>
            </w:tcBorders>
          </w:tcPr>
          <w:p w14:paraId="431F8877" w14:textId="77777777" w:rsidR="00BC1285" w:rsidRDefault="00BC1285" w:rsidP="006E5CC8">
            <w:r w:rsidRPr="002A7384">
              <w:t>18</w:t>
            </w:r>
            <w:r w:rsidR="00D64EFF">
              <w:t>3</w:t>
            </w:r>
            <w:r>
              <w:t xml:space="preserve"> bp</w:t>
            </w:r>
          </w:p>
        </w:tc>
      </w:tr>
    </w:tbl>
    <w:p w14:paraId="7880C661" w14:textId="77777777" w:rsidR="00FD2FB1" w:rsidRDefault="00FD2FB1" w:rsidP="0005241E"/>
    <w:p w14:paraId="7F475F03" w14:textId="77777777" w:rsidR="001922D4" w:rsidRDefault="001922D4">
      <w:r>
        <w:br w:type="page"/>
      </w:r>
    </w:p>
    <w:p w14:paraId="7014E5F5" w14:textId="77777777" w:rsidR="001922D4" w:rsidRDefault="001922D4" w:rsidP="0005241E"/>
    <w:p w14:paraId="6CC6C92F" w14:textId="77777777" w:rsidR="0005241E" w:rsidRDefault="0005241E" w:rsidP="0005241E">
      <w:pPr>
        <w:pStyle w:val="Heading2"/>
      </w:pPr>
      <w:bookmarkStart w:id="6" w:name="_Toc20118321"/>
      <w:r w:rsidRPr="004A45A4">
        <w:t xml:space="preserve">Padded Target </w:t>
      </w:r>
      <w:r>
        <w:t>Regions</w:t>
      </w:r>
      <w:bookmarkEnd w:id="6"/>
    </w:p>
    <w:p w14:paraId="2121008B" w14:textId="77777777" w:rsidR="0005241E" w:rsidRDefault="0005241E" w:rsidP="0005241E"/>
    <w:p w14:paraId="0A1EA0B4" w14:textId="77777777" w:rsidR="00276C7C" w:rsidRDefault="00276C7C" w:rsidP="00276C7C">
      <w:r>
        <w:t xml:space="preserve">These are the 250 bp padded target regions of </w:t>
      </w:r>
      <w:r w:rsidRPr="00BC1285">
        <w:t>following target regions: 179 human cancer genes exons, MSI, translocations, sample markers, ancestral informative markers, gender, and PGx loci</w:t>
      </w:r>
      <w:r>
        <w:t>. (</w:t>
      </w:r>
      <w:r w:rsidRPr="005F71B3">
        <w:t>"</w:t>
      </w:r>
      <w:r w:rsidRPr="00276C7C">
        <w:t>Gatorseq_179Genes_TLL_MSI_SAMPLEID_AIMS_GENDER_PGX_Targets_250bp_padded_2018_11_02</w:t>
      </w:r>
      <w:r w:rsidRPr="00D64EFF">
        <w:t>.bed</w:t>
      </w:r>
      <w:r w:rsidRPr="005F71B3">
        <w:t>"</w:t>
      </w:r>
      <w:r>
        <w:t>)</w:t>
      </w:r>
    </w:p>
    <w:p w14:paraId="5407C273" w14:textId="77777777" w:rsidR="00276C7C" w:rsidRDefault="00276C7C" w:rsidP="0005241E"/>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29"/>
        <w:gridCol w:w="6065"/>
      </w:tblGrid>
      <w:tr w:rsidR="00276C7C" w14:paraId="0AEC1FC1" w14:textId="77777777" w:rsidTr="006E5CC8">
        <w:tc>
          <w:tcPr>
            <w:tcW w:w="2529" w:type="dxa"/>
            <w:tcBorders>
              <w:top w:val="single" w:sz="4" w:space="0" w:color="000000" w:themeColor="text1"/>
              <w:left w:val="nil"/>
              <w:bottom w:val="single" w:sz="4" w:space="0" w:color="000000" w:themeColor="text1"/>
            </w:tcBorders>
            <w:shd w:val="clear" w:color="auto" w:fill="F2F2F2" w:themeFill="background1" w:themeFillShade="F2"/>
          </w:tcPr>
          <w:p w14:paraId="48BBA44C" w14:textId="77777777" w:rsidR="00276C7C" w:rsidRPr="00771682" w:rsidRDefault="00276C7C"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shd w:val="clear" w:color="auto" w:fill="auto"/>
          </w:tcPr>
          <w:p w14:paraId="619ACE60" w14:textId="77777777" w:rsidR="00276C7C" w:rsidRPr="00771682" w:rsidRDefault="00276C7C" w:rsidP="006E5CC8">
            <w:pPr>
              <w:rPr>
                <w:b/>
              </w:rPr>
            </w:pPr>
            <w:r>
              <w:rPr>
                <w:b/>
              </w:rPr>
              <w:t>Value</w:t>
            </w:r>
          </w:p>
        </w:tc>
      </w:tr>
      <w:tr w:rsidR="00276C7C" w14:paraId="3A1C1475" w14:textId="77777777" w:rsidTr="006E5CC8">
        <w:tc>
          <w:tcPr>
            <w:tcW w:w="2529" w:type="dxa"/>
            <w:tcBorders>
              <w:top w:val="single" w:sz="4" w:space="0" w:color="000000" w:themeColor="text1"/>
              <w:left w:val="nil"/>
            </w:tcBorders>
            <w:shd w:val="clear" w:color="auto" w:fill="F2F2F2" w:themeFill="background1" w:themeFillShade="F2"/>
          </w:tcPr>
          <w:p w14:paraId="1F8AF1A7" w14:textId="77777777" w:rsidR="00276C7C" w:rsidRDefault="00276C7C" w:rsidP="006E5CC8">
            <w:r>
              <w:t>Padded Size</w:t>
            </w:r>
          </w:p>
        </w:tc>
        <w:tc>
          <w:tcPr>
            <w:tcW w:w="6065" w:type="dxa"/>
            <w:tcBorders>
              <w:top w:val="single" w:sz="4" w:space="0" w:color="000000" w:themeColor="text1"/>
              <w:right w:val="nil"/>
            </w:tcBorders>
          </w:tcPr>
          <w:p w14:paraId="30655289" w14:textId="77777777" w:rsidR="00276C7C" w:rsidRDefault="00276C7C" w:rsidP="006E5CC8">
            <w:r>
              <w:t>250 bp</w:t>
            </w:r>
          </w:p>
        </w:tc>
      </w:tr>
      <w:tr w:rsidR="00276C7C" w14:paraId="414326FE" w14:textId="77777777" w:rsidTr="00CC7AD4">
        <w:trPr>
          <w:trHeight w:val="359"/>
        </w:trPr>
        <w:tc>
          <w:tcPr>
            <w:tcW w:w="2529" w:type="dxa"/>
            <w:tcBorders>
              <w:left w:val="nil"/>
            </w:tcBorders>
            <w:shd w:val="clear" w:color="auto" w:fill="F2F2F2" w:themeFill="background1" w:themeFillShade="F2"/>
          </w:tcPr>
          <w:p w14:paraId="6249994E" w14:textId="77777777" w:rsidR="00276C7C" w:rsidRDefault="00276C7C" w:rsidP="006E5CC8">
            <w:r>
              <w:t>Number of targets</w:t>
            </w:r>
          </w:p>
        </w:tc>
        <w:tc>
          <w:tcPr>
            <w:tcW w:w="6065" w:type="dxa"/>
            <w:tcBorders>
              <w:right w:val="nil"/>
            </w:tcBorders>
          </w:tcPr>
          <w:p w14:paraId="3C8B2625" w14:textId="77777777" w:rsidR="00276C7C" w:rsidRDefault="00AC4661" w:rsidP="006E5CC8">
            <w:r w:rsidRPr="00AC4661">
              <w:t>2554</w:t>
            </w:r>
          </w:p>
        </w:tc>
      </w:tr>
      <w:tr w:rsidR="00276C7C" w14:paraId="24021AC1" w14:textId="77777777" w:rsidTr="006E5CC8">
        <w:tc>
          <w:tcPr>
            <w:tcW w:w="2529" w:type="dxa"/>
            <w:tcBorders>
              <w:left w:val="nil"/>
            </w:tcBorders>
            <w:shd w:val="clear" w:color="auto" w:fill="F2F2F2" w:themeFill="background1" w:themeFillShade="F2"/>
          </w:tcPr>
          <w:p w14:paraId="483BB80A" w14:textId="77777777" w:rsidR="00276C7C" w:rsidRDefault="00276C7C" w:rsidP="006E5CC8">
            <w:r>
              <w:t>Total size of targets</w:t>
            </w:r>
          </w:p>
        </w:tc>
        <w:tc>
          <w:tcPr>
            <w:tcW w:w="6065" w:type="dxa"/>
            <w:tcBorders>
              <w:right w:val="nil"/>
            </w:tcBorders>
          </w:tcPr>
          <w:p w14:paraId="36102256" w14:textId="77777777" w:rsidR="00276C7C" w:rsidRDefault="00AC4661" w:rsidP="006E5CC8">
            <w:pPr>
              <w:tabs>
                <w:tab w:val="left" w:pos="1026"/>
              </w:tabs>
            </w:pPr>
            <w:r w:rsidRPr="00AC4661">
              <w:t>2271459</w:t>
            </w:r>
            <w:r>
              <w:t xml:space="preserve"> </w:t>
            </w:r>
            <w:r w:rsidR="00276C7C">
              <w:t>bp</w:t>
            </w:r>
          </w:p>
        </w:tc>
      </w:tr>
      <w:tr w:rsidR="00276C7C" w14:paraId="502A7118" w14:textId="77777777" w:rsidTr="006E5CC8">
        <w:tc>
          <w:tcPr>
            <w:tcW w:w="2529" w:type="dxa"/>
            <w:tcBorders>
              <w:left w:val="nil"/>
            </w:tcBorders>
            <w:shd w:val="clear" w:color="auto" w:fill="F2F2F2" w:themeFill="background1" w:themeFillShade="F2"/>
          </w:tcPr>
          <w:p w14:paraId="7FC92BF6" w14:textId="77777777" w:rsidR="00276C7C" w:rsidRDefault="00276C7C" w:rsidP="006E5CC8">
            <w:r w:rsidRPr="002A7384">
              <w:t>Min</w:t>
            </w:r>
            <w:r>
              <w:t xml:space="preserve"> size of targets</w:t>
            </w:r>
          </w:p>
        </w:tc>
        <w:tc>
          <w:tcPr>
            <w:tcW w:w="6065" w:type="dxa"/>
            <w:tcBorders>
              <w:right w:val="nil"/>
            </w:tcBorders>
          </w:tcPr>
          <w:p w14:paraId="63A87201" w14:textId="77777777" w:rsidR="00276C7C" w:rsidRDefault="00276C7C" w:rsidP="006E5CC8">
            <w:r w:rsidRPr="00B566C4">
              <w:t>50</w:t>
            </w:r>
            <w:r>
              <w:t>7 bp</w:t>
            </w:r>
          </w:p>
        </w:tc>
      </w:tr>
      <w:tr w:rsidR="00276C7C" w14:paraId="3242C145" w14:textId="77777777" w:rsidTr="006E5CC8">
        <w:tc>
          <w:tcPr>
            <w:tcW w:w="2529" w:type="dxa"/>
            <w:tcBorders>
              <w:left w:val="nil"/>
            </w:tcBorders>
            <w:shd w:val="clear" w:color="auto" w:fill="F2F2F2" w:themeFill="background1" w:themeFillShade="F2"/>
          </w:tcPr>
          <w:p w14:paraId="074192AB" w14:textId="77777777" w:rsidR="00276C7C" w:rsidRPr="002A7384" w:rsidRDefault="00276C7C" w:rsidP="006E5CC8">
            <w:r w:rsidRPr="002A7384">
              <w:t>Max</w:t>
            </w:r>
            <w:r>
              <w:t xml:space="preserve"> size of targets</w:t>
            </w:r>
          </w:p>
        </w:tc>
        <w:tc>
          <w:tcPr>
            <w:tcW w:w="6065" w:type="dxa"/>
            <w:tcBorders>
              <w:right w:val="nil"/>
            </w:tcBorders>
          </w:tcPr>
          <w:p w14:paraId="79A461A4" w14:textId="77777777" w:rsidR="00276C7C" w:rsidRDefault="00AC4661" w:rsidP="006E5CC8">
            <w:r w:rsidRPr="00AC4661">
              <w:t>31</w:t>
            </w:r>
            <w:r>
              <w:t>,</w:t>
            </w:r>
            <w:r w:rsidRPr="00AC4661">
              <w:t>661</w:t>
            </w:r>
            <w:r>
              <w:t xml:space="preserve"> </w:t>
            </w:r>
            <w:r w:rsidR="00276C7C">
              <w:t>bp</w:t>
            </w:r>
          </w:p>
        </w:tc>
      </w:tr>
      <w:tr w:rsidR="00276C7C" w14:paraId="4EBAB588" w14:textId="77777777" w:rsidTr="006E5CC8">
        <w:tc>
          <w:tcPr>
            <w:tcW w:w="2529" w:type="dxa"/>
            <w:tcBorders>
              <w:left w:val="nil"/>
            </w:tcBorders>
            <w:shd w:val="clear" w:color="auto" w:fill="F2F2F2" w:themeFill="background1" w:themeFillShade="F2"/>
          </w:tcPr>
          <w:p w14:paraId="45FD5519" w14:textId="77777777" w:rsidR="00276C7C" w:rsidRPr="002A7384" w:rsidRDefault="00276C7C" w:rsidP="006E5CC8">
            <w:r w:rsidRPr="002A7384">
              <w:t>Mean</w:t>
            </w:r>
            <w:r>
              <w:t xml:space="preserve"> size of targets</w:t>
            </w:r>
          </w:p>
        </w:tc>
        <w:tc>
          <w:tcPr>
            <w:tcW w:w="6065" w:type="dxa"/>
            <w:tcBorders>
              <w:right w:val="nil"/>
            </w:tcBorders>
          </w:tcPr>
          <w:p w14:paraId="22B6828A" w14:textId="77777777" w:rsidR="00276C7C" w:rsidRDefault="00AC4661" w:rsidP="006E5CC8">
            <w:r w:rsidRPr="00AC4661">
              <w:t>889.37</w:t>
            </w:r>
            <w:r w:rsidR="00276C7C">
              <w:t xml:space="preserve"> bp</w:t>
            </w:r>
          </w:p>
        </w:tc>
      </w:tr>
      <w:tr w:rsidR="00276C7C" w14:paraId="301C8BE1" w14:textId="77777777" w:rsidTr="006E5CC8">
        <w:tc>
          <w:tcPr>
            <w:tcW w:w="2529" w:type="dxa"/>
            <w:tcBorders>
              <w:left w:val="nil"/>
            </w:tcBorders>
            <w:shd w:val="clear" w:color="auto" w:fill="F2F2F2" w:themeFill="background1" w:themeFillShade="F2"/>
          </w:tcPr>
          <w:p w14:paraId="6BD31498" w14:textId="77777777" w:rsidR="00276C7C" w:rsidRPr="002A7384" w:rsidRDefault="00276C7C" w:rsidP="006E5CC8">
            <w:r w:rsidRPr="002A7384">
              <w:t>q1</w:t>
            </w:r>
            <w:r>
              <w:t xml:space="preserve"> size of targets</w:t>
            </w:r>
          </w:p>
        </w:tc>
        <w:tc>
          <w:tcPr>
            <w:tcW w:w="6065" w:type="dxa"/>
            <w:tcBorders>
              <w:right w:val="nil"/>
            </w:tcBorders>
          </w:tcPr>
          <w:p w14:paraId="1BCA0488" w14:textId="77777777" w:rsidR="00276C7C" w:rsidRDefault="00AC4661" w:rsidP="006E5CC8">
            <w:r w:rsidRPr="00AC4661">
              <w:t>616</w:t>
            </w:r>
            <w:r>
              <w:t xml:space="preserve"> </w:t>
            </w:r>
            <w:r w:rsidR="00276C7C">
              <w:t>bp</w:t>
            </w:r>
          </w:p>
        </w:tc>
      </w:tr>
      <w:tr w:rsidR="00276C7C" w14:paraId="7FDF001F" w14:textId="77777777" w:rsidTr="00CC7AD4">
        <w:trPr>
          <w:trHeight w:val="305"/>
        </w:trPr>
        <w:tc>
          <w:tcPr>
            <w:tcW w:w="2529" w:type="dxa"/>
            <w:tcBorders>
              <w:left w:val="nil"/>
              <w:bottom w:val="single" w:sz="4" w:space="0" w:color="BFBFBF" w:themeColor="background1" w:themeShade="BF"/>
            </w:tcBorders>
            <w:shd w:val="clear" w:color="auto" w:fill="F2F2F2" w:themeFill="background1" w:themeFillShade="F2"/>
          </w:tcPr>
          <w:p w14:paraId="522F1299" w14:textId="77777777" w:rsidR="00276C7C" w:rsidRPr="002A7384" w:rsidRDefault="00276C7C" w:rsidP="006E5CC8">
            <w:r w:rsidRPr="002A7384">
              <w:t>Median</w:t>
            </w:r>
            <w:r>
              <w:t xml:space="preserve"> size of targets</w:t>
            </w:r>
          </w:p>
        </w:tc>
        <w:tc>
          <w:tcPr>
            <w:tcW w:w="6065" w:type="dxa"/>
            <w:tcBorders>
              <w:bottom w:val="single" w:sz="4" w:space="0" w:color="BFBFBF" w:themeColor="background1" w:themeShade="BF"/>
              <w:right w:val="nil"/>
            </w:tcBorders>
          </w:tcPr>
          <w:p w14:paraId="72E96BF1" w14:textId="77777777" w:rsidR="00276C7C" w:rsidRDefault="00AC4661" w:rsidP="006E5CC8">
            <w:r w:rsidRPr="00AC4661">
              <w:t>654</w:t>
            </w:r>
            <w:r>
              <w:t xml:space="preserve"> </w:t>
            </w:r>
            <w:r w:rsidR="00276C7C">
              <w:t>bp</w:t>
            </w:r>
          </w:p>
        </w:tc>
      </w:tr>
      <w:tr w:rsidR="00276C7C" w14:paraId="7E7EEC5D" w14:textId="77777777" w:rsidTr="006E5CC8">
        <w:trPr>
          <w:trHeight w:val="323"/>
        </w:trPr>
        <w:tc>
          <w:tcPr>
            <w:tcW w:w="2529" w:type="dxa"/>
            <w:tcBorders>
              <w:left w:val="nil"/>
              <w:bottom w:val="single" w:sz="4" w:space="0" w:color="000000" w:themeColor="text1"/>
            </w:tcBorders>
            <w:shd w:val="clear" w:color="auto" w:fill="F2F2F2" w:themeFill="background1" w:themeFillShade="F2"/>
          </w:tcPr>
          <w:p w14:paraId="2914A3F8" w14:textId="77777777" w:rsidR="00276C7C" w:rsidRPr="002A7384" w:rsidRDefault="00276C7C" w:rsidP="006E5CC8">
            <w:r w:rsidRPr="002A7384">
              <w:t>q3</w:t>
            </w:r>
            <w:r>
              <w:t xml:space="preserve"> size of targets</w:t>
            </w:r>
          </w:p>
        </w:tc>
        <w:tc>
          <w:tcPr>
            <w:tcW w:w="6065" w:type="dxa"/>
            <w:tcBorders>
              <w:bottom w:val="single" w:sz="4" w:space="0" w:color="000000" w:themeColor="text1"/>
              <w:right w:val="nil"/>
            </w:tcBorders>
          </w:tcPr>
          <w:p w14:paraId="17E31A91" w14:textId="77777777" w:rsidR="00276C7C" w:rsidRDefault="00AC4661" w:rsidP="006E5CC8">
            <w:r w:rsidRPr="00AC4661">
              <w:t>854.25</w:t>
            </w:r>
            <w:r w:rsidR="00276C7C">
              <w:t xml:space="preserve"> bp</w:t>
            </w:r>
          </w:p>
        </w:tc>
      </w:tr>
    </w:tbl>
    <w:p w14:paraId="663E94C2" w14:textId="77777777" w:rsidR="00276C7C" w:rsidRDefault="00276C7C" w:rsidP="0005241E">
      <w:pPr>
        <w:sectPr w:rsidR="00276C7C" w:rsidSect="00985454">
          <w:pgSz w:w="12240" w:h="15840"/>
          <w:pgMar w:top="1440" w:right="1800" w:bottom="1440" w:left="1800" w:header="720" w:footer="720" w:gutter="0"/>
          <w:cols w:space="720"/>
          <w:docGrid w:linePitch="360"/>
        </w:sectPr>
      </w:pPr>
    </w:p>
    <w:p w14:paraId="09DDC2C0" w14:textId="77777777" w:rsidR="0005241E" w:rsidRDefault="0005241E" w:rsidP="0005241E">
      <w:pPr>
        <w:pStyle w:val="Heading2"/>
      </w:pPr>
      <w:bookmarkStart w:id="7" w:name="_Toc20118322"/>
      <w:r>
        <w:lastRenderedPageBreak/>
        <w:t>Probe Regions</w:t>
      </w:r>
      <w:bookmarkEnd w:id="7"/>
    </w:p>
    <w:p w14:paraId="1B850549" w14:textId="77777777" w:rsidR="0005241E" w:rsidRDefault="0005241E" w:rsidP="0005241E"/>
    <w:p w14:paraId="59288A93" w14:textId="77777777" w:rsidR="00AC4661" w:rsidRDefault="00AC4661" w:rsidP="0005241E"/>
    <w:p w14:paraId="03590711" w14:textId="77777777" w:rsidR="0072243A" w:rsidRDefault="0072243A" w:rsidP="0072243A">
      <w:r>
        <w:t xml:space="preserve">These are the probe regions of </w:t>
      </w:r>
      <w:r w:rsidRPr="00BC1285">
        <w:t>following target regions: 179 human cancer genes exons, MSI, translocations, sample markers, ancestral informative markers, gender, and PGx loci</w:t>
      </w:r>
      <w:r>
        <w:t>. (</w:t>
      </w:r>
      <w:r w:rsidRPr="005F71B3">
        <w:t>"</w:t>
      </w:r>
      <w:r w:rsidR="001156F3" w:rsidRPr="001156F3">
        <w:t>Gatorseq_179Genes_TLL_MSI_SAMPLEID_AIMS_GENDER_PGX_Probes_2018_11_02</w:t>
      </w:r>
      <w:r w:rsidRPr="00D64EFF">
        <w:t>.bed</w:t>
      </w:r>
      <w:r w:rsidRPr="005F71B3">
        <w:t>"</w:t>
      </w:r>
      <w:r>
        <w:t>)</w:t>
      </w:r>
    </w:p>
    <w:p w14:paraId="0970CC9A" w14:textId="77777777" w:rsidR="00AC4661" w:rsidRDefault="00AC4661" w:rsidP="0005241E"/>
    <w:p w14:paraId="4765F6FA" w14:textId="77777777" w:rsidR="00AC4661" w:rsidRDefault="00AC4661" w:rsidP="0005241E"/>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736"/>
        <w:gridCol w:w="5904"/>
      </w:tblGrid>
      <w:tr w:rsidR="00507617" w14:paraId="33A8D1A2" w14:textId="77777777" w:rsidTr="006E5CC8">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2DC0B627" w14:textId="77777777" w:rsidR="00507617" w:rsidRPr="00771682" w:rsidRDefault="00507617"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14:paraId="5518CE22" w14:textId="77777777" w:rsidR="00507617" w:rsidRPr="00771682" w:rsidRDefault="00507617" w:rsidP="006E5CC8">
            <w:pPr>
              <w:rPr>
                <w:b/>
              </w:rPr>
            </w:pPr>
            <w:r>
              <w:rPr>
                <w:b/>
              </w:rPr>
              <w:t>Value</w:t>
            </w:r>
          </w:p>
        </w:tc>
      </w:tr>
      <w:tr w:rsidR="00507617" w14:paraId="20D1E62F" w14:textId="77777777" w:rsidTr="006E5CC8">
        <w:tc>
          <w:tcPr>
            <w:tcW w:w="2791" w:type="dxa"/>
            <w:tcBorders>
              <w:top w:val="single" w:sz="4" w:space="0" w:color="000000" w:themeColor="text1"/>
              <w:left w:val="nil"/>
            </w:tcBorders>
            <w:shd w:val="clear" w:color="auto" w:fill="F2F2F2" w:themeFill="background1" w:themeFillShade="F2"/>
          </w:tcPr>
          <w:p w14:paraId="6E7F012D" w14:textId="77777777" w:rsidR="00507617" w:rsidRDefault="00507617" w:rsidP="006E5CC8">
            <w:r>
              <w:t>Number of probes</w:t>
            </w:r>
          </w:p>
        </w:tc>
        <w:tc>
          <w:tcPr>
            <w:tcW w:w="6065" w:type="dxa"/>
            <w:tcBorders>
              <w:top w:val="single" w:sz="4" w:space="0" w:color="000000" w:themeColor="text1"/>
              <w:right w:val="nil"/>
            </w:tcBorders>
          </w:tcPr>
          <w:p w14:paraId="195D0693" w14:textId="77777777" w:rsidR="00507617" w:rsidRDefault="00507617" w:rsidP="006E5CC8">
            <w:r w:rsidRPr="00507617">
              <w:t>8184</w:t>
            </w:r>
          </w:p>
        </w:tc>
      </w:tr>
      <w:tr w:rsidR="00507617" w14:paraId="7EEE48B1" w14:textId="77777777" w:rsidTr="006E5CC8">
        <w:tc>
          <w:tcPr>
            <w:tcW w:w="2791" w:type="dxa"/>
            <w:tcBorders>
              <w:left w:val="nil"/>
            </w:tcBorders>
            <w:shd w:val="clear" w:color="auto" w:fill="F2F2F2" w:themeFill="background1" w:themeFillShade="F2"/>
          </w:tcPr>
          <w:p w14:paraId="2F785611" w14:textId="77777777" w:rsidR="00507617" w:rsidRDefault="00507617" w:rsidP="006E5CC8">
            <w:r>
              <w:t>Total size of probes</w:t>
            </w:r>
          </w:p>
        </w:tc>
        <w:tc>
          <w:tcPr>
            <w:tcW w:w="6065" w:type="dxa"/>
            <w:tcBorders>
              <w:right w:val="nil"/>
            </w:tcBorders>
          </w:tcPr>
          <w:p w14:paraId="368A9E79" w14:textId="77777777" w:rsidR="00507617" w:rsidRDefault="00507617" w:rsidP="006E5CC8">
            <w:pPr>
              <w:tabs>
                <w:tab w:val="left" w:pos="1026"/>
              </w:tabs>
            </w:pPr>
            <w:r w:rsidRPr="00507617">
              <w:t>981</w:t>
            </w:r>
            <w:r>
              <w:t>,</w:t>
            </w:r>
            <w:r w:rsidRPr="00507617">
              <w:t>925</w:t>
            </w:r>
            <w:r>
              <w:t xml:space="preserve"> bp</w:t>
            </w:r>
          </w:p>
        </w:tc>
      </w:tr>
      <w:tr w:rsidR="00507617" w14:paraId="67867087" w14:textId="77777777" w:rsidTr="006E5CC8">
        <w:tc>
          <w:tcPr>
            <w:tcW w:w="2791" w:type="dxa"/>
            <w:tcBorders>
              <w:left w:val="nil"/>
            </w:tcBorders>
            <w:shd w:val="clear" w:color="auto" w:fill="F2F2F2" w:themeFill="background1" w:themeFillShade="F2"/>
          </w:tcPr>
          <w:p w14:paraId="1667AC1C" w14:textId="77777777" w:rsidR="00507617" w:rsidRDefault="00507617" w:rsidP="006E5CC8">
            <w:r w:rsidRPr="002A7384">
              <w:t>Min</w:t>
            </w:r>
            <w:r>
              <w:t xml:space="preserve"> size of probes</w:t>
            </w:r>
          </w:p>
        </w:tc>
        <w:tc>
          <w:tcPr>
            <w:tcW w:w="6065" w:type="dxa"/>
            <w:tcBorders>
              <w:right w:val="nil"/>
            </w:tcBorders>
          </w:tcPr>
          <w:p w14:paraId="224260C0" w14:textId="77777777" w:rsidR="00507617" w:rsidRDefault="00507617" w:rsidP="006E5CC8">
            <w:r w:rsidRPr="002326C3">
              <w:t>112</w:t>
            </w:r>
            <w:r>
              <w:t xml:space="preserve"> bp</w:t>
            </w:r>
          </w:p>
        </w:tc>
      </w:tr>
      <w:tr w:rsidR="00507617" w14:paraId="1605B8CC" w14:textId="77777777" w:rsidTr="006E5CC8">
        <w:tc>
          <w:tcPr>
            <w:tcW w:w="2791" w:type="dxa"/>
            <w:tcBorders>
              <w:left w:val="nil"/>
            </w:tcBorders>
            <w:shd w:val="clear" w:color="auto" w:fill="F2F2F2" w:themeFill="background1" w:themeFillShade="F2"/>
          </w:tcPr>
          <w:p w14:paraId="2B97CF86" w14:textId="77777777" w:rsidR="00507617" w:rsidRPr="002A7384" w:rsidRDefault="00507617" w:rsidP="006E5CC8">
            <w:r w:rsidRPr="002A7384">
              <w:t>Max</w:t>
            </w:r>
            <w:r>
              <w:t xml:space="preserve"> size of probes</w:t>
            </w:r>
          </w:p>
        </w:tc>
        <w:tc>
          <w:tcPr>
            <w:tcW w:w="6065" w:type="dxa"/>
            <w:tcBorders>
              <w:right w:val="nil"/>
            </w:tcBorders>
          </w:tcPr>
          <w:p w14:paraId="7A011168" w14:textId="77777777" w:rsidR="00507617" w:rsidRDefault="00507617" w:rsidP="006E5CC8">
            <w:r w:rsidRPr="002326C3">
              <w:t>120</w:t>
            </w:r>
            <w:r>
              <w:t xml:space="preserve"> bp</w:t>
            </w:r>
          </w:p>
        </w:tc>
      </w:tr>
      <w:tr w:rsidR="00507617" w14:paraId="780EB8FC" w14:textId="77777777" w:rsidTr="006E5CC8">
        <w:tc>
          <w:tcPr>
            <w:tcW w:w="2791" w:type="dxa"/>
            <w:tcBorders>
              <w:left w:val="nil"/>
            </w:tcBorders>
            <w:shd w:val="clear" w:color="auto" w:fill="F2F2F2" w:themeFill="background1" w:themeFillShade="F2"/>
          </w:tcPr>
          <w:p w14:paraId="748F20E1" w14:textId="77777777" w:rsidR="00507617" w:rsidRPr="002A7384" w:rsidRDefault="00507617" w:rsidP="006E5CC8">
            <w:r w:rsidRPr="002A7384">
              <w:t>Mean</w:t>
            </w:r>
            <w:r>
              <w:t xml:space="preserve"> size of probes</w:t>
            </w:r>
          </w:p>
        </w:tc>
        <w:tc>
          <w:tcPr>
            <w:tcW w:w="6065" w:type="dxa"/>
            <w:tcBorders>
              <w:right w:val="nil"/>
            </w:tcBorders>
          </w:tcPr>
          <w:p w14:paraId="31ED4F7A" w14:textId="77777777" w:rsidR="00507617" w:rsidRDefault="00507617" w:rsidP="006E5CC8">
            <w:r w:rsidRPr="002326C3">
              <w:t>119.9</w:t>
            </w:r>
            <w:r>
              <w:t>7 bp</w:t>
            </w:r>
          </w:p>
        </w:tc>
      </w:tr>
      <w:tr w:rsidR="00507617" w14:paraId="09BA60E8" w14:textId="77777777" w:rsidTr="006E5CC8">
        <w:tc>
          <w:tcPr>
            <w:tcW w:w="2791" w:type="dxa"/>
            <w:tcBorders>
              <w:left w:val="nil"/>
            </w:tcBorders>
            <w:shd w:val="clear" w:color="auto" w:fill="F2F2F2" w:themeFill="background1" w:themeFillShade="F2"/>
          </w:tcPr>
          <w:p w14:paraId="67DB8831" w14:textId="77777777" w:rsidR="00507617" w:rsidRPr="002A7384" w:rsidRDefault="00507617" w:rsidP="006E5CC8">
            <w:r w:rsidRPr="002A7384">
              <w:t>q1</w:t>
            </w:r>
            <w:r>
              <w:t xml:space="preserve"> size of probes</w:t>
            </w:r>
          </w:p>
        </w:tc>
        <w:tc>
          <w:tcPr>
            <w:tcW w:w="6065" w:type="dxa"/>
            <w:tcBorders>
              <w:right w:val="nil"/>
            </w:tcBorders>
          </w:tcPr>
          <w:p w14:paraId="6C04A853" w14:textId="77777777" w:rsidR="00507617" w:rsidRDefault="00507617" w:rsidP="006E5CC8">
            <w:r w:rsidRPr="002326C3">
              <w:t>120</w:t>
            </w:r>
            <w:r>
              <w:t xml:space="preserve"> bp</w:t>
            </w:r>
          </w:p>
        </w:tc>
      </w:tr>
      <w:tr w:rsidR="00507617" w14:paraId="001871B2" w14:textId="77777777" w:rsidTr="006E5CC8">
        <w:tc>
          <w:tcPr>
            <w:tcW w:w="2791" w:type="dxa"/>
            <w:tcBorders>
              <w:left w:val="nil"/>
              <w:bottom w:val="single" w:sz="4" w:space="0" w:color="D9D9D9" w:themeColor="background1" w:themeShade="D9"/>
            </w:tcBorders>
            <w:shd w:val="clear" w:color="auto" w:fill="F2F2F2" w:themeFill="background1" w:themeFillShade="F2"/>
          </w:tcPr>
          <w:p w14:paraId="4E24555C" w14:textId="77777777" w:rsidR="00507617" w:rsidRPr="002A7384" w:rsidRDefault="00507617" w:rsidP="006E5CC8">
            <w:r w:rsidRPr="002A7384">
              <w:t>Median</w:t>
            </w:r>
            <w:r>
              <w:t xml:space="preserve"> size of probes</w:t>
            </w:r>
          </w:p>
        </w:tc>
        <w:tc>
          <w:tcPr>
            <w:tcW w:w="6065" w:type="dxa"/>
            <w:tcBorders>
              <w:bottom w:val="single" w:sz="4" w:space="0" w:color="D9D9D9" w:themeColor="background1" w:themeShade="D9"/>
              <w:right w:val="nil"/>
            </w:tcBorders>
          </w:tcPr>
          <w:p w14:paraId="62EB8349" w14:textId="77777777" w:rsidR="00507617" w:rsidRDefault="00507617" w:rsidP="006E5CC8">
            <w:r w:rsidRPr="002326C3">
              <w:t>120</w:t>
            </w:r>
            <w:r>
              <w:t xml:space="preserve"> bp</w:t>
            </w:r>
          </w:p>
        </w:tc>
      </w:tr>
      <w:tr w:rsidR="00507617" w14:paraId="40875C3D" w14:textId="77777777" w:rsidTr="006E5CC8">
        <w:trPr>
          <w:trHeight w:val="350"/>
        </w:trPr>
        <w:tc>
          <w:tcPr>
            <w:tcW w:w="2791" w:type="dxa"/>
            <w:tcBorders>
              <w:left w:val="nil"/>
              <w:bottom w:val="single" w:sz="4" w:space="0" w:color="000000" w:themeColor="text1"/>
            </w:tcBorders>
            <w:shd w:val="clear" w:color="auto" w:fill="F2F2F2" w:themeFill="background1" w:themeFillShade="F2"/>
          </w:tcPr>
          <w:p w14:paraId="44CE7BE7" w14:textId="77777777" w:rsidR="00507617" w:rsidRPr="002A7384" w:rsidRDefault="00507617" w:rsidP="006E5CC8">
            <w:r w:rsidRPr="002A7384">
              <w:t>q3</w:t>
            </w:r>
            <w:r>
              <w:t xml:space="preserve"> size of probes</w:t>
            </w:r>
          </w:p>
        </w:tc>
        <w:tc>
          <w:tcPr>
            <w:tcW w:w="6065" w:type="dxa"/>
            <w:tcBorders>
              <w:bottom w:val="single" w:sz="4" w:space="0" w:color="000000" w:themeColor="text1"/>
              <w:right w:val="nil"/>
            </w:tcBorders>
          </w:tcPr>
          <w:p w14:paraId="40741646" w14:textId="77777777" w:rsidR="00507617" w:rsidRDefault="00507617" w:rsidP="006E5CC8">
            <w:r w:rsidRPr="002326C3">
              <w:t>120</w:t>
            </w:r>
            <w:r>
              <w:t xml:space="preserve"> bp</w:t>
            </w:r>
          </w:p>
        </w:tc>
      </w:tr>
    </w:tbl>
    <w:p w14:paraId="23EA5DB7" w14:textId="77777777" w:rsidR="00AC4661" w:rsidRDefault="00AC4661" w:rsidP="0005241E"/>
    <w:p w14:paraId="7119E8E1" w14:textId="77777777" w:rsidR="00AC4661" w:rsidRDefault="001922D4" w:rsidP="0005241E">
      <w:r>
        <w:br w:type="page"/>
      </w:r>
    </w:p>
    <w:p w14:paraId="0A07F0CF" w14:textId="77777777" w:rsidR="00AC4661" w:rsidRDefault="00AC4661" w:rsidP="0005241E"/>
    <w:p w14:paraId="6DADEC6B" w14:textId="77777777" w:rsidR="0005241E" w:rsidRDefault="0005241E" w:rsidP="0005241E">
      <w:pPr>
        <w:pStyle w:val="Heading2"/>
      </w:pPr>
      <w:bookmarkStart w:id="8" w:name="_Toc20118323"/>
      <w:r>
        <w:t>Non-overlapping Probe Regions</w:t>
      </w:r>
      <w:bookmarkEnd w:id="8"/>
    </w:p>
    <w:p w14:paraId="4453C00E" w14:textId="77777777" w:rsidR="0005241E" w:rsidRDefault="0005241E" w:rsidP="0005241E"/>
    <w:p w14:paraId="5BFBA43D" w14:textId="77777777" w:rsidR="0005241E" w:rsidRDefault="0005241E" w:rsidP="0005241E"/>
    <w:p w14:paraId="5FD8991E" w14:textId="77777777" w:rsidR="00940804" w:rsidRDefault="00940804" w:rsidP="00940804">
      <w:r>
        <w:t xml:space="preserve">These are the probe merged regions of </w:t>
      </w:r>
      <w:r w:rsidRPr="00BC1285">
        <w:t>following target regions: 179 human cancer genes exons, MSI, translocations, sample markers, ancestral informative markers, gender, and PGx loci</w:t>
      </w:r>
      <w:r>
        <w:t>. (</w:t>
      </w:r>
      <w:r w:rsidRPr="005F71B3">
        <w:t>"</w:t>
      </w:r>
      <w:r w:rsidRPr="001156F3">
        <w:t>Gatorseq_179Genes_TLL_MSI_SAMPLEID_AIMS_GENDER_PGX_Probes_2018_11_02</w:t>
      </w:r>
      <w:r w:rsidRPr="00D64EFF">
        <w:t>.bed</w:t>
      </w:r>
      <w:r w:rsidRPr="005F71B3">
        <w:t>"</w:t>
      </w:r>
      <w:r>
        <w:t>)</w:t>
      </w:r>
    </w:p>
    <w:p w14:paraId="1376EF64" w14:textId="77777777" w:rsidR="0005241E" w:rsidRDefault="0005241E" w:rsidP="0005241E"/>
    <w:tbl>
      <w:tblPr>
        <w:tblStyle w:val="TableGrid"/>
        <w:tblW w:w="892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070"/>
        <w:gridCol w:w="5850"/>
      </w:tblGrid>
      <w:tr w:rsidR="00940804" w14:paraId="38916CC1" w14:textId="77777777" w:rsidTr="006E5CC8">
        <w:tc>
          <w:tcPr>
            <w:tcW w:w="3070" w:type="dxa"/>
            <w:tcBorders>
              <w:top w:val="single" w:sz="4" w:space="0" w:color="000000" w:themeColor="text1"/>
              <w:left w:val="nil"/>
              <w:bottom w:val="single" w:sz="4" w:space="0" w:color="000000" w:themeColor="text1"/>
            </w:tcBorders>
            <w:shd w:val="clear" w:color="auto" w:fill="F2F2F2" w:themeFill="background1" w:themeFillShade="F2"/>
          </w:tcPr>
          <w:p w14:paraId="54CA7A7C" w14:textId="77777777" w:rsidR="00940804" w:rsidRPr="00771682" w:rsidRDefault="00940804" w:rsidP="006E5CC8">
            <w:pPr>
              <w:rPr>
                <w:b/>
              </w:rPr>
            </w:pPr>
            <w:r w:rsidRPr="00771682">
              <w:rPr>
                <w:b/>
              </w:rPr>
              <w:t>Statistic</w:t>
            </w:r>
          </w:p>
        </w:tc>
        <w:tc>
          <w:tcPr>
            <w:tcW w:w="5850" w:type="dxa"/>
            <w:tcBorders>
              <w:top w:val="single" w:sz="4" w:space="0" w:color="000000" w:themeColor="text1"/>
              <w:bottom w:val="single" w:sz="4" w:space="0" w:color="000000" w:themeColor="text1"/>
              <w:right w:val="nil"/>
            </w:tcBorders>
          </w:tcPr>
          <w:p w14:paraId="76C9D8DC" w14:textId="77777777" w:rsidR="00940804" w:rsidRPr="00771682" w:rsidRDefault="00940804" w:rsidP="006E5CC8">
            <w:pPr>
              <w:rPr>
                <w:b/>
              </w:rPr>
            </w:pPr>
            <w:r>
              <w:rPr>
                <w:b/>
              </w:rPr>
              <w:t>Value</w:t>
            </w:r>
          </w:p>
        </w:tc>
      </w:tr>
      <w:tr w:rsidR="00940804" w14:paraId="432026E2" w14:textId="77777777" w:rsidTr="006E5CC8">
        <w:trPr>
          <w:trHeight w:val="332"/>
        </w:trPr>
        <w:tc>
          <w:tcPr>
            <w:tcW w:w="3070" w:type="dxa"/>
            <w:tcBorders>
              <w:top w:val="single" w:sz="4" w:space="0" w:color="000000" w:themeColor="text1"/>
              <w:left w:val="nil"/>
            </w:tcBorders>
            <w:shd w:val="clear" w:color="auto" w:fill="F2F2F2" w:themeFill="background1" w:themeFillShade="F2"/>
          </w:tcPr>
          <w:p w14:paraId="3E05F344" w14:textId="77777777" w:rsidR="00940804" w:rsidRDefault="00940804" w:rsidP="006E5CC8">
            <w:r>
              <w:t>Number of probe regions</w:t>
            </w:r>
          </w:p>
        </w:tc>
        <w:tc>
          <w:tcPr>
            <w:tcW w:w="5850" w:type="dxa"/>
            <w:tcBorders>
              <w:top w:val="single" w:sz="4" w:space="0" w:color="000000" w:themeColor="text1"/>
              <w:right w:val="nil"/>
            </w:tcBorders>
          </w:tcPr>
          <w:p w14:paraId="055258AA" w14:textId="77777777" w:rsidR="00940804" w:rsidRDefault="006F2962" w:rsidP="006E5CC8">
            <w:r w:rsidRPr="006F2962">
              <w:t>3511</w:t>
            </w:r>
          </w:p>
        </w:tc>
      </w:tr>
      <w:tr w:rsidR="00940804" w14:paraId="0BE7BA3D" w14:textId="77777777" w:rsidTr="006E5CC8">
        <w:trPr>
          <w:trHeight w:val="314"/>
        </w:trPr>
        <w:tc>
          <w:tcPr>
            <w:tcW w:w="3070" w:type="dxa"/>
            <w:tcBorders>
              <w:left w:val="nil"/>
            </w:tcBorders>
            <w:shd w:val="clear" w:color="auto" w:fill="F2F2F2" w:themeFill="background1" w:themeFillShade="F2"/>
          </w:tcPr>
          <w:p w14:paraId="43807DA0" w14:textId="77777777" w:rsidR="00940804" w:rsidRDefault="00940804" w:rsidP="006E5CC8">
            <w:r>
              <w:t>Total size of probe regions</w:t>
            </w:r>
          </w:p>
        </w:tc>
        <w:tc>
          <w:tcPr>
            <w:tcW w:w="5850" w:type="dxa"/>
            <w:tcBorders>
              <w:right w:val="nil"/>
            </w:tcBorders>
          </w:tcPr>
          <w:p w14:paraId="33602E94" w14:textId="77777777" w:rsidR="00940804" w:rsidRDefault="006F2962" w:rsidP="006E5CC8">
            <w:pPr>
              <w:tabs>
                <w:tab w:val="left" w:pos="1026"/>
              </w:tabs>
            </w:pPr>
            <w:r w:rsidRPr="006F2962">
              <w:t>967</w:t>
            </w:r>
            <w:r>
              <w:t>,</w:t>
            </w:r>
            <w:r w:rsidRPr="006F2962">
              <w:t>687</w:t>
            </w:r>
            <w:r w:rsidR="00940804">
              <w:t xml:space="preserve"> bp</w:t>
            </w:r>
          </w:p>
        </w:tc>
      </w:tr>
      <w:tr w:rsidR="00940804" w14:paraId="142BEE82" w14:textId="77777777" w:rsidTr="006E5CC8">
        <w:trPr>
          <w:trHeight w:val="297"/>
        </w:trPr>
        <w:tc>
          <w:tcPr>
            <w:tcW w:w="3070" w:type="dxa"/>
            <w:tcBorders>
              <w:left w:val="nil"/>
            </w:tcBorders>
            <w:shd w:val="clear" w:color="auto" w:fill="F2F2F2" w:themeFill="background1" w:themeFillShade="F2"/>
          </w:tcPr>
          <w:p w14:paraId="53E05ACD" w14:textId="77777777" w:rsidR="00940804" w:rsidRDefault="00940804" w:rsidP="006E5CC8">
            <w:r w:rsidRPr="002A7384">
              <w:t>Min</w:t>
            </w:r>
            <w:r>
              <w:t xml:space="preserve"> size of probe regions</w:t>
            </w:r>
          </w:p>
        </w:tc>
        <w:tc>
          <w:tcPr>
            <w:tcW w:w="5850" w:type="dxa"/>
            <w:tcBorders>
              <w:right w:val="nil"/>
            </w:tcBorders>
          </w:tcPr>
          <w:p w14:paraId="61083D7E" w14:textId="77777777" w:rsidR="00940804" w:rsidRDefault="00940804" w:rsidP="006E5CC8">
            <w:r w:rsidRPr="005764A7">
              <w:t>11</w:t>
            </w:r>
            <w:r>
              <w:t>7 bp</w:t>
            </w:r>
          </w:p>
        </w:tc>
      </w:tr>
      <w:tr w:rsidR="00940804" w14:paraId="0263B583" w14:textId="77777777" w:rsidTr="006E5CC8">
        <w:trPr>
          <w:trHeight w:val="341"/>
        </w:trPr>
        <w:tc>
          <w:tcPr>
            <w:tcW w:w="3070" w:type="dxa"/>
            <w:tcBorders>
              <w:left w:val="nil"/>
            </w:tcBorders>
            <w:shd w:val="clear" w:color="auto" w:fill="F2F2F2" w:themeFill="background1" w:themeFillShade="F2"/>
          </w:tcPr>
          <w:p w14:paraId="74699BA2" w14:textId="77777777" w:rsidR="00940804" w:rsidRPr="002A7384" w:rsidRDefault="00940804" w:rsidP="006E5CC8">
            <w:r w:rsidRPr="002A7384">
              <w:t>Max</w:t>
            </w:r>
            <w:r>
              <w:t xml:space="preserve"> size of probe regions</w:t>
            </w:r>
          </w:p>
        </w:tc>
        <w:tc>
          <w:tcPr>
            <w:tcW w:w="5850" w:type="dxa"/>
            <w:tcBorders>
              <w:right w:val="nil"/>
            </w:tcBorders>
          </w:tcPr>
          <w:p w14:paraId="12848EB7" w14:textId="77777777" w:rsidR="00940804" w:rsidRDefault="00940804" w:rsidP="006E5CC8">
            <w:r w:rsidRPr="005764A7">
              <w:t>7</w:t>
            </w:r>
            <w:r>
              <w:t>,</w:t>
            </w:r>
            <w:r w:rsidRPr="005764A7">
              <w:t>200</w:t>
            </w:r>
            <w:r>
              <w:t xml:space="preserve"> bp</w:t>
            </w:r>
          </w:p>
        </w:tc>
      </w:tr>
      <w:tr w:rsidR="00940804" w14:paraId="296C672C" w14:textId="77777777" w:rsidTr="006E5CC8">
        <w:trPr>
          <w:trHeight w:val="306"/>
        </w:trPr>
        <w:tc>
          <w:tcPr>
            <w:tcW w:w="3070" w:type="dxa"/>
            <w:tcBorders>
              <w:left w:val="nil"/>
            </w:tcBorders>
            <w:shd w:val="clear" w:color="auto" w:fill="F2F2F2" w:themeFill="background1" w:themeFillShade="F2"/>
          </w:tcPr>
          <w:p w14:paraId="46370A74" w14:textId="77777777" w:rsidR="00940804" w:rsidRPr="002A7384" w:rsidRDefault="00940804" w:rsidP="006E5CC8">
            <w:r w:rsidRPr="002A7384">
              <w:t>Mean</w:t>
            </w:r>
            <w:r>
              <w:t xml:space="preserve"> size of probe regions</w:t>
            </w:r>
          </w:p>
        </w:tc>
        <w:tc>
          <w:tcPr>
            <w:tcW w:w="5850" w:type="dxa"/>
            <w:tcBorders>
              <w:right w:val="nil"/>
            </w:tcBorders>
          </w:tcPr>
          <w:p w14:paraId="4898CFE5" w14:textId="77777777" w:rsidR="00940804" w:rsidRDefault="006F2962" w:rsidP="006E5CC8">
            <w:r w:rsidRPr="006F2962">
              <w:t>275.61</w:t>
            </w:r>
            <w:r w:rsidR="00940804">
              <w:t xml:space="preserve"> bp</w:t>
            </w:r>
          </w:p>
        </w:tc>
      </w:tr>
      <w:tr w:rsidR="00940804" w14:paraId="41B78A7E" w14:textId="77777777" w:rsidTr="006E5CC8">
        <w:trPr>
          <w:trHeight w:val="306"/>
        </w:trPr>
        <w:tc>
          <w:tcPr>
            <w:tcW w:w="3070" w:type="dxa"/>
            <w:tcBorders>
              <w:left w:val="nil"/>
            </w:tcBorders>
            <w:shd w:val="clear" w:color="auto" w:fill="F2F2F2" w:themeFill="background1" w:themeFillShade="F2"/>
          </w:tcPr>
          <w:p w14:paraId="3EBEDACD" w14:textId="77777777" w:rsidR="00940804" w:rsidRPr="002A7384" w:rsidRDefault="00940804" w:rsidP="006E5CC8">
            <w:r w:rsidRPr="002A7384">
              <w:t>q1</w:t>
            </w:r>
            <w:r>
              <w:t xml:space="preserve"> size of probe regions</w:t>
            </w:r>
          </w:p>
        </w:tc>
        <w:tc>
          <w:tcPr>
            <w:tcW w:w="5850" w:type="dxa"/>
            <w:tcBorders>
              <w:right w:val="nil"/>
            </w:tcBorders>
          </w:tcPr>
          <w:p w14:paraId="3ADCBFD1" w14:textId="77777777" w:rsidR="00940804" w:rsidRDefault="00940804" w:rsidP="006E5CC8">
            <w:r w:rsidRPr="005764A7">
              <w:t>120</w:t>
            </w:r>
            <w:r>
              <w:t xml:space="preserve"> bp</w:t>
            </w:r>
          </w:p>
        </w:tc>
      </w:tr>
      <w:tr w:rsidR="00940804" w14:paraId="25DA49DF" w14:textId="77777777" w:rsidTr="006E5CC8">
        <w:trPr>
          <w:trHeight w:val="306"/>
        </w:trPr>
        <w:tc>
          <w:tcPr>
            <w:tcW w:w="3070" w:type="dxa"/>
            <w:tcBorders>
              <w:left w:val="nil"/>
              <w:bottom w:val="single" w:sz="4" w:space="0" w:color="BFBFBF" w:themeColor="background1" w:themeShade="BF"/>
            </w:tcBorders>
            <w:shd w:val="clear" w:color="auto" w:fill="F2F2F2" w:themeFill="background1" w:themeFillShade="F2"/>
          </w:tcPr>
          <w:p w14:paraId="3948EE3F" w14:textId="77777777" w:rsidR="00940804" w:rsidRPr="002A7384" w:rsidRDefault="00940804" w:rsidP="006E5CC8">
            <w:r w:rsidRPr="002A7384">
              <w:t>Median</w:t>
            </w:r>
            <w:r>
              <w:t xml:space="preserve"> size of probe regions</w:t>
            </w:r>
          </w:p>
        </w:tc>
        <w:tc>
          <w:tcPr>
            <w:tcW w:w="5850" w:type="dxa"/>
            <w:tcBorders>
              <w:bottom w:val="single" w:sz="4" w:space="0" w:color="BFBFBF" w:themeColor="background1" w:themeShade="BF"/>
              <w:right w:val="nil"/>
            </w:tcBorders>
          </w:tcPr>
          <w:p w14:paraId="3DE8C4FF" w14:textId="77777777" w:rsidR="00940804" w:rsidRDefault="00940804" w:rsidP="006E5CC8">
            <w:r w:rsidRPr="005764A7">
              <w:t>240</w:t>
            </w:r>
            <w:r>
              <w:t xml:space="preserve"> bp</w:t>
            </w:r>
          </w:p>
        </w:tc>
      </w:tr>
      <w:tr w:rsidR="00940804" w14:paraId="2EF47095" w14:textId="77777777" w:rsidTr="006E5CC8">
        <w:trPr>
          <w:trHeight w:val="350"/>
        </w:trPr>
        <w:tc>
          <w:tcPr>
            <w:tcW w:w="3070" w:type="dxa"/>
            <w:tcBorders>
              <w:left w:val="nil"/>
              <w:bottom w:val="single" w:sz="4" w:space="0" w:color="000000" w:themeColor="text1"/>
            </w:tcBorders>
            <w:shd w:val="clear" w:color="auto" w:fill="F2F2F2" w:themeFill="background1" w:themeFillShade="F2"/>
          </w:tcPr>
          <w:p w14:paraId="4250C4AE" w14:textId="77777777" w:rsidR="00940804" w:rsidRPr="002A7384" w:rsidRDefault="00940804" w:rsidP="006E5CC8">
            <w:r w:rsidRPr="002A7384">
              <w:t>q3</w:t>
            </w:r>
            <w:r>
              <w:t xml:space="preserve"> size of probe regions</w:t>
            </w:r>
          </w:p>
        </w:tc>
        <w:tc>
          <w:tcPr>
            <w:tcW w:w="5850" w:type="dxa"/>
            <w:tcBorders>
              <w:bottom w:val="single" w:sz="4" w:space="0" w:color="000000" w:themeColor="text1"/>
              <w:right w:val="nil"/>
            </w:tcBorders>
          </w:tcPr>
          <w:p w14:paraId="2F962ACB" w14:textId="77777777" w:rsidR="00940804" w:rsidRDefault="00940804" w:rsidP="006E5CC8">
            <w:r w:rsidRPr="005764A7">
              <w:t>240</w:t>
            </w:r>
            <w:r>
              <w:t xml:space="preserve"> bp</w:t>
            </w:r>
          </w:p>
        </w:tc>
      </w:tr>
    </w:tbl>
    <w:p w14:paraId="728FDEDD" w14:textId="77777777" w:rsidR="00940804" w:rsidRDefault="00940804" w:rsidP="0005241E"/>
    <w:p w14:paraId="1465C337" w14:textId="77777777" w:rsidR="00940804" w:rsidRDefault="00940804" w:rsidP="0005241E">
      <w:pPr>
        <w:sectPr w:rsidR="00940804" w:rsidSect="00985454">
          <w:pgSz w:w="12240" w:h="15840"/>
          <w:pgMar w:top="1440" w:right="1800" w:bottom="1440" w:left="1800" w:header="720" w:footer="720" w:gutter="0"/>
          <w:cols w:space="720"/>
          <w:docGrid w:linePitch="360"/>
        </w:sectPr>
      </w:pPr>
    </w:p>
    <w:p w14:paraId="1EFEE36F" w14:textId="77777777" w:rsidR="0005241E" w:rsidRDefault="0005241E" w:rsidP="0005241E">
      <w:pPr>
        <w:pStyle w:val="Heading2"/>
      </w:pPr>
      <w:bookmarkStart w:id="9" w:name="_Toc20118324"/>
      <w:r>
        <w:lastRenderedPageBreak/>
        <w:t>Probe Coverage Gaps</w:t>
      </w:r>
      <w:bookmarkEnd w:id="9"/>
    </w:p>
    <w:p w14:paraId="3367D39F" w14:textId="77777777" w:rsidR="0005241E" w:rsidRDefault="0005241E" w:rsidP="0005241E"/>
    <w:p w14:paraId="312E3A61" w14:textId="77777777" w:rsidR="0005241E" w:rsidRPr="00CC7AD4" w:rsidRDefault="0005241E" w:rsidP="0005241E">
      <w:pPr>
        <w:rPr>
          <w:highlight w:val="yellow"/>
        </w:rPr>
      </w:pPr>
      <w:r>
        <w:t xml:space="preserve">Regions of the </w:t>
      </w:r>
      <w:r w:rsidR="00F40076">
        <w:t>1</w:t>
      </w:r>
      <w:r>
        <w:t>7</w:t>
      </w:r>
      <w:r w:rsidR="00F40076">
        <w:t>9</w:t>
      </w:r>
      <w:r>
        <w:t xml:space="preserve"> GatorSeq target genes exons, whi</w:t>
      </w:r>
      <w:r w:rsidR="00781084">
        <w:t xml:space="preserve">ch were not covered by probes. </w:t>
      </w:r>
      <w:r w:rsidR="00781084" w:rsidRPr="00FF06E2">
        <w:t>(</w:t>
      </w:r>
      <w:r w:rsidR="00781084" w:rsidRPr="00CC7AD4">
        <w:t>"</w:t>
      </w:r>
      <w:r w:rsidR="00FF06E2" w:rsidRPr="00CC7AD4">
        <w:t>Gatorseq_179Genes_Targets_Final_not_covered_by_probes.txt</w:t>
      </w:r>
      <w:r w:rsidR="00781084" w:rsidRPr="00CC7AD4">
        <w:t>")</w:t>
      </w:r>
    </w:p>
    <w:p w14:paraId="558256E1" w14:textId="77777777" w:rsidR="0005241E" w:rsidRDefault="0005241E" w:rsidP="0005241E"/>
    <w:tbl>
      <w:tblPr>
        <w:tblStyle w:val="TableGrid"/>
        <w:tblW w:w="892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4870"/>
        <w:gridCol w:w="4050"/>
      </w:tblGrid>
      <w:tr w:rsidR="0005241E" w14:paraId="2B8AE347" w14:textId="77777777" w:rsidTr="0088239F">
        <w:tc>
          <w:tcPr>
            <w:tcW w:w="4870" w:type="dxa"/>
            <w:tcBorders>
              <w:top w:val="single" w:sz="4" w:space="0" w:color="000000" w:themeColor="text1"/>
              <w:left w:val="nil"/>
              <w:bottom w:val="single" w:sz="4" w:space="0" w:color="000000" w:themeColor="text1"/>
            </w:tcBorders>
            <w:shd w:val="clear" w:color="auto" w:fill="F2F2F2" w:themeFill="background1" w:themeFillShade="F2"/>
          </w:tcPr>
          <w:p w14:paraId="044BE60F" w14:textId="77777777" w:rsidR="0005241E" w:rsidRPr="00771682" w:rsidRDefault="0005241E" w:rsidP="0088239F">
            <w:pPr>
              <w:rPr>
                <w:b/>
              </w:rPr>
            </w:pPr>
            <w:r w:rsidRPr="00771682">
              <w:rPr>
                <w:b/>
              </w:rPr>
              <w:t>Statistic</w:t>
            </w:r>
          </w:p>
        </w:tc>
        <w:tc>
          <w:tcPr>
            <w:tcW w:w="4050" w:type="dxa"/>
            <w:tcBorders>
              <w:top w:val="single" w:sz="4" w:space="0" w:color="000000" w:themeColor="text1"/>
              <w:bottom w:val="single" w:sz="4" w:space="0" w:color="000000" w:themeColor="text1"/>
              <w:right w:val="nil"/>
            </w:tcBorders>
          </w:tcPr>
          <w:p w14:paraId="6EC58BA3" w14:textId="77777777" w:rsidR="0005241E" w:rsidRPr="00771682" w:rsidRDefault="0005241E" w:rsidP="0088239F">
            <w:pPr>
              <w:rPr>
                <w:b/>
              </w:rPr>
            </w:pPr>
            <w:r>
              <w:rPr>
                <w:b/>
              </w:rPr>
              <w:t>Value</w:t>
            </w:r>
          </w:p>
        </w:tc>
      </w:tr>
      <w:tr w:rsidR="0005241E" w14:paraId="74B0A2D7" w14:textId="77777777" w:rsidTr="0088239F">
        <w:trPr>
          <w:trHeight w:val="332"/>
        </w:trPr>
        <w:tc>
          <w:tcPr>
            <w:tcW w:w="4870" w:type="dxa"/>
            <w:tcBorders>
              <w:top w:val="single" w:sz="4" w:space="0" w:color="000000" w:themeColor="text1"/>
              <w:left w:val="nil"/>
            </w:tcBorders>
            <w:shd w:val="clear" w:color="auto" w:fill="F2F2F2" w:themeFill="background1" w:themeFillShade="F2"/>
            <w:vAlign w:val="center"/>
          </w:tcPr>
          <w:p w14:paraId="0A3DE666" w14:textId="77777777" w:rsidR="0005241E" w:rsidRDefault="0005241E" w:rsidP="0088239F">
            <w:r>
              <w:t>Number of probe coverage gaps</w:t>
            </w:r>
          </w:p>
        </w:tc>
        <w:tc>
          <w:tcPr>
            <w:tcW w:w="4050" w:type="dxa"/>
            <w:tcBorders>
              <w:top w:val="single" w:sz="4" w:space="0" w:color="000000" w:themeColor="text1"/>
              <w:right w:val="nil"/>
            </w:tcBorders>
            <w:vAlign w:val="center"/>
          </w:tcPr>
          <w:p w14:paraId="03BC9519" w14:textId="77777777" w:rsidR="0005241E" w:rsidRDefault="00F40076" w:rsidP="0088239F">
            <w:r w:rsidRPr="00F40076">
              <w:t>151</w:t>
            </w:r>
          </w:p>
        </w:tc>
      </w:tr>
      <w:tr w:rsidR="0005241E" w14:paraId="049A7E81" w14:textId="77777777" w:rsidTr="0088239F">
        <w:trPr>
          <w:trHeight w:val="314"/>
        </w:trPr>
        <w:tc>
          <w:tcPr>
            <w:tcW w:w="4870" w:type="dxa"/>
            <w:tcBorders>
              <w:left w:val="nil"/>
            </w:tcBorders>
            <w:shd w:val="clear" w:color="auto" w:fill="F2F2F2" w:themeFill="background1" w:themeFillShade="F2"/>
            <w:vAlign w:val="center"/>
          </w:tcPr>
          <w:p w14:paraId="37640C3D" w14:textId="77777777" w:rsidR="0005241E" w:rsidRDefault="0005241E" w:rsidP="0088239F">
            <w:r>
              <w:t>Total size of probe coverage gaps</w:t>
            </w:r>
          </w:p>
        </w:tc>
        <w:tc>
          <w:tcPr>
            <w:tcW w:w="4050" w:type="dxa"/>
            <w:tcBorders>
              <w:right w:val="nil"/>
            </w:tcBorders>
            <w:vAlign w:val="center"/>
          </w:tcPr>
          <w:p w14:paraId="14365D00" w14:textId="77777777" w:rsidR="0005241E" w:rsidRDefault="00610D98" w:rsidP="0088239F">
            <w:pPr>
              <w:tabs>
                <w:tab w:val="left" w:pos="1026"/>
              </w:tabs>
            </w:pPr>
            <w:r w:rsidRPr="00610D98">
              <w:t>10</w:t>
            </w:r>
            <w:r>
              <w:t>,</w:t>
            </w:r>
            <w:r w:rsidRPr="00610D98">
              <w:t>079</w:t>
            </w:r>
            <w:r w:rsidR="0005241E">
              <w:t xml:space="preserve"> bp</w:t>
            </w:r>
          </w:p>
        </w:tc>
      </w:tr>
      <w:tr w:rsidR="0005241E" w14:paraId="480B6F75" w14:textId="77777777" w:rsidTr="0088239F">
        <w:trPr>
          <w:trHeight w:val="297"/>
        </w:trPr>
        <w:tc>
          <w:tcPr>
            <w:tcW w:w="4870" w:type="dxa"/>
            <w:tcBorders>
              <w:left w:val="nil"/>
            </w:tcBorders>
            <w:shd w:val="clear" w:color="auto" w:fill="F2F2F2" w:themeFill="background1" w:themeFillShade="F2"/>
            <w:vAlign w:val="center"/>
          </w:tcPr>
          <w:p w14:paraId="35F3C280" w14:textId="77777777" w:rsidR="0005241E" w:rsidRDefault="0005241E" w:rsidP="0088239F">
            <w:r w:rsidRPr="002A7384">
              <w:t>Min</w:t>
            </w:r>
            <w:r>
              <w:t xml:space="preserve"> size of probe coverage gaps</w:t>
            </w:r>
          </w:p>
        </w:tc>
        <w:tc>
          <w:tcPr>
            <w:tcW w:w="4050" w:type="dxa"/>
            <w:tcBorders>
              <w:right w:val="nil"/>
            </w:tcBorders>
            <w:vAlign w:val="center"/>
          </w:tcPr>
          <w:p w14:paraId="637985B5" w14:textId="77777777" w:rsidR="0005241E" w:rsidRDefault="0005241E" w:rsidP="0088239F">
            <w:r>
              <w:t>1 bp</w:t>
            </w:r>
          </w:p>
        </w:tc>
      </w:tr>
      <w:tr w:rsidR="0005241E" w14:paraId="029E9469" w14:textId="77777777" w:rsidTr="0088239F">
        <w:trPr>
          <w:trHeight w:val="341"/>
        </w:trPr>
        <w:tc>
          <w:tcPr>
            <w:tcW w:w="4870" w:type="dxa"/>
            <w:tcBorders>
              <w:left w:val="nil"/>
            </w:tcBorders>
            <w:shd w:val="clear" w:color="auto" w:fill="F2F2F2" w:themeFill="background1" w:themeFillShade="F2"/>
            <w:vAlign w:val="center"/>
          </w:tcPr>
          <w:p w14:paraId="79BFBB42" w14:textId="77777777" w:rsidR="0005241E" w:rsidRPr="002A7384" w:rsidRDefault="0005241E" w:rsidP="0088239F">
            <w:r w:rsidRPr="002A7384">
              <w:t>Max</w:t>
            </w:r>
            <w:r>
              <w:t xml:space="preserve"> size of probe coverage gaps</w:t>
            </w:r>
          </w:p>
        </w:tc>
        <w:tc>
          <w:tcPr>
            <w:tcW w:w="4050" w:type="dxa"/>
            <w:tcBorders>
              <w:right w:val="nil"/>
            </w:tcBorders>
            <w:vAlign w:val="center"/>
          </w:tcPr>
          <w:p w14:paraId="4B7FD86C" w14:textId="77777777" w:rsidR="0005241E" w:rsidRDefault="0005241E" w:rsidP="0088239F">
            <w:r w:rsidRPr="004C73E9">
              <w:t>2</w:t>
            </w:r>
            <w:r>
              <w:t>,</w:t>
            </w:r>
            <w:r w:rsidRPr="004C73E9">
              <w:t>302</w:t>
            </w:r>
            <w:r>
              <w:t xml:space="preserve"> bp</w:t>
            </w:r>
          </w:p>
        </w:tc>
      </w:tr>
      <w:tr w:rsidR="0005241E" w14:paraId="51AE844A" w14:textId="77777777" w:rsidTr="0088239F">
        <w:trPr>
          <w:trHeight w:val="306"/>
        </w:trPr>
        <w:tc>
          <w:tcPr>
            <w:tcW w:w="4870" w:type="dxa"/>
            <w:tcBorders>
              <w:left w:val="nil"/>
            </w:tcBorders>
            <w:shd w:val="clear" w:color="auto" w:fill="F2F2F2" w:themeFill="background1" w:themeFillShade="F2"/>
            <w:vAlign w:val="center"/>
          </w:tcPr>
          <w:p w14:paraId="18B02636" w14:textId="77777777" w:rsidR="0005241E" w:rsidRPr="002A7384" w:rsidRDefault="0005241E" w:rsidP="0088239F">
            <w:r w:rsidRPr="002A7384">
              <w:t>Mean</w:t>
            </w:r>
            <w:r>
              <w:t xml:space="preserve"> size of probe coverage gaps</w:t>
            </w:r>
          </w:p>
        </w:tc>
        <w:tc>
          <w:tcPr>
            <w:tcW w:w="4050" w:type="dxa"/>
            <w:tcBorders>
              <w:right w:val="nil"/>
            </w:tcBorders>
            <w:vAlign w:val="center"/>
          </w:tcPr>
          <w:p w14:paraId="38B6A396" w14:textId="77777777" w:rsidR="0005241E" w:rsidRDefault="00610D98" w:rsidP="0088239F">
            <w:r>
              <w:t>66.75</w:t>
            </w:r>
            <w:r w:rsidR="0005241E">
              <w:t xml:space="preserve"> bp</w:t>
            </w:r>
          </w:p>
        </w:tc>
      </w:tr>
      <w:tr w:rsidR="0005241E" w14:paraId="6879E933" w14:textId="77777777" w:rsidTr="0088239F">
        <w:trPr>
          <w:trHeight w:val="306"/>
        </w:trPr>
        <w:tc>
          <w:tcPr>
            <w:tcW w:w="4870" w:type="dxa"/>
            <w:tcBorders>
              <w:left w:val="nil"/>
            </w:tcBorders>
            <w:shd w:val="clear" w:color="auto" w:fill="F2F2F2" w:themeFill="background1" w:themeFillShade="F2"/>
            <w:vAlign w:val="center"/>
          </w:tcPr>
          <w:p w14:paraId="2F15D9B5" w14:textId="77777777" w:rsidR="0005241E" w:rsidRPr="002A7384" w:rsidRDefault="0005241E" w:rsidP="0088239F">
            <w:r w:rsidRPr="002A7384">
              <w:t>q1</w:t>
            </w:r>
            <w:r>
              <w:t xml:space="preserve"> size of probe coverage gaps</w:t>
            </w:r>
          </w:p>
        </w:tc>
        <w:tc>
          <w:tcPr>
            <w:tcW w:w="4050" w:type="dxa"/>
            <w:tcBorders>
              <w:right w:val="nil"/>
            </w:tcBorders>
            <w:vAlign w:val="center"/>
          </w:tcPr>
          <w:p w14:paraId="744DD1E3" w14:textId="77777777" w:rsidR="0005241E" w:rsidRDefault="0005241E" w:rsidP="0088239F">
            <w:r w:rsidRPr="004C73E9">
              <w:t>1</w:t>
            </w:r>
            <w:r w:rsidR="00610D98">
              <w:t>2</w:t>
            </w:r>
            <w:r>
              <w:t xml:space="preserve"> bp</w:t>
            </w:r>
          </w:p>
        </w:tc>
      </w:tr>
      <w:tr w:rsidR="0005241E" w14:paraId="412AF8CF" w14:textId="77777777" w:rsidTr="0088239F">
        <w:trPr>
          <w:trHeight w:val="306"/>
        </w:trPr>
        <w:tc>
          <w:tcPr>
            <w:tcW w:w="4870" w:type="dxa"/>
            <w:tcBorders>
              <w:left w:val="nil"/>
              <w:bottom w:val="single" w:sz="4" w:space="0" w:color="BFBFBF" w:themeColor="background1" w:themeShade="BF"/>
            </w:tcBorders>
            <w:shd w:val="clear" w:color="auto" w:fill="F2F2F2" w:themeFill="background1" w:themeFillShade="F2"/>
            <w:vAlign w:val="center"/>
          </w:tcPr>
          <w:p w14:paraId="27F42D8F" w14:textId="77777777" w:rsidR="0005241E" w:rsidRPr="002A7384" w:rsidRDefault="0005241E" w:rsidP="0088239F">
            <w:r w:rsidRPr="002A7384">
              <w:t>Median</w:t>
            </w:r>
            <w:r>
              <w:t xml:space="preserve"> size of probe coverage gaps</w:t>
            </w:r>
          </w:p>
        </w:tc>
        <w:tc>
          <w:tcPr>
            <w:tcW w:w="4050" w:type="dxa"/>
            <w:tcBorders>
              <w:bottom w:val="single" w:sz="4" w:space="0" w:color="BFBFBF" w:themeColor="background1" w:themeShade="BF"/>
              <w:right w:val="nil"/>
            </w:tcBorders>
            <w:vAlign w:val="center"/>
          </w:tcPr>
          <w:p w14:paraId="5D848D3B" w14:textId="77777777" w:rsidR="0005241E" w:rsidRDefault="0005241E" w:rsidP="0088239F">
            <w:r w:rsidRPr="004C73E9">
              <w:t>2</w:t>
            </w:r>
            <w:r w:rsidR="00610D98">
              <w:t>7</w:t>
            </w:r>
            <w:r>
              <w:t xml:space="preserve"> bp</w:t>
            </w:r>
          </w:p>
        </w:tc>
      </w:tr>
      <w:tr w:rsidR="0005241E" w14:paraId="0291464F" w14:textId="77777777" w:rsidTr="0088239F">
        <w:trPr>
          <w:trHeight w:val="350"/>
        </w:trPr>
        <w:tc>
          <w:tcPr>
            <w:tcW w:w="4870" w:type="dxa"/>
            <w:tcBorders>
              <w:left w:val="nil"/>
            </w:tcBorders>
            <w:shd w:val="clear" w:color="auto" w:fill="F2F2F2" w:themeFill="background1" w:themeFillShade="F2"/>
            <w:vAlign w:val="center"/>
          </w:tcPr>
          <w:p w14:paraId="2897F804" w14:textId="77777777" w:rsidR="0005241E" w:rsidRPr="002A7384" w:rsidRDefault="0005241E" w:rsidP="0088239F">
            <w:r w:rsidRPr="002A7384">
              <w:t>q3</w:t>
            </w:r>
            <w:r>
              <w:t xml:space="preserve"> size of probe coverage gaps</w:t>
            </w:r>
          </w:p>
        </w:tc>
        <w:tc>
          <w:tcPr>
            <w:tcW w:w="4050" w:type="dxa"/>
            <w:tcBorders>
              <w:right w:val="nil"/>
            </w:tcBorders>
            <w:vAlign w:val="center"/>
          </w:tcPr>
          <w:p w14:paraId="69126A9F" w14:textId="77777777" w:rsidR="0005241E" w:rsidRDefault="00610D98" w:rsidP="0088239F">
            <w:r>
              <w:t>68.5</w:t>
            </w:r>
            <w:r w:rsidR="0005241E">
              <w:t xml:space="preserve"> bp</w:t>
            </w:r>
          </w:p>
        </w:tc>
      </w:tr>
      <w:tr w:rsidR="0005241E" w14:paraId="2B747E0D" w14:textId="77777777" w:rsidTr="0088239F">
        <w:trPr>
          <w:trHeight w:val="350"/>
        </w:trPr>
        <w:tc>
          <w:tcPr>
            <w:tcW w:w="4870" w:type="dxa"/>
            <w:tcBorders>
              <w:left w:val="nil"/>
            </w:tcBorders>
            <w:shd w:val="clear" w:color="auto" w:fill="F2F2F2" w:themeFill="background1" w:themeFillShade="F2"/>
            <w:vAlign w:val="center"/>
          </w:tcPr>
          <w:p w14:paraId="1A42F16F" w14:textId="77777777" w:rsidR="0005241E" w:rsidRPr="002A7384" w:rsidRDefault="0005241E" w:rsidP="0088239F">
            <w:r>
              <w:t xml:space="preserve">Percent of target region of </w:t>
            </w:r>
            <w:r w:rsidR="00610D98" w:rsidRPr="00610D98">
              <w:t xml:space="preserve">652,264 </w:t>
            </w:r>
            <w:r>
              <w:t xml:space="preserve"> bp</w:t>
            </w:r>
          </w:p>
        </w:tc>
        <w:tc>
          <w:tcPr>
            <w:tcW w:w="4050" w:type="dxa"/>
            <w:tcBorders>
              <w:right w:val="nil"/>
            </w:tcBorders>
            <w:vAlign w:val="center"/>
          </w:tcPr>
          <w:p w14:paraId="1534F3AA" w14:textId="77777777" w:rsidR="0005241E" w:rsidRPr="005764A7" w:rsidRDefault="00610D98" w:rsidP="0088239F">
            <w:r>
              <w:t>1</w:t>
            </w:r>
            <w:r w:rsidR="0005241E">
              <w:t>.</w:t>
            </w:r>
            <w:r>
              <w:t>5</w:t>
            </w:r>
            <w:r w:rsidR="0005241E">
              <w:t>4%</w:t>
            </w:r>
          </w:p>
        </w:tc>
      </w:tr>
      <w:tr w:rsidR="0005241E" w14:paraId="77C36B55" w14:textId="77777777" w:rsidTr="0088239F">
        <w:trPr>
          <w:trHeight w:val="350"/>
        </w:trPr>
        <w:tc>
          <w:tcPr>
            <w:tcW w:w="4870" w:type="dxa"/>
            <w:tcBorders>
              <w:left w:val="nil"/>
            </w:tcBorders>
            <w:shd w:val="clear" w:color="auto" w:fill="F2F2F2" w:themeFill="background1" w:themeFillShade="F2"/>
            <w:vAlign w:val="center"/>
          </w:tcPr>
          <w:p w14:paraId="2F148287" w14:textId="77777777" w:rsidR="0005241E" w:rsidRPr="002A7384" w:rsidRDefault="0005241E" w:rsidP="0088239F">
            <w:r>
              <w:t xml:space="preserve">Number of probe coverage gaps </w:t>
            </w:r>
            <w:r w:rsidRPr="00437247">
              <w:t>of ≥500 bp</w:t>
            </w:r>
            <w:r>
              <w:t xml:space="preserve"> </w:t>
            </w:r>
            <w:r>
              <w:rPr>
                <w:vertAlign w:val="superscript"/>
              </w:rPr>
              <w:t>**</w:t>
            </w:r>
          </w:p>
        </w:tc>
        <w:tc>
          <w:tcPr>
            <w:tcW w:w="4050" w:type="dxa"/>
            <w:tcBorders>
              <w:right w:val="nil"/>
            </w:tcBorders>
            <w:vAlign w:val="center"/>
          </w:tcPr>
          <w:p w14:paraId="40E04BA9" w14:textId="77777777" w:rsidR="0005241E" w:rsidRPr="005764A7" w:rsidRDefault="0005241E" w:rsidP="0088239F">
            <w:r>
              <w:t>1 (</w:t>
            </w:r>
            <w:r w:rsidRPr="00437247">
              <w:t>2</w:t>
            </w:r>
            <w:r>
              <w:t>,</w:t>
            </w:r>
            <w:r w:rsidRPr="00437247">
              <w:t>302</w:t>
            </w:r>
            <w:r>
              <w:t xml:space="preserve"> bp)</w:t>
            </w:r>
          </w:p>
        </w:tc>
      </w:tr>
    </w:tbl>
    <w:p w14:paraId="1EF98D06" w14:textId="77777777" w:rsidR="0005241E" w:rsidRDefault="0005241E" w:rsidP="0005241E"/>
    <w:p w14:paraId="66A3DD71" w14:textId="77777777" w:rsidR="0005241E" w:rsidRDefault="0005241E" w:rsidP="0005241E">
      <w:r>
        <w:t xml:space="preserve">** BED coordinates of this probe coverage gap is </w:t>
      </w:r>
      <w:r w:rsidRPr="00862444">
        <w:t>"chr4    106159156   106161458   475_176736_54790(TET2)_4a"</w:t>
      </w:r>
    </w:p>
    <w:p w14:paraId="37733615" w14:textId="77777777" w:rsidR="0005241E" w:rsidRDefault="0005241E" w:rsidP="0005241E"/>
    <w:p w14:paraId="59EE8B09" w14:textId="77777777" w:rsidR="0005241E" w:rsidRDefault="0005241E" w:rsidP="0005241E">
      <w:pPr>
        <w:sectPr w:rsidR="0005241E" w:rsidSect="00985454">
          <w:pgSz w:w="12240" w:h="15840"/>
          <w:pgMar w:top="1440" w:right="1800" w:bottom="1440" w:left="1800" w:header="720" w:footer="720" w:gutter="0"/>
          <w:cols w:space="720"/>
          <w:docGrid w:linePitch="360"/>
        </w:sectPr>
      </w:pPr>
    </w:p>
    <w:p w14:paraId="2F58B615" w14:textId="77777777" w:rsidR="007B546C" w:rsidRDefault="007A1986" w:rsidP="007B546C">
      <w:pPr>
        <w:pStyle w:val="Heading1"/>
      </w:pPr>
      <w:bookmarkStart w:id="10" w:name="_Toc20118325"/>
      <w:r>
        <w:lastRenderedPageBreak/>
        <w:t xml:space="preserve">GatorSeq Workflow </w:t>
      </w:r>
      <w:r w:rsidR="007B546C">
        <w:t>Overview</w:t>
      </w:r>
      <w:bookmarkEnd w:id="10"/>
    </w:p>
    <w:p w14:paraId="794E06FC" w14:textId="77777777" w:rsidR="00664F49" w:rsidRDefault="004001C1" w:rsidP="00664F49">
      <w:r>
        <w:t>Ga</w:t>
      </w:r>
      <w:r w:rsidR="00A64B9F">
        <w:t xml:space="preserve">torSeq data storage, analysis, </w:t>
      </w:r>
      <w:r>
        <w:t xml:space="preserve">and reporting is done in a very efficient and secure computational infrastructure, involving combination of </w:t>
      </w:r>
      <w:r w:rsidR="00664F49">
        <w:t>commercial</w:t>
      </w:r>
      <w:r>
        <w:t xml:space="preserve"> and in-house bioinformatics software t</w:t>
      </w:r>
      <w:r w:rsidR="00664F49">
        <w:t xml:space="preserve">ools and pipelines implemented on local </w:t>
      </w:r>
      <w:r w:rsidR="00664F49" w:rsidRPr="00664F49">
        <w:t xml:space="preserve">and </w:t>
      </w:r>
      <w:r w:rsidR="00A62244">
        <w:rPr>
          <w:bCs/>
        </w:rPr>
        <w:t>h</w:t>
      </w:r>
      <w:r w:rsidR="00664F49" w:rsidRPr="00664F49">
        <w:rPr>
          <w:bCs/>
        </w:rPr>
        <w:t>igh-performance computing</w:t>
      </w:r>
      <w:r w:rsidR="00664F49" w:rsidRPr="00664F49">
        <w:t> (</w:t>
      </w:r>
      <w:r w:rsidR="00A64B9F">
        <w:rPr>
          <w:bCs/>
        </w:rPr>
        <w:t>HiPerGator</w:t>
      </w:r>
      <w:r w:rsidR="00664F49" w:rsidRPr="00664F49">
        <w:t>)</w:t>
      </w:r>
      <w:r w:rsidR="00664F49">
        <w:t xml:space="preserve"> servers. Overview of this is depicted in </w:t>
      </w:r>
      <w:r w:rsidR="00372CBB" w:rsidRPr="00372CBB">
        <w:rPr>
          <w:highlight w:val="yellow"/>
        </w:rPr>
        <w:t>Figure 1</w:t>
      </w:r>
      <w:r w:rsidR="00664F49">
        <w:t xml:space="preserve"> and later sections of this document will further elloborate on </w:t>
      </w:r>
      <w:r w:rsidR="00883E2C">
        <w:t>each of the</w:t>
      </w:r>
      <w:r w:rsidR="00664F49">
        <w:t xml:space="preserve"> pipeline steps. </w:t>
      </w:r>
    </w:p>
    <w:p w14:paraId="416EFD10" w14:textId="77777777" w:rsidR="00664F49" w:rsidRDefault="00664F49" w:rsidP="00664F49"/>
    <w:p w14:paraId="59EF310B" w14:textId="77777777" w:rsidR="00372CBB" w:rsidRDefault="00372CBB" w:rsidP="00664F49">
      <w:r w:rsidRPr="00372CBB">
        <w:rPr>
          <w:b/>
          <w:bCs/>
          <w:highlight w:val="yellow"/>
        </w:rPr>
        <w:t>Figure 1</w:t>
      </w:r>
      <w:r>
        <w:t>: GatorSeq NGS data analysis workflow</w:t>
      </w:r>
    </w:p>
    <w:p w14:paraId="483951DB" w14:textId="77777777" w:rsidR="00664F49" w:rsidRDefault="00664F49" w:rsidP="00664F49"/>
    <w:p w14:paraId="5A0616BF" w14:textId="77777777" w:rsidR="00664F49" w:rsidRDefault="00372CBB" w:rsidP="00372CBB">
      <w:pPr>
        <w:jc w:val="center"/>
      </w:pPr>
      <w:r w:rsidRPr="00372CBB">
        <w:rPr>
          <w:noProof/>
        </w:rPr>
        <w:drawing>
          <wp:inline distT="0" distB="0" distL="0" distR="0" wp14:anchorId="70DF4F79" wp14:editId="41F8C427">
            <wp:extent cx="5486400" cy="3744595"/>
            <wp:effectExtent l="12700" t="12700" r="1270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744595"/>
                    </a:xfrm>
                    <a:prstGeom prst="rect">
                      <a:avLst/>
                    </a:prstGeom>
                    <a:ln>
                      <a:solidFill>
                        <a:schemeClr val="bg1">
                          <a:lumMod val="85000"/>
                        </a:schemeClr>
                      </a:solidFill>
                    </a:ln>
                  </pic:spPr>
                </pic:pic>
              </a:graphicData>
            </a:graphic>
          </wp:inline>
        </w:drawing>
      </w:r>
    </w:p>
    <w:p w14:paraId="36A39593" w14:textId="77777777" w:rsidR="00664F49" w:rsidRPr="00664F49" w:rsidRDefault="00664F49" w:rsidP="00664F49"/>
    <w:p w14:paraId="3CADE95E" w14:textId="77777777" w:rsidR="00664F49" w:rsidRDefault="00664F49" w:rsidP="00664F49"/>
    <w:p w14:paraId="76DE8121" w14:textId="77777777" w:rsidR="00026F64" w:rsidRDefault="00026F64" w:rsidP="00664F49">
      <w:pPr>
        <w:sectPr w:rsidR="00026F64" w:rsidSect="00985454">
          <w:pgSz w:w="12240" w:h="15840"/>
          <w:pgMar w:top="1440" w:right="1800" w:bottom="1440" w:left="1800" w:header="720" w:footer="720" w:gutter="0"/>
          <w:cols w:space="720"/>
          <w:docGrid w:linePitch="360"/>
        </w:sectPr>
      </w:pPr>
    </w:p>
    <w:p w14:paraId="510CC1DA" w14:textId="77777777" w:rsidR="00541F3D" w:rsidRDefault="00541F3D" w:rsidP="00664F49"/>
    <w:p w14:paraId="7175B391" w14:textId="46ED9F11" w:rsidR="00254B25" w:rsidRDefault="00EF641F" w:rsidP="00254B25">
      <w:pPr>
        <w:pStyle w:val="Heading1"/>
      </w:pPr>
      <w:bookmarkStart w:id="11" w:name="_Toc20118326"/>
      <w:r>
        <w:t>GSBW:</w:t>
      </w:r>
      <w:r w:rsidR="00DA5916">
        <w:t xml:space="preserve"> </w:t>
      </w:r>
      <w:r w:rsidR="00254B25" w:rsidRPr="00254B25">
        <w:t>Transfer Raw Reads To Network Drive</w:t>
      </w:r>
      <w:bookmarkEnd w:id="11"/>
    </w:p>
    <w:p w14:paraId="4B76A6AE" w14:textId="77777777" w:rsidR="00254B25" w:rsidRDefault="00254B25" w:rsidP="00254B25">
      <w:r>
        <w:t>Raw sequencing data from Illumina sequencing  run is demultiplexed and their corresponding fastq files are gzip compressed and are placed into their respective sample folders for each run</w:t>
      </w:r>
      <w:r w:rsidR="00851753">
        <w:t xml:space="preserve"> on pathology network drive</w:t>
      </w:r>
      <w:r>
        <w:t xml:space="preserve">.  In </w:t>
      </w:r>
      <w:r w:rsidR="00372CBB" w:rsidRPr="00372CBB">
        <w:rPr>
          <w:highlight w:val="yellow"/>
        </w:rPr>
        <w:t>Figure 2</w:t>
      </w:r>
      <w:r w:rsidR="00372CBB">
        <w:t>,</w:t>
      </w:r>
      <w:r w:rsidR="00595332">
        <w:t xml:space="preserve"> ‘NS-16-08</w:t>
      </w:r>
      <w:r>
        <w:t xml:space="preserve">’ Illumina run contain </w:t>
      </w:r>
      <w:r w:rsidR="00A23EE3">
        <w:t>one sample</w:t>
      </w:r>
      <w:r>
        <w:t xml:space="preserve"> with paired-end reads from four lanes. </w:t>
      </w:r>
    </w:p>
    <w:p w14:paraId="21E5355C" w14:textId="77777777" w:rsidR="00254B25" w:rsidRDefault="00254B25" w:rsidP="00254B25"/>
    <w:p w14:paraId="713CBD38" w14:textId="77777777" w:rsidR="00372CBB" w:rsidRDefault="00372CBB" w:rsidP="00372CBB">
      <w:r w:rsidRPr="00372CBB">
        <w:rPr>
          <w:b/>
          <w:bCs/>
          <w:highlight w:val="yellow"/>
        </w:rPr>
        <w:t xml:space="preserve">Figure </w:t>
      </w:r>
      <w:r w:rsidRPr="00372CBB">
        <w:rPr>
          <w:b/>
          <w:bCs/>
        </w:rPr>
        <w:t>2</w:t>
      </w:r>
      <w:r>
        <w:t>: Raw Fastq file naming convension and structure.</w:t>
      </w:r>
    </w:p>
    <w:p w14:paraId="42341364" w14:textId="77777777" w:rsidR="00372CBB" w:rsidRDefault="00372CBB" w:rsidP="00254B25"/>
    <w:p w14:paraId="62D8BB84" w14:textId="77777777" w:rsidR="00372CBB" w:rsidRDefault="00372CBB" w:rsidP="00254B25"/>
    <w:p w14:paraId="2F9EAF24" w14:textId="77777777" w:rsidR="009E265B" w:rsidRDefault="00626C69" w:rsidP="00254B25">
      <w:r w:rsidRPr="00626C69">
        <w:rPr>
          <w:noProof/>
        </w:rPr>
        <w:drawing>
          <wp:inline distT="0" distB="0" distL="0" distR="0" wp14:anchorId="7F89D4EB" wp14:editId="65BA49E2">
            <wp:extent cx="5486400" cy="2576830"/>
            <wp:effectExtent l="12700" t="12700" r="1270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576830"/>
                    </a:xfrm>
                    <a:prstGeom prst="rect">
                      <a:avLst/>
                    </a:prstGeom>
                    <a:ln>
                      <a:solidFill>
                        <a:schemeClr val="bg1">
                          <a:lumMod val="85000"/>
                        </a:schemeClr>
                      </a:solidFill>
                    </a:ln>
                  </pic:spPr>
                </pic:pic>
              </a:graphicData>
            </a:graphic>
          </wp:inline>
        </w:drawing>
      </w:r>
    </w:p>
    <w:p w14:paraId="75B1B90A" w14:textId="77777777" w:rsidR="00254B25" w:rsidRDefault="00254B25" w:rsidP="00254B25"/>
    <w:p w14:paraId="3E14A0FB" w14:textId="77777777" w:rsidR="00DA5916" w:rsidRDefault="00DA5916" w:rsidP="00254B25"/>
    <w:p w14:paraId="387089D6" w14:textId="77777777" w:rsidR="00661765" w:rsidRDefault="00661765" w:rsidP="00254B25">
      <w:r w:rsidRPr="00661765">
        <w:rPr>
          <w:i/>
        </w:rPr>
        <w:t>File location on pathology network drive</w:t>
      </w:r>
      <w:r>
        <w:t>:</w:t>
      </w:r>
    </w:p>
    <w:p w14:paraId="5064A99D" w14:textId="77777777" w:rsidR="00541F3D" w:rsidRDefault="00661765" w:rsidP="00254B25">
      <w:r w:rsidRPr="00661765">
        <w:t>PATH$/DRL/Molecular/NGS/NextSeq_Fastq</w:t>
      </w:r>
      <w:r>
        <w:t xml:space="preserve"> </w:t>
      </w:r>
    </w:p>
    <w:p w14:paraId="40CBC1D4" w14:textId="77777777" w:rsidR="00FC619A" w:rsidRDefault="00FC619A" w:rsidP="00254B25"/>
    <w:p w14:paraId="63D7BB07" w14:textId="77777777" w:rsidR="00FC619A" w:rsidRDefault="00FC619A" w:rsidP="00254B25"/>
    <w:p w14:paraId="662EF3A7" w14:textId="77777777" w:rsidR="00FC619A" w:rsidRDefault="00FC619A" w:rsidP="00664F49">
      <w:pPr>
        <w:sectPr w:rsidR="00FC619A" w:rsidSect="00985454">
          <w:pgSz w:w="12240" w:h="15840"/>
          <w:pgMar w:top="1440" w:right="1800" w:bottom="1440" w:left="1800" w:header="720" w:footer="720" w:gutter="0"/>
          <w:cols w:space="720"/>
          <w:docGrid w:linePitch="360"/>
        </w:sectPr>
      </w:pPr>
    </w:p>
    <w:p w14:paraId="32462E07" w14:textId="77777777" w:rsidR="00BD4530" w:rsidRPr="00DA5916" w:rsidRDefault="009F4025" w:rsidP="00BD4530">
      <w:pPr>
        <w:pStyle w:val="Heading1"/>
      </w:pPr>
      <w:bookmarkStart w:id="12" w:name="_Toc20118327"/>
      <w:r>
        <w:lastRenderedPageBreak/>
        <w:t>[2</w:t>
      </w:r>
      <w:r w:rsidR="00BD4530">
        <w:t xml:space="preserve">] </w:t>
      </w:r>
      <w:r w:rsidR="00AC5F22">
        <w:t xml:space="preserve">Initiating </w:t>
      </w:r>
      <w:r w:rsidR="00D70719" w:rsidRPr="00D70719">
        <w:t>GatorSeq Analysis</w:t>
      </w:r>
      <w:bookmarkEnd w:id="12"/>
    </w:p>
    <w:p w14:paraId="49608CA6" w14:textId="77777777" w:rsidR="00506A92" w:rsidRDefault="00C0269B" w:rsidP="00BD4530">
      <w:r>
        <w:t xml:space="preserve">A lab user initiates GatorSeq NGS analysis </w:t>
      </w:r>
      <w:r w:rsidR="00745A94">
        <w:t>by entering</w:t>
      </w:r>
      <w:r w:rsidR="005E546D">
        <w:t xml:space="preserve"> NGS sample </w:t>
      </w:r>
      <w:r w:rsidR="00745A94">
        <w:t>details into</w:t>
      </w:r>
      <w:r w:rsidR="005E546D">
        <w:t xml:space="preserve"> </w:t>
      </w:r>
      <w:r w:rsidR="000916F2">
        <w:t>an excel sheet named</w:t>
      </w:r>
      <w:r w:rsidR="00D256D8">
        <w:t xml:space="preserve"> </w:t>
      </w:r>
      <w:r w:rsidR="00D256D8" w:rsidRPr="00D256D8">
        <w:t>"GS_Fastq_to_Analyze_V1_0.xlsx"</w:t>
      </w:r>
      <w:r w:rsidR="00D256D8">
        <w:t xml:space="preserve">.  </w:t>
      </w:r>
      <w:r w:rsidR="003D2EAA">
        <w:t>This excel sheet contains four columns, first two columns are "</w:t>
      </w:r>
      <w:r w:rsidR="003D2EAA" w:rsidRPr="003D2EAA">
        <w:t>SAMPLE_DIR_PATH</w:t>
      </w:r>
      <w:r w:rsidR="003D2EAA">
        <w:t>" and "</w:t>
      </w:r>
      <w:r w:rsidR="003D2EAA" w:rsidRPr="003D2EAA">
        <w:t>STATUS</w:t>
      </w:r>
      <w:r w:rsidR="003D2EAA">
        <w:t xml:space="preserve">", for which user have to enter values, while values in the last two columns </w:t>
      </w:r>
      <w:r w:rsidR="003D2EAA" w:rsidRPr="003D2EAA">
        <w:t>"TIME_STAMP" and "MESSAGE"</w:t>
      </w:r>
      <w:r w:rsidR="003D2EAA">
        <w:t xml:space="preserve"> were generated by the system.</w:t>
      </w:r>
    </w:p>
    <w:p w14:paraId="1800886F" w14:textId="77777777" w:rsidR="00D70AC2" w:rsidRDefault="00D70AC2" w:rsidP="00BD4530"/>
    <w:p w14:paraId="677ED2C7" w14:textId="77777777" w:rsidR="00535626" w:rsidRDefault="00535626" w:rsidP="00535626">
      <w:r w:rsidRPr="00372CBB">
        <w:rPr>
          <w:b/>
          <w:bCs/>
          <w:highlight w:val="yellow"/>
        </w:rPr>
        <w:t xml:space="preserve">Figure </w:t>
      </w:r>
      <w:r>
        <w:rPr>
          <w:b/>
          <w:bCs/>
        </w:rPr>
        <w:t>3</w:t>
      </w:r>
      <w:r>
        <w:t>: Excel sheet through which GatorSeq NGS analysis is initiated.</w:t>
      </w:r>
    </w:p>
    <w:p w14:paraId="07690EF0" w14:textId="77777777" w:rsidR="00535626" w:rsidRDefault="00535626" w:rsidP="00BD4530"/>
    <w:p w14:paraId="646EBD37" w14:textId="77777777" w:rsidR="00D70AC2" w:rsidRDefault="00400D7F" w:rsidP="00BD4530">
      <w:r w:rsidRPr="00400D7F">
        <w:rPr>
          <w:noProof/>
        </w:rPr>
        <w:drawing>
          <wp:inline distT="0" distB="0" distL="0" distR="0" wp14:anchorId="36B14F86" wp14:editId="4B449B26">
            <wp:extent cx="5486400" cy="1203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203960"/>
                    </a:xfrm>
                    <a:prstGeom prst="rect">
                      <a:avLst/>
                    </a:prstGeom>
                  </pic:spPr>
                </pic:pic>
              </a:graphicData>
            </a:graphic>
          </wp:inline>
        </w:drawing>
      </w:r>
    </w:p>
    <w:p w14:paraId="075DD162" w14:textId="77777777" w:rsidR="00D70AC2" w:rsidRDefault="00D70AC2" w:rsidP="00BD4530"/>
    <w:p w14:paraId="35364D62" w14:textId="77777777" w:rsidR="00A330C8" w:rsidRDefault="00A330C8" w:rsidP="00BD4530"/>
    <w:p w14:paraId="7F436597" w14:textId="77777777" w:rsidR="005E546D" w:rsidRDefault="00506A92" w:rsidP="00707F4B">
      <w:pPr>
        <w:pStyle w:val="Heading2"/>
      </w:pPr>
      <w:bookmarkStart w:id="13" w:name="_Toc20118328"/>
      <w:r w:rsidRPr="00AE2499">
        <w:t>Column description</w:t>
      </w:r>
      <w:r w:rsidR="009125CE">
        <w:t>s</w:t>
      </w:r>
      <w:bookmarkEnd w:id="13"/>
    </w:p>
    <w:p w14:paraId="579D4C83" w14:textId="77777777" w:rsidR="008567F1" w:rsidRDefault="008567F1" w:rsidP="00BD4530"/>
    <w:p w14:paraId="488D24C4" w14:textId="77777777" w:rsidR="00506A92" w:rsidRDefault="009125CE" w:rsidP="00BD4530">
      <w:r w:rsidRPr="008567F1">
        <w:rPr>
          <w:i/>
        </w:rPr>
        <w:t>Column 1 – "SAMPLE_DIR_PATH"</w:t>
      </w:r>
      <w:r>
        <w:t xml:space="preserve">: </w:t>
      </w:r>
      <w:r w:rsidR="00AD3697">
        <w:t xml:space="preserve"> This value contain NextSeq run name followed by forward slash followed by </w:t>
      </w:r>
      <w:r w:rsidR="008567F1">
        <w:t>NextSeq sample name. R</w:t>
      </w:r>
      <w:r w:rsidR="008567F1" w:rsidRPr="008567F1">
        <w:t>andom number assigned by Illumina sequencing machine</w:t>
      </w:r>
      <w:r w:rsidR="008567F1">
        <w:t xml:space="preserve"> need to be excluded in r</w:t>
      </w:r>
      <w:r w:rsidR="00915707">
        <w:t>un and sample names</w:t>
      </w:r>
      <w:r w:rsidR="008567F1">
        <w:t xml:space="preserve">. For example, a valid value would be </w:t>
      </w:r>
      <w:r w:rsidR="008567F1" w:rsidRPr="008567F1">
        <w:t>'NS-16-08/NS-16-08_BC01_18'</w:t>
      </w:r>
      <w:r w:rsidR="008567F1">
        <w:t xml:space="preserve"> not </w:t>
      </w:r>
      <w:r w:rsidR="008567F1" w:rsidRPr="008567F1">
        <w:t>'NS-16-08-24024/NS-16-08_BC01_18-17017'</w:t>
      </w:r>
      <w:r w:rsidR="008567F1">
        <w:t xml:space="preserve">.  See </w:t>
      </w:r>
      <w:r w:rsidR="00534DEB">
        <w:t>above</w:t>
      </w:r>
      <w:r w:rsidR="00915707">
        <w:t xml:space="preserve"> </w:t>
      </w:r>
      <w:r w:rsidR="008567F1" w:rsidRPr="008567F1">
        <w:t xml:space="preserve">"Transfer Raw Reads To Network Drive" section for sample and run names descriptions. </w:t>
      </w:r>
    </w:p>
    <w:p w14:paraId="69C8519C" w14:textId="77777777" w:rsidR="005E546D" w:rsidRDefault="005E546D" w:rsidP="00BD4530"/>
    <w:p w14:paraId="44EFC8C7" w14:textId="77777777" w:rsidR="005B21DC" w:rsidRDefault="008567F1" w:rsidP="00BD4530">
      <w:r w:rsidRPr="005B21DC">
        <w:rPr>
          <w:i/>
        </w:rPr>
        <w:t>Column 2 – "</w:t>
      </w:r>
      <w:r w:rsidR="00A16BF7" w:rsidRPr="005B21DC">
        <w:rPr>
          <w:i/>
        </w:rPr>
        <w:t>STATUS</w:t>
      </w:r>
      <w:r w:rsidRPr="005B21DC">
        <w:rPr>
          <w:i/>
        </w:rPr>
        <w:t>"</w:t>
      </w:r>
      <w:r>
        <w:t xml:space="preserve">:  This value </w:t>
      </w:r>
      <w:r w:rsidR="00A16BF7">
        <w:t xml:space="preserve">triggers the action of GatorSeq NGS pipeline. Valid values are </w:t>
      </w:r>
      <w:r w:rsidR="00A16BF7" w:rsidRPr="00A16BF7">
        <w:t>'RUN', 'SUBMITTED', 'FAILED', and 'DONE'</w:t>
      </w:r>
      <w:r w:rsidR="00A16BF7">
        <w:t xml:space="preserve">. For initiatiating GatorSeq NGS pipeline, user will enter the value as </w:t>
      </w:r>
      <w:r w:rsidR="00A16BF7" w:rsidRPr="00A16BF7">
        <w:t>'RUN'</w:t>
      </w:r>
      <w:r w:rsidR="00A16BF7">
        <w:t xml:space="preserve"> and rest of three possible values are </w:t>
      </w:r>
      <w:r w:rsidR="003144D5">
        <w:t>added by the GatorSeq NGS pipeline.  See below</w:t>
      </w:r>
      <w:r w:rsidR="005B21DC">
        <w:t xml:space="preserve"> for details on meaning and genearation of these values.</w:t>
      </w:r>
    </w:p>
    <w:p w14:paraId="3DF664D7" w14:textId="77777777" w:rsidR="00A16BF7" w:rsidRDefault="00A16BF7" w:rsidP="00BD4530"/>
    <w:p w14:paraId="3087712F" w14:textId="77777777" w:rsidR="00EC10BE" w:rsidRDefault="009E1B3A" w:rsidP="00BD4530">
      <w:r>
        <w:rPr>
          <w:i/>
        </w:rPr>
        <w:t>Column 3</w:t>
      </w:r>
      <w:r w:rsidRPr="005B21DC">
        <w:rPr>
          <w:i/>
        </w:rPr>
        <w:t xml:space="preserve"> – "</w:t>
      </w:r>
      <w:r w:rsidR="00952CD2" w:rsidRPr="00952CD2">
        <w:rPr>
          <w:i/>
        </w:rPr>
        <w:t>TIME_STAMP</w:t>
      </w:r>
      <w:r w:rsidRPr="005B21DC">
        <w:rPr>
          <w:i/>
        </w:rPr>
        <w:t>"</w:t>
      </w:r>
      <w:r w:rsidR="00D26FD4">
        <w:t xml:space="preserve">:  This </w:t>
      </w:r>
      <w:r w:rsidR="00CD744A">
        <w:t xml:space="preserve">is a twenty character </w:t>
      </w:r>
      <w:r w:rsidR="00D26FD4">
        <w:t xml:space="preserve">value </w:t>
      </w:r>
      <w:r w:rsidR="00CD744A">
        <w:t>indicating</w:t>
      </w:r>
      <w:r w:rsidR="00D26FD4">
        <w:t xml:space="preserve"> </w:t>
      </w:r>
      <w:r w:rsidR="00EC10BE">
        <w:t>the time at which GatorSeq pipeline for that particular sample is initiated</w:t>
      </w:r>
      <w:r w:rsidR="006D3C98">
        <w:t xml:space="preserve">. This has two </w:t>
      </w:r>
      <w:r w:rsidR="008604BB">
        <w:t xml:space="preserve">primary </w:t>
      </w:r>
      <w:r w:rsidR="006D3C98">
        <w:t xml:space="preserve">functions, first it will allow to keep track of when a particular analysis was run. Second, it will be able to differentiate two GatorSeq </w:t>
      </w:r>
      <w:r w:rsidR="008604BB">
        <w:t>outputs</w:t>
      </w:r>
      <w:r w:rsidR="006D3C98">
        <w:t xml:space="preserve"> for </w:t>
      </w:r>
      <w:r w:rsidR="008604BB">
        <w:t>a same sample</w:t>
      </w:r>
      <w:r w:rsidR="006D3C98">
        <w:t xml:space="preserve"> </w:t>
      </w:r>
      <w:r w:rsidR="008604BB">
        <w:t>ran</w:t>
      </w:r>
      <w:r w:rsidR="006D3C98">
        <w:t xml:space="preserve"> at different time points. This scenario will arise, when user initiates a sample to run but accidentatly or on purpose reinitiates same sample again at later time point. Time stamp contains</w:t>
      </w:r>
      <w:r w:rsidR="00EC10BE">
        <w:t xml:space="preserve"> following information, </w:t>
      </w:r>
      <w:r w:rsidR="00EC10BE" w:rsidRPr="00EC10BE">
        <w:t xml:space="preserve">'year', 'month', 'day', 'hour', 'minute', 'second', </w:t>
      </w:r>
      <w:r w:rsidR="00EC10BE">
        <w:t xml:space="preserve">and </w:t>
      </w:r>
      <w:r w:rsidR="00EC10BE" w:rsidRPr="00EC10BE">
        <w:t>'microsecond'</w:t>
      </w:r>
      <w:r w:rsidR="00EC10BE">
        <w:t xml:space="preserve">. For example, </w:t>
      </w:r>
      <w:r w:rsidR="00CD744A">
        <w:t xml:space="preserve">a time stamp value of </w:t>
      </w:r>
      <w:r w:rsidR="00CD744A" w:rsidRPr="00CD744A">
        <w:t>'20161104050225550505'</w:t>
      </w:r>
      <w:r w:rsidR="00CD744A">
        <w:t xml:space="preserve"> can be interpreted as follows: </w:t>
      </w:r>
      <w:r w:rsidR="006D3C98" w:rsidRPr="006D3C98">
        <w:t>2016 (year), 11 (month), 04 (day), 05 (hour), 02 (minute), 25 (second) and (550505) microsecond.</w:t>
      </w:r>
    </w:p>
    <w:p w14:paraId="570DF330" w14:textId="77777777" w:rsidR="00EC10BE" w:rsidRDefault="00EC10BE" w:rsidP="00BD4530"/>
    <w:p w14:paraId="4D374D7B" w14:textId="77777777" w:rsidR="004673B1" w:rsidRDefault="004673B1" w:rsidP="004673B1">
      <w:r w:rsidRPr="00646AFB">
        <w:rPr>
          <w:color w:val="E36C0A" w:themeColor="accent6" w:themeShade="BF"/>
        </w:rPr>
        <w:lastRenderedPageBreak/>
        <w:t xml:space="preserve">TIP </w:t>
      </w:r>
      <w:r>
        <w:t xml:space="preserve">– As mentioned above time stamp can be used to differentiate two GatorSeq outputs for a same sample ran at different time points. However, it is strongly recommended to keep only one copy (i.e., delete unwanted copy) of GatorSeq analysis output for each sample to save file storage space and avoid confusion in the future. Excetptions can be made in cases </w:t>
      </w:r>
      <w:r w:rsidR="00FA4495">
        <w:t>where an initial report was singned off in to EPIC Beaker and later found out that the pipeline was not properly finished and contain only partial results; in this case GatorSeq analysis pipeline would be run twice, first analysis output being incorrect and second being correct. If both incorrect and correct reports are present in EPIC Beaker, then both  GatorSeq analysis ouputs with different time points will be retained.</w:t>
      </w:r>
    </w:p>
    <w:p w14:paraId="5DA447BD" w14:textId="77777777" w:rsidR="00B86C46" w:rsidRDefault="00B86C46" w:rsidP="00BD4530"/>
    <w:p w14:paraId="0261189F" w14:textId="77777777" w:rsidR="00EF0843" w:rsidRDefault="00952CD2" w:rsidP="00952CD2">
      <w:r>
        <w:rPr>
          <w:i/>
        </w:rPr>
        <w:t>Column 4</w:t>
      </w:r>
      <w:r w:rsidRPr="005B21DC">
        <w:rPr>
          <w:i/>
        </w:rPr>
        <w:t xml:space="preserve"> – "</w:t>
      </w:r>
      <w:r w:rsidRPr="00952CD2">
        <w:rPr>
          <w:i/>
        </w:rPr>
        <w:t>MESSAGE</w:t>
      </w:r>
      <w:r w:rsidRPr="005B21DC">
        <w:rPr>
          <w:i/>
        </w:rPr>
        <w:t>"</w:t>
      </w:r>
      <w:r>
        <w:t xml:space="preserve">: </w:t>
      </w:r>
      <w:r w:rsidR="0094027E">
        <w:t>This column conta</w:t>
      </w:r>
      <w:r w:rsidR="00EF0843">
        <w:t>ins various error, warning, and job status messages generated by GatorSeq analysis pipeline. See below for details on meaning and genearation of these values.</w:t>
      </w:r>
    </w:p>
    <w:p w14:paraId="61FA4202" w14:textId="77777777" w:rsidR="00EF0843" w:rsidRDefault="00EF0843" w:rsidP="00952CD2"/>
    <w:p w14:paraId="58C3340C" w14:textId="77777777" w:rsidR="008567F1" w:rsidRPr="00320E6E" w:rsidRDefault="00320E6E" w:rsidP="00707F4B">
      <w:pPr>
        <w:pStyle w:val="Heading2"/>
      </w:pPr>
      <w:bookmarkStart w:id="14" w:name="_Toc20118329"/>
      <w:r w:rsidRPr="00320E6E">
        <w:t>GatorSeq NGS analysis initiation script</w:t>
      </w:r>
      <w:bookmarkEnd w:id="14"/>
    </w:p>
    <w:p w14:paraId="53B0A1BA" w14:textId="77777777" w:rsidR="008567F1" w:rsidRDefault="008567F1" w:rsidP="00BD4530"/>
    <w:p w14:paraId="3A392F97" w14:textId="77777777" w:rsidR="00A36016" w:rsidRDefault="00F23CF4" w:rsidP="00BD4530">
      <w:r>
        <w:t xml:space="preserve">A </w:t>
      </w:r>
      <w:r w:rsidR="005E546D">
        <w:t>python</w:t>
      </w:r>
      <w:r>
        <w:t xml:space="preserve"> script (</w:t>
      </w:r>
      <w:r w:rsidR="00632BFD" w:rsidRPr="00632BFD">
        <w:t>"gatorseq_fastq_to_analyze.py"</w:t>
      </w:r>
      <w:r>
        <w:t xml:space="preserve">) is scheduled to execute (in the background) every </w:t>
      </w:r>
      <w:r w:rsidR="000368E3">
        <w:t>two</w:t>
      </w:r>
      <w:r w:rsidR="005E546D">
        <w:t xml:space="preserve"> minute</w:t>
      </w:r>
      <w:r>
        <w:t xml:space="preserve"> on the </w:t>
      </w:r>
      <w:r w:rsidR="00A9532D">
        <w:t>ahc-path-data19</w:t>
      </w:r>
      <w:r>
        <w:t xml:space="preserve"> that will </w:t>
      </w:r>
      <w:r w:rsidR="005E546D">
        <w:t>check</w:t>
      </w:r>
      <w:r w:rsidR="00632BFD">
        <w:t xml:space="preserve"> </w:t>
      </w:r>
      <w:r w:rsidR="00632BFD" w:rsidRPr="00D256D8">
        <w:t>"</w:t>
      </w:r>
      <w:r w:rsidR="00A9532D" w:rsidRPr="00A9532D">
        <w:t>/path.ahc.ufl.edu/PATH$/DRL/Molecular/NGS/GatorSeq/ProdEnv/GS_Fastq_to_Analyze_V1_0.xlsx</w:t>
      </w:r>
      <w:r w:rsidR="00632BFD" w:rsidRPr="00D256D8">
        <w:t>"</w:t>
      </w:r>
      <w:r w:rsidR="00632BFD">
        <w:t xml:space="preserve"> </w:t>
      </w:r>
      <w:r w:rsidR="005E546D">
        <w:t xml:space="preserve">file on pathology network drive, </w:t>
      </w:r>
      <w:r w:rsidR="00A36016">
        <w:t>which will have one of the following job statuses and their corresponding actions are listed below.</w:t>
      </w:r>
    </w:p>
    <w:p w14:paraId="3EE39796" w14:textId="77777777" w:rsidR="00B3027C" w:rsidRDefault="00A36016" w:rsidP="00A36016">
      <w:pPr>
        <w:pStyle w:val="ListParagraph"/>
        <w:numPr>
          <w:ilvl w:val="0"/>
          <w:numId w:val="21"/>
        </w:numPr>
      </w:pPr>
      <w:r>
        <w:t>Status equal to</w:t>
      </w:r>
      <w:r w:rsidRPr="00A36016">
        <w:t xml:space="preserve"> 'RUN'</w:t>
      </w:r>
      <w:r w:rsidR="00921809">
        <w:t xml:space="preserve"> </w:t>
      </w:r>
      <w:r>
        <w:t xml:space="preserve">:  </w:t>
      </w:r>
      <w:r w:rsidR="005D4126">
        <w:t>Python script will check</w:t>
      </w:r>
      <w:r w:rsidR="00921809">
        <w:t xml:space="preserve"> whether sample fastq files are already uploaded to HiPerGator</w:t>
      </w:r>
      <w:r w:rsidR="000E4769">
        <w:t xml:space="preserve">; see below </w:t>
      </w:r>
      <w:r w:rsidR="000E4769" w:rsidRPr="005D4126">
        <w:t>"</w:t>
      </w:r>
      <w:r w:rsidR="000E4769" w:rsidRPr="000E4769">
        <w:t>Auto Transfer Raw Reads To HiPerGator</w:t>
      </w:r>
      <w:r w:rsidR="000E4769" w:rsidRPr="005D4126">
        <w:t>"</w:t>
      </w:r>
      <w:r w:rsidR="000E4769">
        <w:t xml:space="preserve"> section for details</w:t>
      </w:r>
      <w:r w:rsidR="00B3027C">
        <w:t xml:space="preserve">. </w:t>
      </w:r>
    </w:p>
    <w:p w14:paraId="3C3B2644" w14:textId="77777777" w:rsidR="00B3027C" w:rsidRDefault="00B3027C" w:rsidP="00B3027C">
      <w:pPr>
        <w:pStyle w:val="ListParagraph"/>
        <w:numPr>
          <w:ilvl w:val="1"/>
          <w:numId w:val="21"/>
        </w:numPr>
      </w:pPr>
      <w:r>
        <w:t>I</w:t>
      </w:r>
      <w:r w:rsidR="00921809">
        <w:t xml:space="preserve">f </w:t>
      </w:r>
      <w:r w:rsidR="00DB073B">
        <w:t>yes</w:t>
      </w:r>
      <w:r>
        <w:t>,</w:t>
      </w:r>
      <w:r w:rsidR="00DB073B">
        <w:t xml:space="preserve"> then </w:t>
      </w:r>
      <w:r>
        <w:t xml:space="preserve">it </w:t>
      </w:r>
      <w:r w:rsidR="00DB073B">
        <w:t xml:space="preserve">will </w:t>
      </w:r>
      <w:r>
        <w:t>create a job trigger on HiPerGator and will mark job status to '</w:t>
      </w:r>
      <w:r w:rsidRPr="00E91A6A">
        <w:t>SUBMITTED</w:t>
      </w:r>
      <w:r w:rsidRPr="00A36016">
        <w:t>'</w:t>
      </w:r>
      <w:r w:rsidR="005D4126">
        <w:t xml:space="preserve"> and appends following warning message "Currently job is running</w:t>
      </w:r>
      <w:r w:rsidR="005D4126" w:rsidRPr="005D4126">
        <w:t>"</w:t>
      </w:r>
      <w:r>
        <w:t xml:space="preserve">. </w:t>
      </w:r>
      <w:r w:rsidR="005D4126">
        <w:t xml:space="preserve"> This trigger will indicate HiPerGator to run GatorSeq NGS analysis; see below </w:t>
      </w:r>
      <w:r w:rsidR="005D4126" w:rsidRPr="005D4126">
        <w:t>"Auto Run GatorSeq NGS Analysis"</w:t>
      </w:r>
      <w:r w:rsidR="005D4126">
        <w:t xml:space="preserve"> section for details.</w:t>
      </w:r>
    </w:p>
    <w:p w14:paraId="4437D133" w14:textId="77777777" w:rsidR="00A36016" w:rsidRDefault="00B3027C" w:rsidP="00B3027C">
      <w:pPr>
        <w:pStyle w:val="ListParagraph"/>
        <w:numPr>
          <w:ilvl w:val="1"/>
          <w:numId w:val="21"/>
        </w:numPr>
      </w:pPr>
      <w:r>
        <w:t xml:space="preserve">If no, then it will leave the job status as it is </w:t>
      </w:r>
      <w:r w:rsidR="005D4126">
        <w:t>(</w:t>
      </w:r>
      <w:r>
        <w:t>'RUN</w:t>
      </w:r>
      <w:r w:rsidRPr="00A36016">
        <w:t>'</w:t>
      </w:r>
      <w:r w:rsidR="005D4126">
        <w:t xml:space="preserve">) and appends following warning message </w:t>
      </w:r>
      <w:r w:rsidR="005D4126" w:rsidRPr="005D4126">
        <w:t>"WARNING: Directory is not com</w:t>
      </w:r>
      <w:r w:rsidR="005D4126">
        <w:t>pletely in sync with HPC folder</w:t>
      </w:r>
      <w:r w:rsidR="005D4126" w:rsidRPr="005D4126">
        <w:t>"</w:t>
      </w:r>
      <w:r w:rsidR="005D4126">
        <w:t>.</w:t>
      </w:r>
    </w:p>
    <w:p w14:paraId="2C616AD8" w14:textId="77777777" w:rsidR="00E60635" w:rsidRDefault="00E60635" w:rsidP="00E60635">
      <w:pPr>
        <w:pStyle w:val="ListParagraph"/>
        <w:ind w:left="1440"/>
      </w:pPr>
    </w:p>
    <w:p w14:paraId="304CA7BA" w14:textId="77777777" w:rsidR="00BE7F3E" w:rsidRDefault="00BE7F3E" w:rsidP="00A9532D">
      <w:r w:rsidRPr="00646AFB">
        <w:rPr>
          <w:color w:val="E36C0A" w:themeColor="accent6" w:themeShade="BF"/>
        </w:rPr>
        <w:t>DIGANOSTICS</w:t>
      </w:r>
      <w:r w:rsidR="00646AFB" w:rsidRPr="00646AFB">
        <w:rPr>
          <w:color w:val="E36C0A" w:themeColor="accent6" w:themeShade="BF"/>
        </w:rPr>
        <w:t xml:space="preserve"> TIP </w:t>
      </w:r>
      <w:r w:rsidR="00646AFB">
        <w:t>– If the job status does not change from 'RUN</w:t>
      </w:r>
      <w:r w:rsidR="00646AFB" w:rsidRPr="00A36016">
        <w:t>'</w:t>
      </w:r>
      <w:r w:rsidR="00646AFB">
        <w:t xml:space="preserve"> to '</w:t>
      </w:r>
      <w:r w:rsidR="00646AFB" w:rsidRPr="00E91A6A">
        <w:t>SUBMITTED</w:t>
      </w:r>
      <w:r w:rsidR="00646AFB" w:rsidRPr="00A36016">
        <w:t>'</w:t>
      </w:r>
      <w:r w:rsidR="00646AFB">
        <w:t xml:space="preserve"> within </w:t>
      </w:r>
      <w:r w:rsidR="00310845">
        <w:t xml:space="preserve">10 minutes </w:t>
      </w:r>
      <w:r w:rsidR="00646AFB">
        <w:t xml:space="preserve">or so, then check whether pathology network drive is mounted on </w:t>
      </w:r>
      <w:r w:rsidR="00A9532D">
        <w:t>ahc-path-data19</w:t>
      </w:r>
      <w:r w:rsidR="00646AFB">
        <w:t xml:space="preserve"> under </w:t>
      </w:r>
      <w:r w:rsidR="00646AFB" w:rsidRPr="00A9532D">
        <w:t>'</w:t>
      </w:r>
      <w:r w:rsidR="00A9532D" w:rsidRPr="00285249">
        <w:rPr>
          <w:bCs/>
        </w:rPr>
        <w:t>path-svc-mol</w:t>
      </w:r>
      <w:r w:rsidR="00646AFB" w:rsidRPr="00A9532D">
        <w:t>'</w:t>
      </w:r>
      <w:r w:rsidR="00646AFB">
        <w:t xml:space="preserve"> usernam</w:t>
      </w:r>
      <w:r w:rsidR="00C93915">
        <w:t>e. If not mounted, please mount. Wait</w:t>
      </w:r>
      <w:r w:rsidR="0048293A">
        <w:t xml:space="preserve"> still </w:t>
      </w:r>
      <w:r w:rsidR="00646AFB">
        <w:t>job status does not change please contact bioinformatics team</w:t>
      </w:r>
      <w:r w:rsidR="0048293A">
        <w:t xml:space="preserve"> for support</w:t>
      </w:r>
      <w:r w:rsidR="00646AFB">
        <w:t>.</w:t>
      </w:r>
    </w:p>
    <w:p w14:paraId="07CB5A73" w14:textId="77777777" w:rsidR="006F69AA" w:rsidRDefault="006F69AA" w:rsidP="00BE7F3E"/>
    <w:p w14:paraId="1F599305" w14:textId="77777777" w:rsidR="00A36016" w:rsidRDefault="00A36016" w:rsidP="00A36016">
      <w:pPr>
        <w:pStyle w:val="ListParagraph"/>
        <w:numPr>
          <w:ilvl w:val="0"/>
          <w:numId w:val="21"/>
        </w:numPr>
      </w:pPr>
      <w:r>
        <w:t>Status equal to</w:t>
      </w:r>
      <w:r w:rsidR="00E91A6A">
        <w:t xml:space="preserve"> '</w:t>
      </w:r>
      <w:r w:rsidR="00E91A6A" w:rsidRPr="00E91A6A">
        <w:t>SUBMITTED</w:t>
      </w:r>
      <w:r w:rsidRPr="00A36016">
        <w:t>'</w:t>
      </w:r>
      <w:r w:rsidR="00921809">
        <w:t xml:space="preserve"> </w:t>
      </w:r>
      <w:r>
        <w:t xml:space="preserve">:  </w:t>
      </w:r>
      <w:r w:rsidR="005D4126">
        <w:t xml:space="preserve">Python script </w:t>
      </w:r>
      <w:r w:rsidR="00334D3E">
        <w:t xml:space="preserve">will check whether submitted </w:t>
      </w:r>
      <w:r w:rsidR="00BE1AAD">
        <w:t xml:space="preserve">GatorSeq </w:t>
      </w:r>
      <w:r w:rsidR="00334D3E">
        <w:t xml:space="preserve">NGS pipeline for the sample is </w:t>
      </w:r>
      <w:r w:rsidR="00D32DAB">
        <w:t xml:space="preserve">successfully </w:t>
      </w:r>
      <w:r w:rsidR="00334D3E">
        <w:t>completed on HiPerGator and is downloaded to pathology network drive.</w:t>
      </w:r>
    </w:p>
    <w:p w14:paraId="4A69E4DB" w14:textId="77777777" w:rsidR="00BE1AAD" w:rsidRDefault="00334D3E" w:rsidP="00334D3E">
      <w:pPr>
        <w:pStyle w:val="ListParagraph"/>
        <w:numPr>
          <w:ilvl w:val="1"/>
          <w:numId w:val="21"/>
        </w:numPr>
      </w:pPr>
      <w:r>
        <w:t xml:space="preserve">If </w:t>
      </w:r>
      <w:r w:rsidR="002D64CE">
        <w:t>successfully completed and downloaded</w:t>
      </w:r>
      <w:r>
        <w:t>, then it will remove NGS output folder copy for the sample on HiPerGator and will mark job status to 'DONE</w:t>
      </w:r>
      <w:r w:rsidRPr="00A36016">
        <w:t>'</w:t>
      </w:r>
      <w:r>
        <w:t xml:space="preserve"> and appends following warning message "</w:t>
      </w:r>
      <w:r w:rsidRPr="00334D3E">
        <w:t>Successfully pr</w:t>
      </w:r>
      <w:r>
        <w:t>ocessed - check all files exist</w:t>
      </w:r>
      <w:r w:rsidRPr="005D4126">
        <w:t>"</w:t>
      </w:r>
      <w:r>
        <w:t xml:space="preserve">.  </w:t>
      </w:r>
      <w:r w:rsidR="00BE1AAD">
        <w:t xml:space="preserve">Completed GatorSeq NGS pipeline’s </w:t>
      </w:r>
      <w:r w:rsidR="00BE1AAD">
        <w:lastRenderedPageBreak/>
        <w:t xml:space="preserve">ouput </w:t>
      </w:r>
      <w:r w:rsidR="00FC6EB0">
        <w:t>is located on</w:t>
      </w:r>
      <w:r w:rsidR="00BE1AAD">
        <w:t xml:space="preserve"> HiPerGator </w:t>
      </w:r>
      <w:r w:rsidR="00FC6EB0">
        <w:t xml:space="preserve">and </w:t>
      </w:r>
      <w:r w:rsidR="00BE1AAD">
        <w:t>is downloaded to pathology network drive</w:t>
      </w:r>
      <w:r w:rsidR="00FC6EB0">
        <w:t xml:space="preserve">, which is mounted on </w:t>
      </w:r>
      <w:r w:rsidR="00A9532D">
        <w:t>ahc-path-data19</w:t>
      </w:r>
      <w:r w:rsidR="00BE1AAD">
        <w:t xml:space="preserve"> using </w:t>
      </w:r>
      <w:r w:rsidR="00FC6EB0">
        <w:t xml:space="preserve">a bash script ("rsync_fastq_V1_1.sh") is scheduled to execute (in the background) every five minutes on the </w:t>
      </w:r>
      <w:r w:rsidR="00A9532D">
        <w:t>ahc-path-data19</w:t>
      </w:r>
      <w:r w:rsidR="00FC6EB0">
        <w:t xml:space="preserve">; see below </w:t>
      </w:r>
      <w:r w:rsidR="00FC6EB0" w:rsidRPr="005D4126">
        <w:t>"</w:t>
      </w:r>
      <w:r w:rsidR="00FC6EB0" w:rsidRPr="00FC6EB0">
        <w:t>Auto Transfer Analysis Output to Network Drive</w:t>
      </w:r>
      <w:r w:rsidR="00FC6EB0" w:rsidRPr="005D4126">
        <w:t>"</w:t>
      </w:r>
      <w:r w:rsidR="00FC6EB0">
        <w:t xml:space="preserve"> section for details.</w:t>
      </w:r>
    </w:p>
    <w:p w14:paraId="5B7D8EAE" w14:textId="77777777" w:rsidR="00334D3E" w:rsidRDefault="002D64CE" w:rsidP="00334D3E">
      <w:pPr>
        <w:pStyle w:val="ListParagraph"/>
        <w:numPr>
          <w:ilvl w:val="1"/>
          <w:numId w:val="21"/>
        </w:numPr>
      </w:pPr>
      <w:r>
        <w:t xml:space="preserve">If </w:t>
      </w:r>
      <w:r w:rsidR="001217CF">
        <w:t xml:space="preserve">job is still running on HiPerGator or </w:t>
      </w:r>
      <w:r>
        <w:t xml:space="preserve">successfully completed and </w:t>
      </w:r>
      <w:r w:rsidR="001217CF">
        <w:t xml:space="preserve">not yet </w:t>
      </w:r>
      <w:r>
        <w:t>downloaded</w:t>
      </w:r>
      <w:r w:rsidR="00334D3E">
        <w:t>, then it will leave the job status as it is (</w:t>
      </w:r>
      <w:r w:rsidR="00FC6EB0">
        <w:t>'</w:t>
      </w:r>
      <w:r w:rsidR="00FC6EB0" w:rsidRPr="00E91A6A">
        <w:t>SUBMITTED</w:t>
      </w:r>
      <w:r w:rsidR="00FC6EB0" w:rsidRPr="00A36016">
        <w:t>'</w:t>
      </w:r>
      <w:r w:rsidR="00334D3E">
        <w:t xml:space="preserve">) and appends following warning message </w:t>
      </w:r>
      <w:r w:rsidR="001217CF">
        <w:t>"WAIT: Either job is still running on HiPerGator or the download is underway on to pathology network drive</w:t>
      </w:r>
      <w:r w:rsidR="00334D3E" w:rsidRPr="005D4126">
        <w:t>"</w:t>
      </w:r>
      <w:r w:rsidR="00334D3E">
        <w:t>.</w:t>
      </w:r>
    </w:p>
    <w:p w14:paraId="7AD7A357" w14:textId="77777777" w:rsidR="002D64CE" w:rsidRDefault="002D64CE" w:rsidP="00334D3E">
      <w:pPr>
        <w:pStyle w:val="ListParagraph"/>
        <w:numPr>
          <w:ilvl w:val="1"/>
          <w:numId w:val="21"/>
        </w:numPr>
      </w:pPr>
      <w:r>
        <w:t xml:space="preserve">If unsuccessfully completed and downloaded, </w:t>
      </w:r>
      <w:r w:rsidR="00FF56B5">
        <w:t>then it will remove NGS output folder copy for the sample on HiPerGator and will mark job status to 'FAILED</w:t>
      </w:r>
      <w:r w:rsidR="00FF56B5" w:rsidRPr="00A36016">
        <w:t>'</w:t>
      </w:r>
      <w:r w:rsidR="00FF56B5">
        <w:t xml:space="preserve"> and appends following warning message "</w:t>
      </w:r>
      <w:r w:rsidR="00FF56B5" w:rsidRPr="00FF56B5">
        <w:t>ERROR: chec</w:t>
      </w:r>
      <w:r w:rsidR="00FF56B5">
        <w:t>k log files for failure details</w:t>
      </w:r>
      <w:r w:rsidR="00FF56B5" w:rsidRPr="005D4126">
        <w:t>"</w:t>
      </w:r>
      <w:r w:rsidR="00FF56B5">
        <w:t>.</w:t>
      </w:r>
    </w:p>
    <w:p w14:paraId="3DA243A8" w14:textId="77777777" w:rsidR="006F69AA" w:rsidRDefault="006F69AA" w:rsidP="006F69AA">
      <w:pPr>
        <w:ind w:left="1080"/>
      </w:pPr>
    </w:p>
    <w:p w14:paraId="150A5209" w14:textId="77777777" w:rsidR="007E2340" w:rsidRPr="00632BFD" w:rsidRDefault="000F0723" w:rsidP="000F0723">
      <w:pPr>
        <w:rPr>
          <w:strike/>
        </w:rPr>
      </w:pPr>
      <w:r w:rsidRPr="000F0723">
        <w:rPr>
          <w:color w:val="E36C0A" w:themeColor="accent6" w:themeShade="BF"/>
        </w:rPr>
        <w:t xml:space="preserve">DIGANOSTICS TIP </w:t>
      </w:r>
      <w:r>
        <w:t>– If the job status does not change from '</w:t>
      </w:r>
      <w:r w:rsidRPr="00E91A6A">
        <w:t>SUBMITTED</w:t>
      </w:r>
      <w:r w:rsidRPr="00A36016">
        <w:t xml:space="preserve"> '</w:t>
      </w:r>
      <w:r>
        <w:t xml:space="preserve"> to either  'DONE</w:t>
      </w:r>
      <w:r w:rsidRPr="00A36016">
        <w:t>'</w:t>
      </w:r>
      <w:r>
        <w:t xml:space="preserve"> or  'FAILED</w:t>
      </w:r>
      <w:r w:rsidRPr="00A36016">
        <w:t>'</w:t>
      </w:r>
      <w:r>
        <w:t xml:space="preserve"> status within a </w:t>
      </w:r>
      <w:r w:rsidR="00310845">
        <w:t xml:space="preserve">4 hours </w:t>
      </w:r>
      <w:r w:rsidR="00632BFD">
        <w:t xml:space="preserve">or </w:t>
      </w:r>
      <w:r>
        <w:t>please contact bioinformatics team for support</w:t>
      </w:r>
      <w:r w:rsidR="00632BFD">
        <w:t>.</w:t>
      </w:r>
    </w:p>
    <w:p w14:paraId="47F9DA1E" w14:textId="77777777" w:rsidR="006F69AA" w:rsidRPr="00F83F86" w:rsidRDefault="006F69AA" w:rsidP="000F0723">
      <w:pPr>
        <w:rPr>
          <w:strike/>
        </w:rPr>
      </w:pPr>
    </w:p>
    <w:p w14:paraId="5731893D" w14:textId="77777777" w:rsidR="000F0723" w:rsidRDefault="007E2340" w:rsidP="000F0723">
      <w:r w:rsidRPr="000F0723">
        <w:rPr>
          <w:color w:val="E36C0A" w:themeColor="accent6" w:themeShade="BF"/>
        </w:rPr>
        <w:t xml:space="preserve">DIGANOSTICS TIP </w:t>
      </w:r>
      <w:r>
        <w:t xml:space="preserve">– </w:t>
      </w:r>
      <w:r w:rsidR="006F69AA">
        <w:t xml:space="preserve">If several jobs are submitted simultaneously and </w:t>
      </w:r>
      <w:r>
        <w:t xml:space="preserve">at least </w:t>
      </w:r>
      <w:r w:rsidR="006F69AA">
        <w:t xml:space="preserve">one or two </w:t>
      </w:r>
      <w:r>
        <w:t xml:space="preserve">jobs started changing statuses then it is a good sign indicating jobs are being processed </w:t>
      </w:r>
      <w:r w:rsidR="006F69AA">
        <w:t xml:space="preserve">on HiPerGator </w:t>
      </w:r>
      <w:r>
        <w:t>and in due course of time (</w:t>
      </w:r>
      <w:r w:rsidR="006F69AA">
        <w:t xml:space="preserve">at most within </w:t>
      </w:r>
      <w:r>
        <w:t>few hours) all jobs will be completed.</w:t>
      </w:r>
    </w:p>
    <w:p w14:paraId="226AC8EC" w14:textId="77777777" w:rsidR="00334D3E" w:rsidRDefault="00334D3E" w:rsidP="000F0723"/>
    <w:p w14:paraId="75AABE74" w14:textId="77777777" w:rsidR="00A36016" w:rsidRDefault="00A36016" w:rsidP="00A36016">
      <w:pPr>
        <w:pStyle w:val="ListParagraph"/>
        <w:numPr>
          <w:ilvl w:val="0"/>
          <w:numId w:val="21"/>
        </w:numPr>
      </w:pPr>
      <w:r>
        <w:t>Status equal to</w:t>
      </w:r>
      <w:r w:rsidR="00E91A6A">
        <w:t xml:space="preserve"> 'FAILED</w:t>
      </w:r>
      <w:r w:rsidRPr="00A36016">
        <w:t>'</w:t>
      </w:r>
      <w:r w:rsidR="00921809">
        <w:t xml:space="preserve"> </w:t>
      </w:r>
      <w:r>
        <w:t xml:space="preserve">: </w:t>
      </w:r>
      <w:r w:rsidR="005D4126">
        <w:t xml:space="preserve"> Python script does </w:t>
      </w:r>
      <w:r w:rsidR="0002559B">
        <w:t>not do anything</w:t>
      </w:r>
      <w:r w:rsidR="000766DB">
        <w:t xml:space="preserve"> and skips the sample</w:t>
      </w:r>
      <w:r w:rsidR="005D4126">
        <w:t>.</w:t>
      </w:r>
    </w:p>
    <w:p w14:paraId="3259553D" w14:textId="77777777" w:rsidR="00443ED6" w:rsidRDefault="00443ED6" w:rsidP="00443ED6">
      <w:pPr>
        <w:pStyle w:val="ListParagraph"/>
      </w:pPr>
    </w:p>
    <w:p w14:paraId="2827CA9F" w14:textId="77777777" w:rsidR="00A36016" w:rsidRDefault="00A36016" w:rsidP="00A36016">
      <w:pPr>
        <w:pStyle w:val="ListParagraph"/>
        <w:numPr>
          <w:ilvl w:val="0"/>
          <w:numId w:val="21"/>
        </w:numPr>
      </w:pPr>
      <w:r>
        <w:t>Status equal to</w:t>
      </w:r>
      <w:r w:rsidR="00E91A6A">
        <w:t xml:space="preserve"> 'DONE</w:t>
      </w:r>
      <w:r w:rsidRPr="00A36016">
        <w:t>'</w:t>
      </w:r>
      <w:r w:rsidR="00921809">
        <w:t xml:space="preserve"> </w:t>
      </w:r>
      <w:r>
        <w:t xml:space="preserve">:  </w:t>
      </w:r>
      <w:r w:rsidR="0002559B">
        <w:t>Python script does not do anything</w:t>
      </w:r>
      <w:r w:rsidR="000766DB">
        <w:t xml:space="preserve"> and skips the sample</w:t>
      </w:r>
      <w:r w:rsidR="005D4126">
        <w:t>.</w:t>
      </w:r>
    </w:p>
    <w:p w14:paraId="1994F7DA" w14:textId="77777777" w:rsidR="00A8248B" w:rsidRDefault="00A8248B" w:rsidP="006430BF"/>
    <w:p w14:paraId="02F5219E" w14:textId="77777777" w:rsidR="00A8248B" w:rsidRDefault="00A8248B" w:rsidP="006430BF"/>
    <w:p w14:paraId="11175F73" w14:textId="77777777" w:rsidR="00E9271A" w:rsidRDefault="00B10CA4" w:rsidP="00E9271A">
      <w:r>
        <w:rPr>
          <w:b/>
        </w:rPr>
        <w:t>NOTE</w:t>
      </w:r>
      <w:r>
        <w:t xml:space="preserve">: </w:t>
      </w:r>
      <w:r w:rsidR="00E9271A">
        <w:t>GatorSeq workflow pipeline only intiates when</w:t>
      </w:r>
      <w:r>
        <w:t xml:space="preserve"> </w:t>
      </w:r>
      <w:r w:rsidRPr="00D256D8">
        <w:t>"GS_Fastq_to_Analyze_V1_0.xlsx"</w:t>
      </w:r>
      <w:r>
        <w:t xml:space="preserve"> </w:t>
      </w:r>
      <w:r w:rsidR="00E9271A">
        <w:t xml:space="preserve"> is closed and  not being used by anyother user. This will avoid the scenario where running a job prematurely when technician has not finished entering the required information.</w:t>
      </w:r>
    </w:p>
    <w:p w14:paraId="48B58955" w14:textId="77777777" w:rsidR="00C0269B" w:rsidRDefault="00C0269B" w:rsidP="006430BF"/>
    <w:p w14:paraId="77626874" w14:textId="77777777" w:rsidR="00FA6248" w:rsidRDefault="00B10CA4" w:rsidP="00FA6248">
      <w:r>
        <w:rPr>
          <w:b/>
        </w:rPr>
        <w:t xml:space="preserve">NOTE: </w:t>
      </w:r>
      <w:r w:rsidR="00FA6248">
        <w:t>GatorSeq workflow pipeline will complain if lab technician enters wrong path name.</w:t>
      </w:r>
    </w:p>
    <w:p w14:paraId="154E1D88" w14:textId="77777777" w:rsidR="00FA6248" w:rsidRDefault="00FA6248" w:rsidP="00FA6248"/>
    <w:p w14:paraId="70CFB9C1" w14:textId="77777777" w:rsidR="00FA6248" w:rsidRDefault="00B10CA4" w:rsidP="00FA6248">
      <w:r>
        <w:rPr>
          <w:b/>
        </w:rPr>
        <w:t xml:space="preserve">NOTE: </w:t>
      </w:r>
      <w:r w:rsidR="00FA6248">
        <w:t>When user starts the download job from Basespace, it will take sometime for it to download.  However, if lab technician,  even before fastq files are done downloading initiates the sample for running GatorSeq analysis, results in analysisng only partial data. To avoid this scenario, GatorSeq workflow pipeline only runs a sample when the download is fully completed.</w:t>
      </w:r>
      <w:r w:rsidR="006F23F9">
        <w:tab/>
      </w:r>
    </w:p>
    <w:p w14:paraId="6C1608A9" w14:textId="77777777" w:rsidR="00B10CA4" w:rsidRDefault="00B10CA4" w:rsidP="00FA6248"/>
    <w:p w14:paraId="24573CCC" w14:textId="77777777" w:rsidR="00FA6248" w:rsidRDefault="00FA6248" w:rsidP="006430BF">
      <w:pPr>
        <w:sectPr w:rsidR="00FA6248" w:rsidSect="00985454">
          <w:pgSz w:w="12240" w:h="15840"/>
          <w:pgMar w:top="1440" w:right="1800" w:bottom="1440" w:left="1800" w:header="720" w:footer="720" w:gutter="0"/>
          <w:cols w:space="720"/>
          <w:docGrid w:linePitch="360"/>
        </w:sectPr>
      </w:pPr>
    </w:p>
    <w:p w14:paraId="41C42C43" w14:textId="6A938C3C" w:rsidR="00C0269B" w:rsidRPr="00DA5916" w:rsidRDefault="00EF641F" w:rsidP="00C0269B">
      <w:pPr>
        <w:pStyle w:val="Heading1"/>
      </w:pPr>
      <w:bookmarkStart w:id="15" w:name="_Toc20118330"/>
      <w:r>
        <w:lastRenderedPageBreak/>
        <w:t xml:space="preserve">GSBW: </w:t>
      </w:r>
      <w:r w:rsidR="00C0269B" w:rsidRPr="00DA5916">
        <w:t>Auto Transfer Raw Reads To HiPerGator</w:t>
      </w:r>
      <w:bookmarkEnd w:id="15"/>
    </w:p>
    <w:p w14:paraId="1DE2CB20" w14:textId="77777777" w:rsidR="00C0269B" w:rsidRDefault="00C0269B" w:rsidP="006430BF">
      <w:r>
        <w:t xml:space="preserve">Raw reads are located on pathology network drive (as described in the previous section), which is mounted on </w:t>
      </w:r>
      <w:r w:rsidR="00A9532D">
        <w:t>ahc-path-data19</w:t>
      </w:r>
      <w:r>
        <w:t>. A bash script ("</w:t>
      </w:r>
      <w:r w:rsidR="00DC7835" w:rsidRPr="00DC7835">
        <w:t>rsync_fastq.sh</w:t>
      </w:r>
      <w:r>
        <w:t xml:space="preserve">") is scheduled to execute (in the background) every </w:t>
      </w:r>
      <w:r w:rsidR="000368E3">
        <w:t>15</w:t>
      </w:r>
      <w:r>
        <w:t xml:space="preserve"> minutes on the </w:t>
      </w:r>
      <w:r w:rsidR="00A9532D">
        <w:t>ahc-path-data19</w:t>
      </w:r>
      <w:r>
        <w:t xml:space="preserve"> that will automatically transfer raw reads from pathology network drive to HiPerGator.</w:t>
      </w:r>
    </w:p>
    <w:p w14:paraId="20975ABA" w14:textId="77777777" w:rsidR="001C063C" w:rsidRDefault="001C063C" w:rsidP="006430BF"/>
    <w:p w14:paraId="69804BB6" w14:textId="77777777" w:rsidR="001C063C" w:rsidRDefault="001C063C" w:rsidP="006430BF">
      <w:r>
        <w:br w:type="page"/>
      </w:r>
    </w:p>
    <w:p w14:paraId="79E58385" w14:textId="467888C5" w:rsidR="003603F3" w:rsidRPr="00DA5916" w:rsidRDefault="001C063C" w:rsidP="003603F3">
      <w:pPr>
        <w:pStyle w:val="Heading1"/>
      </w:pPr>
      <w:r>
        <w:lastRenderedPageBreak/>
        <w:t xml:space="preserve"> </w:t>
      </w:r>
      <w:bookmarkStart w:id="16" w:name="_Toc20118331"/>
      <w:r w:rsidR="00EF641F">
        <w:t xml:space="preserve">GSBW: </w:t>
      </w:r>
      <w:r w:rsidR="003603F3" w:rsidRPr="00D70719">
        <w:t>Auto Run GatorSeq NGS Analysis</w:t>
      </w:r>
      <w:bookmarkEnd w:id="16"/>
    </w:p>
    <w:p w14:paraId="74F36F90" w14:textId="77777777" w:rsidR="00F77795" w:rsidRDefault="00BD6735" w:rsidP="00AB28C3">
      <w:r>
        <w:t xml:space="preserve">As mentioned in the above section, </w:t>
      </w:r>
      <w:r w:rsidR="006F27AE" w:rsidRPr="00632BFD">
        <w:t>"gatorseq_fastq_to_analyze.py"</w:t>
      </w:r>
      <w:r w:rsidR="006F27AE">
        <w:t xml:space="preserve"> </w:t>
      </w:r>
      <w:r>
        <w:t xml:space="preserve">script on </w:t>
      </w:r>
      <w:r w:rsidR="00A9532D">
        <w:t>ahc-path-data19</w:t>
      </w:r>
      <w:r>
        <w:t xml:space="preserve"> will create a job triggers on HiPerGator for samples that need GatorSeq NGS analysis to be run. </w:t>
      </w:r>
      <w:r w:rsidR="00D8178C">
        <w:t>A bash script ("</w:t>
      </w:r>
      <w:r w:rsidR="00AB28C3" w:rsidRPr="00AB28C3">
        <w:t>HiPerGator_GatorSeq_cronjob.sh</w:t>
      </w:r>
      <w:r w:rsidR="00D8178C">
        <w:t xml:space="preserve">") is scheduled to execute (in the background) every five minutes on the </w:t>
      </w:r>
      <w:r w:rsidR="00AB28C3">
        <w:t xml:space="preserve">HiPerGator </w:t>
      </w:r>
      <w:r w:rsidR="00D8178C">
        <w:t xml:space="preserve">that will automatically </w:t>
      </w:r>
      <w:r w:rsidR="00AB28C3">
        <w:t xml:space="preserve">checks for GatorSeq NGS analysis job triggers and executes </w:t>
      </w:r>
      <w:r w:rsidR="00707F4B">
        <w:t>the</w:t>
      </w:r>
      <w:r w:rsidR="00AB28C3">
        <w:t xml:space="preserve"> pipeline on HiPerGator.</w:t>
      </w:r>
    </w:p>
    <w:p w14:paraId="3A0BD708" w14:textId="77777777" w:rsidR="00707F4B" w:rsidRDefault="00707F4B" w:rsidP="00AB28C3"/>
    <w:p w14:paraId="73452126" w14:textId="77777777" w:rsidR="00707F4B" w:rsidRPr="00320E6E" w:rsidRDefault="00707F4B" w:rsidP="00707F4B">
      <w:pPr>
        <w:pStyle w:val="Heading2"/>
      </w:pPr>
      <w:bookmarkStart w:id="17" w:name="_Toc20118332"/>
      <w:r w:rsidRPr="00320E6E">
        <w:t xml:space="preserve">GatorSeq NGS </w:t>
      </w:r>
      <w:r>
        <w:t xml:space="preserve">data </w:t>
      </w:r>
      <w:r w:rsidRPr="00320E6E">
        <w:t xml:space="preserve">analysis </w:t>
      </w:r>
      <w:r>
        <w:t>work flow</w:t>
      </w:r>
      <w:bookmarkEnd w:id="17"/>
    </w:p>
    <w:p w14:paraId="3E15A771" w14:textId="77777777" w:rsidR="00707F4B" w:rsidRDefault="00707F4B" w:rsidP="00707F4B"/>
    <w:p w14:paraId="5FC55E9C" w14:textId="77777777" w:rsidR="001C063C" w:rsidRDefault="00707F4B" w:rsidP="00707F4B">
      <w:r>
        <w:t xml:space="preserve">Workflow for GatorSeq NGS data analysis is illustrated in </w:t>
      </w:r>
      <w:r w:rsidR="00535626">
        <w:t xml:space="preserve">the </w:t>
      </w:r>
      <w:r w:rsidR="00535626" w:rsidRPr="00535626">
        <w:rPr>
          <w:highlight w:val="yellow"/>
        </w:rPr>
        <w:t>Figure 1</w:t>
      </w:r>
      <w:r>
        <w:t xml:space="preserve">.  This workflow is performed separately for each of the patient samples. Data analysis steps that are listed </w:t>
      </w:r>
      <w:r w:rsidR="00535626">
        <w:t>under secondary section in the figure</w:t>
      </w:r>
      <w:r>
        <w:t xml:space="preserve">. First </w:t>
      </w:r>
      <w:r w:rsidR="003B4B25">
        <w:t>two</w:t>
      </w:r>
      <w:r>
        <w:t xml:space="preserve"> steps</w:t>
      </w:r>
      <w:r w:rsidR="003B4B25">
        <w:t xml:space="preserve"> (Mapping and Sorting)</w:t>
      </w:r>
      <w:r>
        <w:t xml:space="preserve"> are performed separately on each sequencing lane corresponding to a patient sample and their outputs from the steps will be merged. This methodology helps parallelize data analysis execution and thus decreases the data analysis time.</w:t>
      </w:r>
    </w:p>
    <w:p w14:paraId="31CB683B" w14:textId="77777777" w:rsidR="00707F4B" w:rsidRDefault="00707F4B" w:rsidP="00707F4B"/>
    <w:p w14:paraId="636A65F0" w14:textId="77777777" w:rsidR="00707F4B" w:rsidRDefault="00707F4B" w:rsidP="00707F4B">
      <w:pPr>
        <w:rPr>
          <w:bCs/>
        </w:rPr>
      </w:pPr>
      <w:r>
        <w:t xml:space="preserve">Software suites and their versions used in the NGS workflow are as follows: </w:t>
      </w:r>
      <w:r w:rsidR="003D6115">
        <w:t xml:space="preserve">are listed in </w:t>
      </w:r>
      <w:r w:rsidR="00C62DCA" w:rsidRPr="00C62DCA">
        <w:t>"Prerequisite Software"</w:t>
      </w:r>
      <w:r w:rsidR="00C62DCA">
        <w:t xml:space="preserve"> section</w:t>
      </w:r>
      <w:r w:rsidR="003D6115">
        <w:t xml:space="preserve">. </w:t>
      </w:r>
    </w:p>
    <w:p w14:paraId="03D5A579" w14:textId="77777777" w:rsidR="00707F4B" w:rsidRDefault="00707F4B" w:rsidP="00707F4B">
      <w:pPr>
        <w:rPr>
          <w:bCs/>
        </w:rPr>
      </w:pPr>
    </w:p>
    <w:p w14:paraId="3639BB0B" w14:textId="77777777" w:rsidR="00707F4B" w:rsidRDefault="00707F4B" w:rsidP="00707F4B">
      <w:pPr>
        <w:pStyle w:val="Heading3"/>
      </w:pPr>
      <w:bookmarkStart w:id="18" w:name="_Toc20118333"/>
      <w:r>
        <w:t>MAP to Reference: BWA-MEM</w:t>
      </w:r>
      <w:bookmarkEnd w:id="18"/>
    </w:p>
    <w:p w14:paraId="5FC975A7" w14:textId="77777777" w:rsidR="00707F4B" w:rsidRPr="00424B6A" w:rsidRDefault="00707F4B" w:rsidP="00707F4B">
      <w:pPr>
        <w:rPr>
          <w:bCs/>
        </w:rPr>
      </w:pPr>
      <w:r w:rsidRPr="00424B6A">
        <w:rPr>
          <w:bCs/>
        </w:rPr>
        <w:t>Map the fastq reads for each illumina lane belonging to a sample using bwa.</w:t>
      </w:r>
    </w:p>
    <w:p w14:paraId="4EB36DA5" w14:textId="77777777" w:rsidR="00707F4B" w:rsidRDefault="00707F4B" w:rsidP="00707F4B">
      <w:pPr>
        <w:rPr>
          <w:bCs/>
        </w:rPr>
      </w:pPr>
    </w:p>
    <w:p w14:paraId="548234F2" w14:textId="77777777" w:rsidR="00707F4B" w:rsidRDefault="00707F4B" w:rsidP="00707F4B">
      <w:pPr>
        <w:rPr>
          <w:bCs/>
        </w:rPr>
      </w:pPr>
      <w:r w:rsidRPr="002C3B8E">
        <w:rPr>
          <w:bCs/>
        </w:rPr>
        <w:t>Program Options</w:t>
      </w:r>
    </w:p>
    <w:p w14:paraId="2236183C" w14:textId="77777777" w:rsidR="00707F4B" w:rsidRDefault="00707F4B" w:rsidP="00707F4B">
      <w:pPr>
        <w:pStyle w:val="ListParagraph"/>
        <w:numPr>
          <w:ilvl w:val="0"/>
          <w:numId w:val="18"/>
        </w:numPr>
        <w:rPr>
          <w:bCs/>
        </w:rPr>
      </w:pPr>
      <w:r w:rsidRPr="00794BCF">
        <w:rPr>
          <w:bCs/>
        </w:rPr>
        <w:t>-R Complete read group header line.</w:t>
      </w:r>
    </w:p>
    <w:p w14:paraId="104C73FE" w14:textId="77777777" w:rsidR="00707F4B" w:rsidRPr="00794BCF" w:rsidRDefault="00707F4B" w:rsidP="00707F4B">
      <w:pPr>
        <w:pStyle w:val="ListParagraph"/>
        <w:numPr>
          <w:ilvl w:val="1"/>
          <w:numId w:val="18"/>
        </w:numPr>
        <w:rPr>
          <w:rFonts w:ascii="Courier" w:hAnsi="Courier"/>
        </w:rPr>
      </w:pPr>
      <w:r w:rsidRPr="00794BCF">
        <w:rPr>
          <w:rFonts w:ascii="Courier" w:hAnsi="Courier"/>
        </w:rPr>
        <w:t>[ID:SAMPLE_NAME + "_" + lane_num,  LB:RUN_NAME, SM:SAMPLE_NAME,  PL:ILLUMINA,  PU:lane_num]</w:t>
      </w:r>
    </w:p>
    <w:p w14:paraId="600A819B" w14:textId="77777777" w:rsidR="00707F4B" w:rsidRDefault="00707F4B" w:rsidP="00707F4B">
      <w:pPr>
        <w:pStyle w:val="ListParagraph"/>
        <w:numPr>
          <w:ilvl w:val="0"/>
          <w:numId w:val="18"/>
        </w:numPr>
        <w:rPr>
          <w:bCs/>
        </w:rPr>
      </w:pPr>
      <w:r>
        <w:rPr>
          <w:bCs/>
        </w:rPr>
        <w:t>-t Number of threads.</w:t>
      </w:r>
    </w:p>
    <w:p w14:paraId="0E1B0934"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3E3CC6F7" w14:textId="77777777" w:rsidR="00707F4B" w:rsidRDefault="00707F4B" w:rsidP="00707F4B">
      <w:pPr>
        <w:pStyle w:val="ListParagraph"/>
        <w:numPr>
          <w:ilvl w:val="0"/>
          <w:numId w:val="18"/>
        </w:numPr>
        <w:rPr>
          <w:bCs/>
        </w:rPr>
      </w:pPr>
      <w:r>
        <w:rPr>
          <w:bCs/>
        </w:rPr>
        <w:t>-</w:t>
      </w:r>
      <w:r w:rsidRPr="00BF1909">
        <w:rPr>
          <w:bCs/>
        </w:rPr>
        <w:t>-M Mark shorter split hits as secondary</w:t>
      </w:r>
    </w:p>
    <w:p w14:paraId="3CA9B89D" w14:textId="77777777" w:rsidR="00707F4B" w:rsidRDefault="00707F4B" w:rsidP="00707F4B">
      <w:pPr>
        <w:pStyle w:val="ListParagraph"/>
        <w:numPr>
          <w:ilvl w:val="0"/>
          <w:numId w:val="18"/>
        </w:numPr>
        <w:rPr>
          <w:bCs/>
        </w:rPr>
      </w:pPr>
      <w:r w:rsidRPr="00794BCF">
        <w:rPr>
          <w:bCs/>
        </w:rPr>
        <w:t xml:space="preserve"> </w:t>
      </w:r>
      <w:r>
        <w:rPr>
          <w:bCs/>
        </w:rPr>
        <w:t>hg19 reference genome</w:t>
      </w:r>
    </w:p>
    <w:p w14:paraId="561C326E" w14:textId="77777777" w:rsidR="00707F4B" w:rsidRDefault="00707F4B" w:rsidP="00707F4B">
      <w:pPr>
        <w:rPr>
          <w:bCs/>
        </w:rPr>
      </w:pPr>
    </w:p>
    <w:p w14:paraId="12C7862C" w14:textId="77777777" w:rsidR="00707F4B" w:rsidRDefault="00707F4B" w:rsidP="00707F4B">
      <w:pPr>
        <w:pStyle w:val="Heading3"/>
      </w:pPr>
      <w:bookmarkStart w:id="19" w:name="_Toc20118334"/>
      <w:r>
        <w:t xml:space="preserve">SAM to BAM: </w:t>
      </w:r>
      <w:r w:rsidRPr="00BF1909">
        <w:t>sambamba-view</w:t>
      </w:r>
      <w:bookmarkEnd w:id="19"/>
    </w:p>
    <w:p w14:paraId="0B730228" w14:textId="77777777" w:rsidR="00707F4B" w:rsidRPr="00424B6A" w:rsidRDefault="00707F4B" w:rsidP="00707F4B">
      <w:pPr>
        <w:rPr>
          <w:bCs/>
        </w:rPr>
      </w:pPr>
      <w:r>
        <w:rPr>
          <w:bCs/>
        </w:rPr>
        <w:t xml:space="preserve">BWA-MEM alingments were converted to bam file format using </w:t>
      </w:r>
      <w:r w:rsidRPr="00DB10F2">
        <w:rPr>
          <w:bCs/>
        </w:rPr>
        <w:t>sambamba-view</w:t>
      </w:r>
      <w:r>
        <w:rPr>
          <w:bCs/>
        </w:rPr>
        <w:t xml:space="preserve">. </w:t>
      </w:r>
    </w:p>
    <w:p w14:paraId="56266689" w14:textId="77777777" w:rsidR="00707F4B" w:rsidRDefault="00707F4B" w:rsidP="00707F4B">
      <w:pPr>
        <w:rPr>
          <w:bCs/>
        </w:rPr>
      </w:pPr>
    </w:p>
    <w:p w14:paraId="1A3883D8" w14:textId="77777777" w:rsidR="00707F4B" w:rsidRDefault="00707F4B" w:rsidP="00707F4B">
      <w:pPr>
        <w:rPr>
          <w:bCs/>
        </w:rPr>
      </w:pPr>
      <w:r w:rsidRPr="002C3B8E">
        <w:rPr>
          <w:bCs/>
        </w:rPr>
        <w:t>Program Options</w:t>
      </w:r>
    </w:p>
    <w:p w14:paraId="0526A26E" w14:textId="77777777" w:rsidR="00707F4B" w:rsidRDefault="00707F4B" w:rsidP="00707F4B">
      <w:pPr>
        <w:pStyle w:val="ListParagraph"/>
        <w:numPr>
          <w:ilvl w:val="0"/>
          <w:numId w:val="18"/>
        </w:numPr>
        <w:rPr>
          <w:bCs/>
        </w:rPr>
      </w:pPr>
      <w:r w:rsidRPr="00C214DC">
        <w:rPr>
          <w:bCs/>
        </w:rPr>
        <w:t>--compression-level</w:t>
      </w:r>
      <w:r>
        <w:rPr>
          <w:bCs/>
        </w:rPr>
        <w:t xml:space="preserve"> </w:t>
      </w:r>
      <w:r w:rsidRPr="00794BCF">
        <w:rPr>
          <w:bCs/>
        </w:rPr>
        <w:t xml:space="preserve"> </w:t>
      </w:r>
      <w:r w:rsidRPr="00C214DC">
        <w:rPr>
          <w:bCs/>
        </w:rPr>
        <w:t>Set compression level for BAM output</w:t>
      </w:r>
      <w:r w:rsidRPr="00794BCF">
        <w:rPr>
          <w:bCs/>
        </w:rPr>
        <w:t>.</w:t>
      </w:r>
    </w:p>
    <w:p w14:paraId="363208D7"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14:paraId="3889E065" w14:textId="77777777" w:rsidR="00707F4B" w:rsidRDefault="00707F4B" w:rsidP="00707F4B">
      <w:pPr>
        <w:pStyle w:val="ListParagraph"/>
        <w:numPr>
          <w:ilvl w:val="0"/>
          <w:numId w:val="18"/>
        </w:numPr>
        <w:rPr>
          <w:bCs/>
        </w:rPr>
      </w:pPr>
      <w:r w:rsidRPr="00C214DC">
        <w:rPr>
          <w:bCs/>
        </w:rPr>
        <w:t>--nthreads</w:t>
      </w:r>
      <w:r>
        <w:rPr>
          <w:bCs/>
        </w:rPr>
        <w:t xml:space="preserve"> Number of threads to use.</w:t>
      </w:r>
    </w:p>
    <w:p w14:paraId="1C7256B0"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6974692A" w14:textId="77777777" w:rsidR="00707F4B" w:rsidRDefault="00707F4B" w:rsidP="00707F4B">
      <w:pPr>
        <w:pStyle w:val="ListParagraph"/>
        <w:numPr>
          <w:ilvl w:val="0"/>
          <w:numId w:val="18"/>
        </w:numPr>
        <w:rPr>
          <w:bCs/>
        </w:rPr>
      </w:pPr>
      <w:r>
        <w:rPr>
          <w:bCs/>
        </w:rPr>
        <w:t>-</w:t>
      </w:r>
      <w:r w:rsidRPr="00BF1909">
        <w:rPr>
          <w:bCs/>
        </w:rPr>
        <w:t>-</w:t>
      </w:r>
      <w:r w:rsidRPr="000B03DB">
        <w:t xml:space="preserve"> </w:t>
      </w:r>
      <w:r w:rsidRPr="000B03DB">
        <w:rPr>
          <w:bCs/>
        </w:rPr>
        <w:t xml:space="preserve">format </w:t>
      </w:r>
      <w:r>
        <w:rPr>
          <w:bCs/>
        </w:rPr>
        <w:t xml:space="preserve"> </w:t>
      </w:r>
      <w:r w:rsidRPr="000B03DB">
        <w:rPr>
          <w:bCs/>
        </w:rPr>
        <w:t>Specify output format.</w:t>
      </w:r>
    </w:p>
    <w:p w14:paraId="31F3582F" w14:textId="77777777" w:rsidR="00707F4B" w:rsidRPr="00794BCF" w:rsidRDefault="00707F4B" w:rsidP="00707F4B">
      <w:pPr>
        <w:pStyle w:val="ListParagraph"/>
        <w:numPr>
          <w:ilvl w:val="1"/>
          <w:numId w:val="18"/>
        </w:numPr>
        <w:rPr>
          <w:rFonts w:ascii="Courier" w:hAnsi="Courier"/>
        </w:rPr>
      </w:pPr>
      <w:r>
        <w:rPr>
          <w:rFonts w:ascii="Courier" w:hAnsi="Courier"/>
        </w:rPr>
        <w:t>[bam</w:t>
      </w:r>
      <w:r w:rsidRPr="00794BCF">
        <w:rPr>
          <w:rFonts w:ascii="Courier" w:hAnsi="Courier"/>
        </w:rPr>
        <w:t>]</w:t>
      </w:r>
    </w:p>
    <w:p w14:paraId="5F8ADA70" w14:textId="77777777" w:rsidR="00707F4B" w:rsidRDefault="00707F4B" w:rsidP="00707F4B">
      <w:pPr>
        <w:rPr>
          <w:bCs/>
        </w:rPr>
      </w:pPr>
    </w:p>
    <w:p w14:paraId="6CEAF2F2" w14:textId="77777777" w:rsidR="00707F4B" w:rsidRDefault="00707F4B" w:rsidP="00707F4B">
      <w:pPr>
        <w:pStyle w:val="Heading3"/>
      </w:pPr>
      <w:bookmarkStart w:id="20" w:name="_Toc20118335"/>
      <w:r>
        <w:t xml:space="preserve">Sort BAM file: </w:t>
      </w:r>
      <w:r w:rsidRPr="00D40D98">
        <w:t>sambamba-sort</w:t>
      </w:r>
      <w:bookmarkEnd w:id="20"/>
    </w:p>
    <w:p w14:paraId="0C771C36" w14:textId="77777777" w:rsidR="00707F4B" w:rsidRPr="00424B6A" w:rsidRDefault="00707F4B" w:rsidP="00707F4B">
      <w:pPr>
        <w:rPr>
          <w:bCs/>
        </w:rPr>
      </w:pPr>
      <w:r>
        <w:rPr>
          <w:bCs/>
        </w:rPr>
        <w:t xml:space="preserve">Sort </w:t>
      </w:r>
      <w:r w:rsidRPr="00D40D98">
        <w:rPr>
          <w:bCs/>
        </w:rPr>
        <w:t>BAM files</w:t>
      </w:r>
      <w:r>
        <w:rPr>
          <w:bCs/>
        </w:rPr>
        <w:t xml:space="preserve"> using sambamba-sort. </w:t>
      </w:r>
    </w:p>
    <w:p w14:paraId="5082057A" w14:textId="77777777" w:rsidR="00707F4B" w:rsidRDefault="00707F4B" w:rsidP="00707F4B">
      <w:pPr>
        <w:rPr>
          <w:bCs/>
        </w:rPr>
      </w:pPr>
    </w:p>
    <w:p w14:paraId="27190C90" w14:textId="77777777" w:rsidR="00707F4B" w:rsidRDefault="00707F4B" w:rsidP="00707F4B">
      <w:pPr>
        <w:rPr>
          <w:bCs/>
        </w:rPr>
      </w:pPr>
      <w:r w:rsidRPr="002C3B8E">
        <w:rPr>
          <w:bCs/>
        </w:rPr>
        <w:t>Program Options</w:t>
      </w:r>
    </w:p>
    <w:p w14:paraId="0703B1BB" w14:textId="77777777" w:rsidR="00707F4B" w:rsidRDefault="00707F4B" w:rsidP="00707F4B">
      <w:pPr>
        <w:pStyle w:val="ListParagraph"/>
        <w:numPr>
          <w:ilvl w:val="0"/>
          <w:numId w:val="18"/>
        </w:numPr>
        <w:rPr>
          <w:bCs/>
        </w:rPr>
      </w:pPr>
      <w:r w:rsidRPr="00D40D98">
        <w:rPr>
          <w:bCs/>
        </w:rPr>
        <w:t>--memory-limit</w:t>
      </w:r>
      <w:r>
        <w:rPr>
          <w:bCs/>
        </w:rPr>
        <w:t xml:space="preserve"> S</w:t>
      </w:r>
      <w:r w:rsidRPr="00D40D98">
        <w:rPr>
          <w:bCs/>
        </w:rPr>
        <w:t>ets an upper bound for used memory.</w:t>
      </w:r>
    </w:p>
    <w:p w14:paraId="33C5F600" w14:textId="77777777" w:rsidR="00707F4B" w:rsidRPr="00686568"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3G</w:t>
      </w:r>
      <w:r w:rsidRPr="00794BCF">
        <w:rPr>
          <w:rFonts w:ascii="Courier" w:hAnsi="Courier"/>
        </w:rPr>
        <w:t>]</w:t>
      </w:r>
    </w:p>
    <w:p w14:paraId="4C7B3823" w14:textId="77777777" w:rsidR="00707F4B" w:rsidRDefault="00707F4B" w:rsidP="00707F4B">
      <w:pPr>
        <w:pStyle w:val="ListParagraph"/>
        <w:numPr>
          <w:ilvl w:val="0"/>
          <w:numId w:val="18"/>
        </w:numPr>
        <w:rPr>
          <w:bCs/>
        </w:rPr>
      </w:pPr>
      <w:r w:rsidRPr="00C214DC">
        <w:rPr>
          <w:bCs/>
        </w:rPr>
        <w:t>--compression-level</w:t>
      </w:r>
      <w:r>
        <w:rPr>
          <w:bCs/>
        </w:rPr>
        <w:t xml:space="preserve"> </w:t>
      </w:r>
      <w:r w:rsidRPr="00794BCF">
        <w:rPr>
          <w:bCs/>
        </w:rPr>
        <w:t xml:space="preserve"> </w:t>
      </w:r>
      <w:r w:rsidRPr="00C214DC">
        <w:rPr>
          <w:bCs/>
        </w:rPr>
        <w:t>Set compression level for BAM output</w:t>
      </w:r>
      <w:r w:rsidRPr="00794BCF">
        <w:rPr>
          <w:bCs/>
        </w:rPr>
        <w:t>.</w:t>
      </w:r>
    </w:p>
    <w:p w14:paraId="2E258443"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14:paraId="704FC73E" w14:textId="77777777" w:rsidR="00707F4B" w:rsidRDefault="00707F4B" w:rsidP="00707F4B">
      <w:pPr>
        <w:pStyle w:val="ListParagraph"/>
        <w:numPr>
          <w:ilvl w:val="0"/>
          <w:numId w:val="18"/>
        </w:numPr>
        <w:rPr>
          <w:bCs/>
        </w:rPr>
      </w:pPr>
      <w:r w:rsidRPr="00C214DC">
        <w:rPr>
          <w:bCs/>
        </w:rPr>
        <w:t>--nthreads</w:t>
      </w:r>
      <w:r>
        <w:rPr>
          <w:bCs/>
        </w:rPr>
        <w:t xml:space="preserve"> Number of threads to use.</w:t>
      </w:r>
    </w:p>
    <w:p w14:paraId="3F9B8B9C"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4D47C3B3" w14:textId="77777777" w:rsidR="00707F4B" w:rsidRPr="00D46966" w:rsidRDefault="00707F4B" w:rsidP="00707F4B">
      <w:pPr>
        <w:pStyle w:val="ListParagraph"/>
        <w:numPr>
          <w:ilvl w:val="0"/>
          <w:numId w:val="18"/>
        </w:numPr>
        <w:rPr>
          <w:bCs/>
        </w:rPr>
      </w:pPr>
      <w:r w:rsidRPr="00D46966">
        <w:t>--tmpdir</w:t>
      </w:r>
      <w:r w:rsidRPr="000B03DB">
        <w:rPr>
          <w:bCs/>
        </w:rPr>
        <w:t xml:space="preserve"> </w:t>
      </w:r>
      <w:r>
        <w:rPr>
          <w:bCs/>
        </w:rPr>
        <w:t xml:space="preserve"> </w:t>
      </w:r>
      <w:r w:rsidRPr="00D46966">
        <w:rPr>
          <w:bCs/>
        </w:rPr>
        <w:t>Use to output sorted chunks</w:t>
      </w:r>
      <w:r w:rsidRPr="000B03DB">
        <w:rPr>
          <w:bCs/>
        </w:rPr>
        <w:t>.</w:t>
      </w:r>
    </w:p>
    <w:p w14:paraId="552B96AC" w14:textId="77777777" w:rsidR="00707F4B" w:rsidRDefault="00707F4B" w:rsidP="00707F4B">
      <w:pPr>
        <w:rPr>
          <w:bCs/>
        </w:rPr>
      </w:pPr>
    </w:p>
    <w:p w14:paraId="04402CDD" w14:textId="77777777" w:rsidR="00707F4B" w:rsidRDefault="00707F4B" w:rsidP="00707F4B">
      <w:pPr>
        <w:pStyle w:val="Heading3"/>
      </w:pPr>
      <w:bookmarkStart w:id="21" w:name="_Toc20118336"/>
      <w:r>
        <w:t>Merge BAM files: sambamba-merge</w:t>
      </w:r>
      <w:bookmarkEnd w:id="21"/>
    </w:p>
    <w:p w14:paraId="2D05CEBD" w14:textId="77777777" w:rsidR="00707F4B" w:rsidRPr="00424B6A" w:rsidRDefault="00707F4B" w:rsidP="00707F4B">
      <w:pPr>
        <w:rPr>
          <w:bCs/>
        </w:rPr>
      </w:pPr>
      <w:r>
        <w:rPr>
          <w:bCs/>
        </w:rPr>
        <w:t xml:space="preserve">Merge all bam files corresponding to each lane using sambamba-merge. </w:t>
      </w:r>
    </w:p>
    <w:p w14:paraId="52D8E1D4" w14:textId="77777777" w:rsidR="00707F4B" w:rsidRDefault="00707F4B" w:rsidP="00707F4B">
      <w:pPr>
        <w:rPr>
          <w:bCs/>
        </w:rPr>
      </w:pPr>
    </w:p>
    <w:p w14:paraId="655C728E" w14:textId="77777777" w:rsidR="00707F4B" w:rsidRDefault="00707F4B" w:rsidP="00707F4B">
      <w:pPr>
        <w:rPr>
          <w:bCs/>
        </w:rPr>
      </w:pPr>
      <w:r w:rsidRPr="002C3B8E">
        <w:rPr>
          <w:bCs/>
        </w:rPr>
        <w:t>Program Options</w:t>
      </w:r>
    </w:p>
    <w:p w14:paraId="26A3AB0C" w14:textId="77777777" w:rsidR="00707F4B" w:rsidRDefault="00707F4B" w:rsidP="00707F4B">
      <w:pPr>
        <w:pStyle w:val="ListParagraph"/>
        <w:numPr>
          <w:ilvl w:val="0"/>
          <w:numId w:val="18"/>
        </w:numPr>
        <w:rPr>
          <w:bCs/>
        </w:rPr>
      </w:pPr>
      <w:r w:rsidRPr="00C214DC">
        <w:rPr>
          <w:bCs/>
        </w:rPr>
        <w:t>--compression-level</w:t>
      </w:r>
      <w:r>
        <w:rPr>
          <w:bCs/>
        </w:rPr>
        <w:t xml:space="preserve"> </w:t>
      </w:r>
      <w:r w:rsidRPr="00794BCF">
        <w:rPr>
          <w:bCs/>
        </w:rPr>
        <w:t xml:space="preserve"> </w:t>
      </w:r>
      <w:r w:rsidRPr="00C214DC">
        <w:rPr>
          <w:bCs/>
        </w:rPr>
        <w:t>Set compression level for BAM output</w:t>
      </w:r>
      <w:r w:rsidRPr="00794BCF">
        <w:rPr>
          <w:bCs/>
        </w:rPr>
        <w:t>.</w:t>
      </w:r>
    </w:p>
    <w:p w14:paraId="6FE5AFB1"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14:paraId="59920C51" w14:textId="77777777" w:rsidR="00707F4B" w:rsidRDefault="00707F4B" w:rsidP="00707F4B">
      <w:pPr>
        <w:pStyle w:val="ListParagraph"/>
        <w:numPr>
          <w:ilvl w:val="0"/>
          <w:numId w:val="18"/>
        </w:numPr>
        <w:rPr>
          <w:bCs/>
        </w:rPr>
      </w:pPr>
      <w:r w:rsidRPr="00C214DC">
        <w:rPr>
          <w:bCs/>
        </w:rPr>
        <w:t>--nthreads</w:t>
      </w:r>
      <w:r>
        <w:rPr>
          <w:bCs/>
        </w:rPr>
        <w:t xml:space="preserve"> Number of threads to use.</w:t>
      </w:r>
    </w:p>
    <w:p w14:paraId="52EF525F"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4237E346" w14:textId="77777777" w:rsidR="00707F4B" w:rsidRDefault="00707F4B" w:rsidP="00707F4B">
      <w:pPr>
        <w:rPr>
          <w:bCs/>
        </w:rPr>
      </w:pPr>
    </w:p>
    <w:p w14:paraId="7516C952" w14:textId="77777777" w:rsidR="00707F4B" w:rsidRDefault="00707F4B" w:rsidP="00707F4B">
      <w:pPr>
        <w:pStyle w:val="Heading3"/>
      </w:pPr>
      <w:bookmarkStart w:id="22" w:name="_Toc20118337"/>
      <w:r>
        <w:t>Mark Duplicates: sambamba-markdup</w:t>
      </w:r>
      <w:bookmarkEnd w:id="22"/>
    </w:p>
    <w:p w14:paraId="06364747" w14:textId="77777777" w:rsidR="00707F4B" w:rsidRPr="00424B6A" w:rsidRDefault="00707F4B" w:rsidP="00707F4B">
      <w:pPr>
        <w:rPr>
          <w:bCs/>
        </w:rPr>
      </w:pPr>
      <w:r>
        <w:rPr>
          <w:bCs/>
        </w:rPr>
        <w:t xml:space="preserve">Mark duplicates in the merged bam files of a sample using sambamba-markdup. </w:t>
      </w:r>
    </w:p>
    <w:p w14:paraId="6B592543" w14:textId="77777777" w:rsidR="00707F4B" w:rsidRDefault="00707F4B" w:rsidP="00707F4B">
      <w:pPr>
        <w:rPr>
          <w:bCs/>
        </w:rPr>
      </w:pPr>
    </w:p>
    <w:p w14:paraId="55F77D90" w14:textId="77777777" w:rsidR="00707F4B" w:rsidRDefault="00707F4B" w:rsidP="00707F4B">
      <w:pPr>
        <w:rPr>
          <w:bCs/>
        </w:rPr>
      </w:pPr>
      <w:r w:rsidRPr="002C3B8E">
        <w:rPr>
          <w:bCs/>
        </w:rPr>
        <w:t>Program Options</w:t>
      </w:r>
    </w:p>
    <w:p w14:paraId="1298F1D4" w14:textId="77777777" w:rsidR="00707F4B" w:rsidRDefault="00707F4B" w:rsidP="00707F4B">
      <w:pPr>
        <w:pStyle w:val="ListParagraph"/>
        <w:numPr>
          <w:ilvl w:val="0"/>
          <w:numId w:val="18"/>
        </w:numPr>
        <w:rPr>
          <w:bCs/>
        </w:rPr>
      </w:pPr>
      <w:r w:rsidRPr="00C214DC">
        <w:rPr>
          <w:bCs/>
        </w:rPr>
        <w:t>--compression-level</w:t>
      </w:r>
      <w:r>
        <w:rPr>
          <w:bCs/>
        </w:rPr>
        <w:t xml:space="preserve"> </w:t>
      </w:r>
      <w:r w:rsidRPr="00794BCF">
        <w:rPr>
          <w:bCs/>
        </w:rPr>
        <w:t xml:space="preserve"> </w:t>
      </w:r>
      <w:r w:rsidRPr="00C214DC">
        <w:rPr>
          <w:bCs/>
        </w:rPr>
        <w:t>Set compression level for BAM output</w:t>
      </w:r>
      <w:r w:rsidRPr="00794BCF">
        <w:rPr>
          <w:bCs/>
        </w:rPr>
        <w:t>.</w:t>
      </w:r>
    </w:p>
    <w:p w14:paraId="108216CE"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14:paraId="69B18692" w14:textId="77777777" w:rsidR="00707F4B" w:rsidRDefault="00707F4B" w:rsidP="00707F4B">
      <w:pPr>
        <w:pStyle w:val="ListParagraph"/>
        <w:numPr>
          <w:ilvl w:val="0"/>
          <w:numId w:val="18"/>
        </w:numPr>
        <w:rPr>
          <w:bCs/>
        </w:rPr>
      </w:pPr>
      <w:r w:rsidRPr="00C214DC">
        <w:rPr>
          <w:bCs/>
        </w:rPr>
        <w:t>--nthreads</w:t>
      </w:r>
      <w:r>
        <w:rPr>
          <w:bCs/>
        </w:rPr>
        <w:t xml:space="preserve"> Number of threads to use.</w:t>
      </w:r>
    </w:p>
    <w:p w14:paraId="5A846F8C"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25B825E7" w14:textId="77777777" w:rsidR="00707F4B" w:rsidRPr="00D46966" w:rsidRDefault="00707F4B" w:rsidP="00707F4B">
      <w:pPr>
        <w:pStyle w:val="ListParagraph"/>
        <w:numPr>
          <w:ilvl w:val="0"/>
          <w:numId w:val="18"/>
        </w:numPr>
        <w:rPr>
          <w:bCs/>
        </w:rPr>
      </w:pPr>
      <w:r w:rsidRPr="00D46966">
        <w:t>--tmpdir</w:t>
      </w:r>
      <w:r w:rsidRPr="000B03DB">
        <w:rPr>
          <w:bCs/>
        </w:rPr>
        <w:t xml:space="preserve"> </w:t>
      </w:r>
      <w:r>
        <w:rPr>
          <w:bCs/>
        </w:rPr>
        <w:t xml:space="preserve"> D</w:t>
      </w:r>
      <w:r w:rsidRPr="00D50D4E">
        <w:rPr>
          <w:bCs/>
        </w:rPr>
        <w:t>irectory for temporary files</w:t>
      </w:r>
      <w:r w:rsidRPr="000B03DB">
        <w:rPr>
          <w:bCs/>
        </w:rPr>
        <w:t>.</w:t>
      </w:r>
    </w:p>
    <w:p w14:paraId="2492D2CE" w14:textId="77777777" w:rsidR="00707F4B" w:rsidRDefault="00707F4B" w:rsidP="00707F4B">
      <w:pPr>
        <w:rPr>
          <w:bCs/>
        </w:rPr>
      </w:pPr>
    </w:p>
    <w:p w14:paraId="2FADF20B" w14:textId="77777777" w:rsidR="00707F4B" w:rsidRDefault="00707F4B" w:rsidP="00707F4B">
      <w:pPr>
        <w:pStyle w:val="Heading3"/>
      </w:pPr>
      <w:bookmarkStart w:id="23" w:name="_Toc20118338"/>
      <w:r>
        <w:t>Variant Calling: VarDictJava</w:t>
      </w:r>
      <w:bookmarkEnd w:id="23"/>
    </w:p>
    <w:p w14:paraId="3F2B553B" w14:textId="77777777" w:rsidR="00707F4B" w:rsidRPr="00424B6A" w:rsidRDefault="00707F4B" w:rsidP="00707F4B">
      <w:pPr>
        <w:rPr>
          <w:bCs/>
        </w:rPr>
      </w:pPr>
      <w:r>
        <w:rPr>
          <w:bCs/>
        </w:rPr>
        <w:t xml:space="preserve">Variants are called on duplicate marked bam file on a sample using VarDictJava. </w:t>
      </w:r>
    </w:p>
    <w:p w14:paraId="7C718BFA" w14:textId="77777777" w:rsidR="00707F4B" w:rsidRDefault="00707F4B" w:rsidP="00707F4B">
      <w:pPr>
        <w:rPr>
          <w:bCs/>
        </w:rPr>
      </w:pPr>
    </w:p>
    <w:p w14:paraId="2B13E3F7" w14:textId="77777777" w:rsidR="00707F4B" w:rsidRDefault="00707F4B" w:rsidP="00707F4B">
      <w:pPr>
        <w:rPr>
          <w:bCs/>
        </w:rPr>
      </w:pPr>
      <w:r w:rsidRPr="002C3B8E">
        <w:rPr>
          <w:bCs/>
        </w:rPr>
        <w:t>Program Options</w:t>
      </w:r>
    </w:p>
    <w:p w14:paraId="351D552B" w14:textId="77777777" w:rsidR="00707F4B" w:rsidRDefault="00707F4B" w:rsidP="00707F4B">
      <w:pPr>
        <w:pStyle w:val="ListParagraph"/>
        <w:numPr>
          <w:ilvl w:val="0"/>
          <w:numId w:val="18"/>
        </w:numPr>
        <w:rPr>
          <w:bCs/>
        </w:rPr>
      </w:pPr>
      <w:r w:rsidRPr="00C214DC">
        <w:rPr>
          <w:bCs/>
        </w:rPr>
        <w:t>-</w:t>
      </w:r>
      <w:r>
        <w:rPr>
          <w:bCs/>
        </w:rPr>
        <w:t xml:space="preserve">G </w:t>
      </w:r>
      <w:r w:rsidRPr="000D4264">
        <w:rPr>
          <w:bCs/>
        </w:rPr>
        <w:t>The reference fasta.</w:t>
      </w:r>
    </w:p>
    <w:p w14:paraId="415935AD"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hg19</w:t>
      </w:r>
      <w:r w:rsidRPr="00794BCF">
        <w:rPr>
          <w:rFonts w:ascii="Courier" w:hAnsi="Courier"/>
        </w:rPr>
        <w:t>]</w:t>
      </w:r>
    </w:p>
    <w:p w14:paraId="166D0CA3" w14:textId="77777777" w:rsidR="00707F4B" w:rsidRDefault="00707F4B" w:rsidP="00707F4B">
      <w:pPr>
        <w:pStyle w:val="ListParagraph"/>
        <w:numPr>
          <w:ilvl w:val="0"/>
          <w:numId w:val="18"/>
        </w:numPr>
        <w:rPr>
          <w:bCs/>
        </w:rPr>
      </w:pPr>
      <w:r>
        <w:rPr>
          <w:bCs/>
        </w:rPr>
        <w:t xml:space="preserve">-f </w:t>
      </w:r>
      <w:r w:rsidRPr="000D4264">
        <w:rPr>
          <w:bCs/>
        </w:rPr>
        <w:t>Th</w:t>
      </w:r>
      <w:r>
        <w:rPr>
          <w:bCs/>
        </w:rPr>
        <w:t>e threshold for allele frequency.</w:t>
      </w:r>
    </w:p>
    <w:p w14:paraId="708A7412" w14:textId="77777777" w:rsidR="00707F4B" w:rsidRPr="00794BCF" w:rsidRDefault="00707F4B" w:rsidP="00707F4B">
      <w:pPr>
        <w:pStyle w:val="ListParagraph"/>
        <w:numPr>
          <w:ilvl w:val="1"/>
          <w:numId w:val="18"/>
        </w:numPr>
        <w:rPr>
          <w:rFonts w:ascii="Courier" w:hAnsi="Courier"/>
        </w:rPr>
      </w:pPr>
      <w:r>
        <w:rPr>
          <w:rFonts w:ascii="Courier" w:hAnsi="Courier"/>
        </w:rPr>
        <w:t>[</w:t>
      </w:r>
      <w:r w:rsidRPr="000D4264">
        <w:rPr>
          <w:rFonts w:ascii="Courier" w:hAnsi="Courier"/>
        </w:rPr>
        <w:t>0.01</w:t>
      </w:r>
      <w:r w:rsidRPr="00794BCF">
        <w:rPr>
          <w:rFonts w:ascii="Courier" w:hAnsi="Courier"/>
        </w:rPr>
        <w:t>]</w:t>
      </w:r>
    </w:p>
    <w:p w14:paraId="0A93D2D9" w14:textId="77777777" w:rsidR="00707F4B" w:rsidRPr="00D46966" w:rsidRDefault="00707F4B" w:rsidP="00707F4B">
      <w:pPr>
        <w:pStyle w:val="ListParagraph"/>
        <w:numPr>
          <w:ilvl w:val="0"/>
          <w:numId w:val="18"/>
        </w:numPr>
        <w:rPr>
          <w:bCs/>
        </w:rPr>
      </w:pPr>
      <w:r>
        <w:t>-N</w:t>
      </w:r>
      <w:r w:rsidRPr="000B03DB">
        <w:rPr>
          <w:bCs/>
        </w:rPr>
        <w:t xml:space="preserve"> </w:t>
      </w:r>
      <w:r w:rsidRPr="000D4264">
        <w:rPr>
          <w:bCs/>
        </w:rPr>
        <w:t>The sample name to be used directly</w:t>
      </w:r>
      <w:r>
        <w:rPr>
          <w:bCs/>
        </w:rPr>
        <w:t>.</w:t>
      </w:r>
    </w:p>
    <w:p w14:paraId="640C8F7E" w14:textId="77777777" w:rsidR="00707F4B" w:rsidRPr="00794BCF" w:rsidRDefault="00707F4B" w:rsidP="00707F4B">
      <w:pPr>
        <w:pStyle w:val="ListParagraph"/>
        <w:numPr>
          <w:ilvl w:val="1"/>
          <w:numId w:val="18"/>
        </w:numPr>
        <w:rPr>
          <w:rFonts w:ascii="Courier" w:hAnsi="Courier"/>
        </w:rPr>
      </w:pPr>
      <w:r>
        <w:rPr>
          <w:rFonts w:ascii="Courier" w:hAnsi="Courier"/>
        </w:rPr>
        <w:t>[dynamic sample_name</w:t>
      </w:r>
      <w:r w:rsidRPr="00794BCF">
        <w:rPr>
          <w:rFonts w:ascii="Courier" w:hAnsi="Courier"/>
        </w:rPr>
        <w:t>]</w:t>
      </w:r>
    </w:p>
    <w:p w14:paraId="50E9CB9C" w14:textId="77777777" w:rsidR="00707F4B" w:rsidRPr="00D46966" w:rsidRDefault="00707F4B" w:rsidP="00707F4B">
      <w:pPr>
        <w:pStyle w:val="ListParagraph"/>
        <w:numPr>
          <w:ilvl w:val="0"/>
          <w:numId w:val="18"/>
        </w:numPr>
        <w:rPr>
          <w:bCs/>
        </w:rPr>
      </w:pPr>
      <w:r>
        <w:t>-b</w:t>
      </w:r>
      <w:r w:rsidRPr="000B03DB">
        <w:rPr>
          <w:bCs/>
        </w:rPr>
        <w:t xml:space="preserve"> </w:t>
      </w:r>
      <w:r>
        <w:rPr>
          <w:bCs/>
        </w:rPr>
        <w:t>The indexed BAM file.</w:t>
      </w:r>
    </w:p>
    <w:p w14:paraId="3434FCA9" w14:textId="77777777" w:rsidR="00707F4B" w:rsidRPr="00794BCF" w:rsidRDefault="00707F4B" w:rsidP="00707F4B">
      <w:pPr>
        <w:pStyle w:val="ListParagraph"/>
        <w:numPr>
          <w:ilvl w:val="1"/>
          <w:numId w:val="18"/>
        </w:numPr>
        <w:rPr>
          <w:rFonts w:ascii="Courier" w:hAnsi="Courier"/>
        </w:rPr>
      </w:pPr>
      <w:r>
        <w:rPr>
          <w:rFonts w:ascii="Courier" w:hAnsi="Courier"/>
        </w:rPr>
        <w:t>[dynamic bam_file</w:t>
      </w:r>
      <w:r w:rsidRPr="00794BCF">
        <w:rPr>
          <w:rFonts w:ascii="Courier" w:hAnsi="Courier"/>
        </w:rPr>
        <w:t>]</w:t>
      </w:r>
    </w:p>
    <w:p w14:paraId="6FCDA2D4" w14:textId="77777777" w:rsidR="00707F4B" w:rsidRPr="00D46966" w:rsidRDefault="00707F4B" w:rsidP="00707F4B">
      <w:pPr>
        <w:pStyle w:val="ListParagraph"/>
        <w:numPr>
          <w:ilvl w:val="0"/>
          <w:numId w:val="18"/>
        </w:numPr>
        <w:rPr>
          <w:bCs/>
        </w:rPr>
      </w:pPr>
      <w:r>
        <w:t>-c</w:t>
      </w:r>
      <w:r w:rsidRPr="000B03DB">
        <w:rPr>
          <w:bCs/>
        </w:rPr>
        <w:t xml:space="preserve"> </w:t>
      </w:r>
      <w:r w:rsidRPr="009E3A8E">
        <w:rPr>
          <w:bCs/>
        </w:rPr>
        <w:t>The column for chromosome</w:t>
      </w:r>
      <w:r>
        <w:rPr>
          <w:bCs/>
        </w:rPr>
        <w:t>.</w:t>
      </w:r>
    </w:p>
    <w:p w14:paraId="3EEC8B23" w14:textId="77777777" w:rsidR="00707F4B" w:rsidRPr="00794BCF" w:rsidRDefault="00707F4B" w:rsidP="00707F4B">
      <w:pPr>
        <w:pStyle w:val="ListParagraph"/>
        <w:numPr>
          <w:ilvl w:val="1"/>
          <w:numId w:val="18"/>
        </w:numPr>
        <w:rPr>
          <w:rFonts w:ascii="Courier" w:hAnsi="Courier"/>
        </w:rPr>
      </w:pPr>
      <w:r>
        <w:rPr>
          <w:rFonts w:ascii="Courier" w:hAnsi="Courier"/>
        </w:rPr>
        <w:t>[1</w:t>
      </w:r>
      <w:r w:rsidRPr="00794BCF">
        <w:rPr>
          <w:rFonts w:ascii="Courier" w:hAnsi="Courier"/>
        </w:rPr>
        <w:t>]</w:t>
      </w:r>
    </w:p>
    <w:p w14:paraId="13A29BC1" w14:textId="77777777" w:rsidR="00707F4B" w:rsidRPr="00D46966" w:rsidRDefault="00707F4B" w:rsidP="00707F4B">
      <w:pPr>
        <w:pStyle w:val="ListParagraph"/>
        <w:numPr>
          <w:ilvl w:val="0"/>
          <w:numId w:val="18"/>
        </w:numPr>
        <w:rPr>
          <w:bCs/>
        </w:rPr>
      </w:pPr>
      <w:r>
        <w:t>-S</w:t>
      </w:r>
      <w:r w:rsidRPr="000B03DB">
        <w:rPr>
          <w:bCs/>
        </w:rPr>
        <w:t xml:space="preserve"> </w:t>
      </w:r>
      <w:r w:rsidRPr="007A379A">
        <w:rPr>
          <w:bCs/>
        </w:rPr>
        <w:t>The column for t</w:t>
      </w:r>
      <w:r>
        <w:rPr>
          <w:bCs/>
        </w:rPr>
        <w:t>he region start.</w:t>
      </w:r>
    </w:p>
    <w:p w14:paraId="603DED04" w14:textId="77777777" w:rsidR="00707F4B" w:rsidRPr="00794BCF" w:rsidRDefault="00707F4B" w:rsidP="00707F4B">
      <w:pPr>
        <w:pStyle w:val="ListParagraph"/>
        <w:numPr>
          <w:ilvl w:val="1"/>
          <w:numId w:val="18"/>
        </w:numPr>
        <w:rPr>
          <w:rFonts w:ascii="Courier" w:hAnsi="Courier"/>
        </w:rPr>
      </w:pPr>
      <w:r>
        <w:rPr>
          <w:rFonts w:ascii="Courier" w:hAnsi="Courier"/>
        </w:rPr>
        <w:lastRenderedPageBreak/>
        <w:t>[2</w:t>
      </w:r>
      <w:r w:rsidRPr="00794BCF">
        <w:rPr>
          <w:rFonts w:ascii="Courier" w:hAnsi="Courier"/>
        </w:rPr>
        <w:t>]</w:t>
      </w:r>
    </w:p>
    <w:p w14:paraId="42BA8B3E" w14:textId="77777777" w:rsidR="00707F4B" w:rsidRPr="00D46966" w:rsidRDefault="00707F4B" w:rsidP="00707F4B">
      <w:pPr>
        <w:pStyle w:val="ListParagraph"/>
        <w:numPr>
          <w:ilvl w:val="0"/>
          <w:numId w:val="18"/>
        </w:numPr>
        <w:rPr>
          <w:bCs/>
        </w:rPr>
      </w:pPr>
      <w:r>
        <w:t>-E</w:t>
      </w:r>
      <w:r w:rsidRPr="000B03DB">
        <w:rPr>
          <w:bCs/>
        </w:rPr>
        <w:t xml:space="preserve"> </w:t>
      </w:r>
      <w:r w:rsidRPr="007A379A">
        <w:rPr>
          <w:bCs/>
        </w:rPr>
        <w:t>The column for t</w:t>
      </w:r>
      <w:r>
        <w:rPr>
          <w:bCs/>
        </w:rPr>
        <w:t>he region end.</w:t>
      </w:r>
    </w:p>
    <w:p w14:paraId="097CACBB"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0EFB484B" w14:textId="77777777" w:rsidR="00707F4B" w:rsidRPr="00D46966" w:rsidRDefault="00707F4B" w:rsidP="00707F4B">
      <w:pPr>
        <w:pStyle w:val="ListParagraph"/>
        <w:numPr>
          <w:ilvl w:val="0"/>
          <w:numId w:val="18"/>
        </w:numPr>
        <w:rPr>
          <w:bCs/>
        </w:rPr>
      </w:pPr>
      <w:r>
        <w:t>-g</w:t>
      </w:r>
      <w:r w:rsidRPr="000B03DB">
        <w:rPr>
          <w:bCs/>
        </w:rPr>
        <w:t xml:space="preserve"> </w:t>
      </w:r>
      <w:r w:rsidRPr="002E2E22">
        <w:rPr>
          <w:bCs/>
        </w:rPr>
        <w:t>The column for a gene name</w:t>
      </w:r>
      <w:r>
        <w:rPr>
          <w:bCs/>
        </w:rPr>
        <w:t>.</w:t>
      </w:r>
    </w:p>
    <w:p w14:paraId="59112E3A" w14:textId="77777777" w:rsidR="00707F4B" w:rsidRPr="00794BCF" w:rsidRDefault="00707F4B" w:rsidP="00707F4B">
      <w:pPr>
        <w:pStyle w:val="ListParagraph"/>
        <w:numPr>
          <w:ilvl w:val="1"/>
          <w:numId w:val="18"/>
        </w:numPr>
        <w:rPr>
          <w:rFonts w:ascii="Courier" w:hAnsi="Courier"/>
        </w:rPr>
      </w:pPr>
      <w:r>
        <w:rPr>
          <w:rFonts w:ascii="Courier" w:hAnsi="Courier"/>
        </w:rPr>
        <w:t>[4</w:t>
      </w:r>
      <w:r w:rsidRPr="00794BCF">
        <w:rPr>
          <w:rFonts w:ascii="Courier" w:hAnsi="Courier"/>
        </w:rPr>
        <w:t>]</w:t>
      </w:r>
    </w:p>
    <w:p w14:paraId="03273DC4" w14:textId="77777777" w:rsidR="00707F4B" w:rsidRPr="00D46966" w:rsidRDefault="00707F4B" w:rsidP="00707F4B">
      <w:pPr>
        <w:pStyle w:val="ListParagraph"/>
        <w:numPr>
          <w:ilvl w:val="0"/>
          <w:numId w:val="18"/>
        </w:numPr>
        <w:rPr>
          <w:bCs/>
        </w:rPr>
      </w:pPr>
      <w:r>
        <w:t>-th</w:t>
      </w:r>
      <w:r w:rsidRPr="000B03DB">
        <w:rPr>
          <w:bCs/>
        </w:rPr>
        <w:t xml:space="preserve"> </w:t>
      </w:r>
      <w:r>
        <w:rPr>
          <w:bCs/>
        </w:rPr>
        <w:t>Number of threads.</w:t>
      </w:r>
    </w:p>
    <w:p w14:paraId="137941C0"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2DDC2969" w14:textId="77777777" w:rsidR="00707F4B" w:rsidRPr="001E6541" w:rsidRDefault="00707F4B" w:rsidP="00707F4B">
      <w:pPr>
        <w:pStyle w:val="ListParagraph"/>
        <w:numPr>
          <w:ilvl w:val="0"/>
          <w:numId w:val="18"/>
        </w:numPr>
        <w:rPr>
          <w:bCs/>
        </w:rPr>
      </w:pPr>
      <w:r>
        <w:t>-t</w:t>
      </w:r>
      <w:r w:rsidRPr="000B03DB">
        <w:rPr>
          <w:bCs/>
        </w:rPr>
        <w:t xml:space="preserve"> </w:t>
      </w:r>
      <w:r w:rsidRPr="00F2684D">
        <w:rPr>
          <w:bCs/>
        </w:rPr>
        <w:t>Indicate to remove duplicated reads. Only one pair with identical start positions will be kept</w:t>
      </w:r>
      <w:r>
        <w:rPr>
          <w:bCs/>
        </w:rPr>
        <w:t>.</w:t>
      </w:r>
    </w:p>
    <w:p w14:paraId="722D76A3" w14:textId="77777777" w:rsidR="00707F4B" w:rsidRPr="00D46966" w:rsidRDefault="00707F4B" w:rsidP="00707F4B">
      <w:pPr>
        <w:pStyle w:val="ListParagraph"/>
        <w:numPr>
          <w:ilvl w:val="0"/>
          <w:numId w:val="18"/>
        </w:numPr>
        <w:rPr>
          <w:bCs/>
        </w:rPr>
      </w:pPr>
      <w:r>
        <w:t>-r</w:t>
      </w:r>
      <w:r w:rsidRPr="000B03DB">
        <w:rPr>
          <w:bCs/>
        </w:rPr>
        <w:t xml:space="preserve"> </w:t>
      </w:r>
      <w:r w:rsidRPr="001E6541">
        <w:rPr>
          <w:bCs/>
        </w:rPr>
        <w:t>The minimum # of variance reads</w:t>
      </w:r>
      <w:r>
        <w:rPr>
          <w:bCs/>
        </w:rPr>
        <w:t>.</w:t>
      </w:r>
    </w:p>
    <w:p w14:paraId="552D2EB8" w14:textId="77777777" w:rsidR="00707F4B" w:rsidRPr="00794BCF" w:rsidRDefault="00707F4B" w:rsidP="00707F4B">
      <w:pPr>
        <w:pStyle w:val="ListParagraph"/>
        <w:numPr>
          <w:ilvl w:val="1"/>
          <w:numId w:val="18"/>
        </w:numPr>
        <w:rPr>
          <w:rFonts w:ascii="Courier" w:hAnsi="Courier"/>
        </w:rPr>
      </w:pPr>
      <w:r>
        <w:rPr>
          <w:rFonts w:ascii="Courier" w:hAnsi="Courier"/>
        </w:rPr>
        <w:t>[4</w:t>
      </w:r>
      <w:r w:rsidRPr="00794BCF">
        <w:rPr>
          <w:rFonts w:ascii="Courier" w:hAnsi="Courier"/>
        </w:rPr>
        <w:t>]</w:t>
      </w:r>
    </w:p>
    <w:p w14:paraId="41662B13" w14:textId="77777777" w:rsidR="00707F4B" w:rsidRPr="00D46966" w:rsidRDefault="00707F4B" w:rsidP="00707F4B">
      <w:pPr>
        <w:pStyle w:val="ListParagraph"/>
        <w:numPr>
          <w:ilvl w:val="0"/>
          <w:numId w:val="18"/>
        </w:numPr>
        <w:rPr>
          <w:bCs/>
        </w:rPr>
      </w:pPr>
      <w:r>
        <w:t>-B</w:t>
      </w:r>
      <w:r w:rsidRPr="000B03DB">
        <w:rPr>
          <w:bCs/>
        </w:rPr>
        <w:t xml:space="preserve"> </w:t>
      </w:r>
      <w:r w:rsidRPr="003233F8">
        <w:rPr>
          <w:bCs/>
        </w:rPr>
        <w:t>The minimum # of reads to determine strand bias</w:t>
      </w:r>
      <w:r>
        <w:rPr>
          <w:bCs/>
        </w:rPr>
        <w:t>.</w:t>
      </w:r>
    </w:p>
    <w:p w14:paraId="078F56C4" w14:textId="77777777" w:rsidR="00707F4B" w:rsidRPr="00794BCF" w:rsidRDefault="00707F4B" w:rsidP="00707F4B">
      <w:pPr>
        <w:pStyle w:val="ListParagraph"/>
        <w:numPr>
          <w:ilvl w:val="1"/>
          <w:numId w:val="18"/>
        </w:numPr>
        <w:rPr>
          <w:rFonts w:ascii="Courier" w:hAnsi="Courier"/>
        </w:rPr>
      </w:pPr>
      <w:r>
        <w:rPr>
          <w:rFonts w:ascii="Courier" w:hAnsi="Courier"/>
        </w:rPr>
        <w:t>[2</w:t>
      </w:r>
      <w:r w:rsidRPr="00794BCF">
        <w:rPr>
          <w:rFonts w:ascii="Courier" w:hAnsi="Courier"/>
        </w:rPr>
        <w:t>]</w:t>
      </w:r>
    </w:p>
    <w:p w14:paraId="21004F08" w14:textId="77777777" w:rsidR="00707F4B" w:rsidRPr="00D46966" w:rsidRDefault="00707F4B" w:rsidP="00707F4B">
      <w:pPr>
        <w:pStyle w:val="ListParagraph"/>
        <w:numPr>
          <w:ilvl w:val="0"/>
          <w:numId w:val="18"/>
        </w:numPr>
        <w:rPr>
          <w:bCs/>
        </w:rPr>
      </w:pPr>
      <w:r>
        <w:t>-m</w:t>
      </w:r>
      <w:r w:rsidRPr="000B03DB">
        <w:rPr>
          <w:bCs/>
        </w:rPr>
        <w:t xml:space="preserve"> </w:t>
      </w:r>
      <w:r>
        <w:rPr>
          <w:bCs/>
        </w:rPr>
        <w:t>Minimum number of r</w:t>
      </w:r>
      <w:r w:rsidRPr="008A75D7">
        <w:rPr>
          <w:bCs/>
        </w:rPr>
        <w:t xml:space="preserve">eads with mismatches more than </w:t>
      </w:r>
      <w:r>
        <w:rPr>
          <w:bCs/>
        </w:rPr>
        <w:t>this</w:t>
      </w:r>
      <w:r w:rsidRPr="008A75D7">
        <w:rPr>
          <w:bCs/>
        </w:rPr>
        <w:t xml:space="preserve"> will be filtered and ignored. Gaps are not counted as mismatches.</w:t>
      </w:r>
    </w:p>
    <w:p w14:paraId="23E4B7BB" w14:textId="77777777" w:rsidR="00707F4B" w:rsidRPr="00794BCF" w:rsidRDefault="00707F4B" w:rsidP="00707F4B">
      <w:pPr>
        <w:pStyle w:val="ListParagraph"/>
        <w:numPr>
          <w:ilvl w:val="1"/>
          <w:numId w:val="18"/>
        </w:numPr>
        <w:rPr>
          <w:rFonts w:ascii="Courier" w:hAnsi="Courier"/>
        </w:rPr>
      </w:pPr>
      <w:r>
        <w:rPr>
          <w:rFonts w:ascii="Courier" w:hAnsi="Courier"/>
        </w:rPr>
        <w:t>[6</w:t>
      </w:r>
      <w:r w:rsidRPr="00794BCF">
        <w:rPr>
          <w:rFonts w:ascii="Courier" w:hAnsi="Courier"/>
        </w:rPr>
        <w:t>]</w:t>
      </w:r>
    </w:p>
    <w:p w14:paraId="186941E6" w14:textId="77777777" w:rsidR="00707F4B" w:rsidRPr="00D46966" w:rsidRDefault="00707F4B" w:rsidP="00707F4B">
      <w:pPr>
        <w:pStyle w:val="ListParagraph"/>
        <w:numPr>
          <w:ilvl w:val="0"/>
          <w:numId w:val="18"/>
        </w:numPr>
        <w:rPr>
          <w:bCs/>
        </w:rPr>
      </w:pPr>
      <w:r>
        <w:t>-P</w:t>
      </w:r>
      <w:r w:rsidRPr="000B03DB">
        <w:rPr>
          <w:bCs/>
        </w:rPr>
        <w:t xml:space="preserve"> </w:t>
      </w:r>
      <w:r w:rsidRPr="00F92D06">
        <w:rPr>
          <w:bCs/>
        </w:rPr>
        <w:t xml:space="preserve">The read position filter. If the mean variants position is less that specified, </w:t>
      </w:r>
      <w:r>
        <w:rPr>
          <w:bCs/>
        </w:rPr>
        <w:t>it is considered false positive</w:t>
      </w:r>
      <w:r w:rsidRPr="008A75D7">
        <w:rPr>
          <w:bCs/>
        </w:rPr>
        <w:t>.</w:t>
      </w:r>
    </w:p>
    <w:p w14:paraId="1911DA8A" w14:textId="77777777" w:rsidR="00707F4B" w:rsidRPr="00794BCF" w:rsidRDefault="00707F4B" w:rsidP="00707F4B">
      <w:pPr>
        <w:pStyle w:val="ListParagraph"/>
        <w:numPr>
          <w:ilvl w:val="1"/>
          <w:numId w:val="18"/>
        </w:numPr>
        <w:rPr>
          <w:rFonts w:ascii="Courier" w:hAnsi="Courier"/>
        </w:rPr>
      </w:pPr>
      <w:r>
        <w:rPr>
          <w:rFonts w:ascii="Courier" w:hAnsi="Courier"/>
        </w:rPr>
        <w:t>[5</w:t>
      </w:r>
      <w:r w:rsidRPr="00794BCF">
        <w:rPr>
          <w:rFonts w:ascii="Courier" w:hAnsi="Courier"/>
        </w:rPr>
        <w:t>]</w:t>
      </w:r>
    </w:p>
    <w:p w14:paraId="5CF9ACA2" w14:textId="77777777" w:rsidR="00707F4B" w:rsidRPr="00D46966" w:rsidRDefault="00707F4B" w:rsidP="00707F4B">
      <w:pPr>
        <w:pStyle w:val="ListParagraph"/>
        <w:numPr>
          <w:ilvl w:val="0"/>
          <w:numId w:val="18"/>
        </w:numPr>
        <w:rPr>
          <w:bCs/>
        </w:rPr>
      </w:pPr>
      <w:r>
        <w:t>-o</w:t>
      </w:r>
      <w:r w:rsidRPr="000B03DB">
        <w:rPr>
          <w:bCs/>
        </w:rPr>
        <w:t xml:space="preserve"> </w:t>
      </w:r>
      <w:r w:rsidRPr="00E01EA1">
        <w:rPr>
          <w:bCs/>
        </w:rPr>
        <w:t>The reads should have at least mean MapQ t</w:t>
      </w:r>
      <w:r>
        <w:rPr>
          <w:bCs/>
        </w:rPr>
        <w:t>o be considered a valid variant</w:t>
      </w:r>
      <w:r w:rsidRPr="008A75D7">
        <w:rPr>
          <w:bCs/>
        </w:rPr>
        <w:t>.</w:t>
      </w:r>
    </w:p>
    <w:p w14:paraId="7160AE25" w14:textId="77777777" w:rsidR="00707F4B" w:rsidRPr="00794BCF" w:rsidRDefault="00707F4B" w:rsidP="00707F4B">
      <w:pPr>
        <w:pStyle w:val="ListParagraph"/>
        <w:numPr>
          <w:ilvl w:val="1"/>
          <w:numId w:val="18"/>
        </w:numPr>
        <w:rPr>
          <w:rFonts w:ascii="Courier" w:hAnsi="Courier"/>
        </w:rPr>
      </w:pPr>
      <w:r>
        <w:rPr>
          <w:rFonts w:ascii="Courier" w:hAnsi="Courier"/>
        </w:rPr>
        <w:t>[25</w:t>
      </w:r>
      <w:r w:rsidRPr="00794BCF">
        <w:rPr>
          <w:rFonts w:ascii="Courier" w:hAnsi="Courier"/>
        </w:rPr>
        <w:t>]</w:t>
      </w:r>
    </w:p>
    <w:p w14:paraId="2505C5D7" w14:textId="77777777" w:rsidR="00707F4B" w:rsidRPr="00D46966" w:rsidRDefault="00707F4B" w:rsidP="00707F4B">
      <w:pPr>
        <w:pStyle w:val="ListParagraph"/>
        <w:numPr>
          <w:ilvl w:val="0"/>
          <w:numId w:val="18"/>
        </w:numPr>
        <w:rPr>
          <w:bCs/>
        </w:rPr>
      </w:pPr>
      <w:r>
        <w:t>-q</w:t>
      </w:r>
      <w:r w:rsidRPr="000B03DB">
        <w:rPr>
          <w:bCs/>
        </w:rPr>
        <w:t xml:space="preserve"> </w:t>
      </w:r>
      <w:r w:rsidRPr="00E01EA1">
        <w:rPr>
          <w:bCs/>
        </w:rPr>
        <w:t>The phred score for a ba</w:t>
      </w:r>
      <w:r>
        <w:rPr>
          <w:bCs/>
        </w:rPr>
        <w:t>se to be considered a good call</w:t>
      </w:r>
      <w:r w:rsidRPr="008A75D7">
        <w:rPr>
          <w:bCs/>
        </w:rPr>
        <w:t>.</w:t>
      </w:r>
    </w:p>
    <w:p w14:paraId="6983A172" w14:textId="77777777" w:rsidR="00707F4B" w:rsidRPr="00794BCF" w:rsidRDefault="00707F4B" w:rsidP="00707F4B">
      <w:pPr>
        <w:pStyle w:val="ListParagraph"/>
        <w:numPr>
          <w:ilvl w:val="1"/>
          <w:numId w:val="18"/>
        </w:numPr>
        <w:rPr>
          <w:rFonts w:ascii="Courier" w:hAnsi="Courier"/>
        </w:rPr>
      </w:pPr>
      <w:r>
        <w:rPr>
          <w:rFonts w:ascii="Courier" w:hAnsi="Courier"/>
        </w:rPr>
        <w:t>[25</w:t>
      </w:r>
      <w:r w:rsidRPr="00794BCF">
        <w:rPr>
          <w:rFonts w:ascii="Courier" w:hAnsi="Courier"/>
        </w:rPr>
        <w:t>]</w:t>
      </w:r>
    </w:p>
    <w:p w14:paraId="79D5722B" w14:textId="7F5D0816" w:rsidR="00707F4B" w:rsidRDefault="00707F4B" w:rsidP="00707F4B">
      <w:pPr>
        <w:rPr>
          <w:bCs/>
        </w:rPr>
      </w:pPr>
    </w:p>
    <w:p w14:paraId="026EF196" w14:textId="0522BD09" w:rsidR="00EB5E12" w:rsidRDefault="00EB5E12" w:rsidP="00EB5E12"/>
    <w:p w14:paraId="5E4B0529" w14:textId="06657329" w:rsidR="00EB5E12" w:rsidRDefault="00EB5E12" w:rsidP="00EB5E12">
      <w:pPr>
        <w:pStyle w:val="Heading3"/>
      </w:pPr>
      <w:bookmarkStart w:id="24" w:name="_Toc20118339"/>
      <w:r>
        <w:t>Tranlocation Calling</w:t>
      </w:r>
      <w:bookmarkEnd w:id="24"/>
    </w:p>
    <w:p w14:paraId="510B5E1E" w14:textId="494CECAD" w:rsidR="00EB5E12" w:rsidRDefault="00EB5E12" w:rsidP="00EB5E12">
      <w:r>
        <w:t>GatorSeq analysis output alignment (*.bam and *.bam.bai) are fed into t</w:t>
      </w:r>
      <w:r w:rsidRPr="006A1DD9">
        <w:t xml:space="preserve">ranslocations </w:t>
      </w:r>
      <w:r>
        <w:t>detection software</w:t>
      </w:r>
      <w:r w:rsidRPr="006A1DD9">
        <w:t xml:space="preserve"> using iCallSV Software (version 0.0.6 - https://github.com/rhshah/iCallSV</w:t>
      </w:r>
      <w:r>
        <w:t>),</w:t>
      </w:r>
      <w:r w:rsidRPr="00B91C3E">
        <w:t xml:space="preserve"> </w:t>
      </w:r>
      <w:r>
        <w:t xml:space="preserve">which is the simillar pipeline used by MSKCC </w:t>
      </w:r>
      <w:r>
        <w:fldChar w:fldCharType="begin" w:fldLock="1"/>
      </w:r>
      <w:r w:rsidR="00AF1C89">
        <w:instrText>ADDIN CSL_CITATION {"citationItems":[{"id":"ITEM-1","itemData":{"ISSN":"1078-8956","author":[{"dropping-particle":"","family":"Zehir","given":"Ahmet","non-dropping-particle":"","parse-names":false,"suffix":""},{"dropping-particle":"","family":"Benayed","given":"Ryma","non-dropping-particle":"","parse-names":false,"suffix":""},{"dropping-particle":"","family":"Shah","given":"Ronak H","non-dropping-particle":"","parse-names":false,"suffix":""},{"dropping-particle":"","family":"Syed","given":"Aijazuddin","non-dropping-particle":"","parse-names":false,"suffix":""},{"dropping-particle":"","family":"Middha","given":"Sumit","non-dropping-particle":"","parse-names":false,"suffix":""},{"dropping-particle":"","family":"Kim","given":"Hyunjae R","non-dropping-particle":"","parse-names":false,"suffix":""},{"dropping-particle":"","family":"Srinivasan","given":"Preethi","non-dropping-particle":"","parse-names":false,"suffix":""},{"dropping-particle":"","family":"Gao","given":"Jianjiong","non-dropping-particle":"","parse-names":false,"suffix":""},{"dropping-particle":"","family":"Chakravarty","given":"Debyani","non-dropping-particle":"","parse-names":false,"suffix":""},{"dropping-particle":"","family":"Devlin","given":"Sean M","non-dropping-particle":"","parse-names":false,"suffix":""}],"container-title":"Nature Medicine","id":"ITEM-1","issued":{"date-parts":[["2017"]]},"publisher":"Nature Research","title":"Mutational landscape of metastatic cancer revealed from prospective clinical sequencing of 10,000 patients","type":"article-journal"},"uris":["http://www.mendeley.com/documents/?uuid=dd355ef6-c12c-46cf-861d-aeccaff1852a"]}],"mendeley":{"formattedCitation":"[1]","plainTextFormattedCitation":"[1]","previouslyFormattedCitation":"[1]"},"properties":{"noteIndex":0},"schema":"https://github.com/citation-style-language/schema/raw/master/csl-citation.json"}</w:instrText>
      </w:r>
      <w:r>
        <w:fldChar w:fldCharType="separate"/>
      </w:r>
      <w:r w:rsidR="00AF1C89" w:rsidRPr="00AF1C89">
        <w:rPr>
          <w:noProof/>
        </w:rPr>
        <w:t>[1]</w:t>
      </w:r>
      <w:r>
        <w:fldChar w:fldCharType="end"/>
      </w:r>
      <w:r>
        <w:t xml:space="preserve">. </w:t>
      </w:r>
      <w:r w:rsidRPr="00B91C3E">
        <w:t>iCallSV requires a control file (--controlBam) for detecting translocations for which we ued HAP1 bam file was used (see below for the location).</w:t>
      </w:r>
      <w:r>
        <w:t xml:space="preserve">  The final output contain only </w:t>
      </w:r>
      <w:r w:rsidRPr="00A542D6">
        <w:t>transversion</w:t>
      </w:r>
      <w:r>
        <w:t>s</w:t>
      </w:r>
      <w:r w:rsidRPr="00A542D6">
        <w:t xml:space="preserve"> and inversion</w:t>
      </w:r>
      <w:r>
        <w:t>s, which are defined as translocations.</w:t>
      </w:r>
    </w:p>
    <w:p w14:paraId="3C26955E" w14:textId="77777777" w:rsidR="00EB5E12" w:rsidRDefault="00EB5E12" w:rsidP="00EB5E12"/>
    <w:p w14:paraId="2F3D0347" w14:textId="77777777" w:rsidR="00EB5E12" w:rsidRPr="00B91C3E" w:rsidRDefault="00EB5E12" w:rsidP="00EB5E12">
      <w:r w:rsidRPr="00B91C3E">
        <w:t>Control</w:t>
      </w:r>
      <w:r>
        <w:t xml:space="preserve"> </w:t>
      </w:r>
      <w:r w:rsidRPr="00B91C3E">
        <w:t>BAM</w:t>
      </w:r>
      <w:r>
        <w:t xml:space="preserve"> </w:t>
      </w:r>
      <w:r w:rsidRPr="00B91C3E">
        <w:t xml:space="preserve">File </w:t>
      </w:r>
      <w:r>
        <w:t>(L</w:t>
      </w:r>
      <w:r w:rsidRPr="00B91C3E">
        <w:t>ocation on UF HPC</w:t>
      </w:r>
      <w:r>
        <w:t>)</w:t>
      </w:r>
      <w:r w:rsidRPr="00B91C3E">
        <w:t>:</w:t>
      </w:r>
    </w:p>
    <w:p w14:paraId="52B3833F" w14:textId="77777777" w:rsidR="00EB5E12" w:rsidRPr="00B91C3E" w:rsidRDefault="00EB5E12" w:rsidP="00EB5E12">
      <w:r w:rsidRPr="00B91C3E">
        <w:t>'/ufrc/chamala/share/GatorSeq_Share/GatorSeq_Resources/DELLY_CONTROLS/HAP1/NS-18-08_BC706506_p1_20180414072002793846ProdEnv2.0.bam'</w:t>
      </w:r>
    </w:p>
    <w:p w14:paraId="4BBEFA87" w14:textId="77777777" w:rsidR="00EB5E12" w:rsidRDefault="00EB5E12" w:rsidP="00EB5E12">
      <w:pPr>
        <w:rPr>
          <w:bCs/>
        </w:rPr>
      </w:pPr>
    </w:p>
    <w:p w14:paraId="5C2B03B9" w14:textId="77777777" w:rsidR="00EB5E12" w:rsidRDefault="00EB5E12" w:rsidP="00EB5E12">
      <w:pPr>
        <w:rPr>
          <w:bCs/>
        </w:rPr>
      </w:pPr>
      <w:r>
        <w:t xml:space="preserve">Tranlocation </w:t>
      </w:r>
      <w:r>
        <w:rPr>
          <w:bCs/>
        </w:rPr>
        <w:t xml:space="preserve">are called on duplicate marked bam file on a sample using </w:t>
      </w:r>
      <w:r w:rsidRPr="005E776F">
        <w:t>iCallSV</w:t>
      </w:r>
      <w:r>
        <w:rPr>
          <w:bCs/>
        </w:rPr>
        <w:t xml:space="preserve">. </w:t>
      </w:r>
    </w:p>
    <w:p w14:paraId="793AA758" w14:textId="77777777" w:rsidR="00EB5E12" w:rsidRDefault="00EB5E12" w:rsidP="00EB5E12">
      <w:pPr>
        <w:rPr>
          <w:bCs/>
        </w:rPr>
      </w:pPr>
    </w:p>
    <w:p w14:paraId="5A32E4B0" w14:textId="77777777" w:rsidR="00EB5E12" w:rsidRDefault="00EB5E12" w:rsidP="00EB5E12">
      <w:pPr>
        <w:rPr>
          <w:bCs/>
        </w:rPr>
      </w:pPr>
      <w:r w:rsidRPr="002C3B8E">
        <w:rPr>
          <w:bCs/>
        </w:rPr>
        <w:t>Program Options</w:t>
      </w:r>
    </w:p>
    <w:p w14:paraId="6D7C0861" w14:textId="77777777" w:rsidR="00EB5E12" w:rsidRDefault="00EB5E12" w:rsidP="00EB5E12">
      <w:pPr>
        <w:rPr>
          <w:bCs/>
        </w:rPr>
      </w:pPr>
    </w:p>
    <w:p w14:paraId="4A5A6647" w14:textId="77777777" w:rsidR="00EB5E12" w:rsidRDefault="00EB5E12" w:rsidP="00EB5E12">
      <w:pPr>
        <w:pStyle w:val="ListParagraph"/>
        <w:numPr>
          <w:ilvl w:val="0"/>
          <w:numId w:val="22"/>
        </w:numPr>
        <w:rPr>
          <w:bCs/>
        </w:rPr>
      </w:pPr>
      <w:r w:rsidRPr="00715169">
        <w:rPr>
          <w:bCs/>
        </w:rPr>
        <w:t>PYTHON</w:t>
      </w:r>
    </w:p>
    <w:p w14:paraId="09128125" w14:textId="77777777" w:rsidR="00EB5E12" w:rsidRPr="00715169" w:rsidRDefault="00EB5E12" w:rsidP="00EB5E12">
      <w:pPr>
        <w:pStyle w:val="ListParagraph"/>
        <w:numPr>
          <w:ilvl w:val="1"/>
          <w:numId w:val="22"/>
        </w:numPr>
        <w:rPr>
          <w:bCs/>
        </w:rPr>
      </w:pPr>
      <w:r w:rsidRPr="00715169">
        <w:rPr>
          <w:bCs/>
        </w:rPr>
        <w:t>/apps/gcc/5.2.0/python/2.7.10/bin/python</w:t>
      </w:r>
    </w:p>
    <w:p w14:paraId="25F129A2" w14:textId="77777777" w:rsidR="00EB5E12" w:rsidRDefault="00EB5E12" w:rsidP="00EB5E12">
      <w:pPr>
        <w:pStyle w:val="ListParagraph"/>
        <w:numPr>
          <w:ilvl w:val="0"/>
          <w:numId w:val="22"/>
        </w:numPr>
        <w:rPr>
          <w:bCs/>
        </w:rPr>
      </w:pPr>
      <w:r w:rsidRPr="005F7BD8">
        <w:rPr>
          <w:bCs/>
        </w:rPr>
        <w:t>RHOME</w:t>
      </w:r>
    </w:p>
    <w:p w14:paraId="2FD6E061" w14:textId="77777777" w:rsidR="00EB5E12" w:rsidRPr="005F7BD8" w:rsidRDefault="00EB5E12" w:rsidP="00EB5E12">
      <w:pPr>
        <w:pStyle w:val="ListParagraph"/>
        <w:numPr>
          <w:ilvl w:val="1"/>
          <w:numId w:val="22"/>
        </w:numPr>
        <w:rPr>
          <w:bCs/>
        </w:rPr>
      </w:pPr>
      <w:r w:rsidRPr="00BD1095">
        <w:rPr>
          <w:bCs/>
        </w:rPr>
        <w:t>/usr/local/anaconda/lib/R</w:t>
      </w:r>
    </w:p>
    <w:p w14:paraId="616AA960" w14:textId="77777777" w:rsidR="00EB5E12" w:rsidRDefault="00EB5E12" w:rsidP="00EB5E12">
      <w:pPr>
        <w:pStyle w:val="ListParagraph"/>
        <w:numPr>
          <w:ilvl w:val="0"/>
          <w:numId w:val="22"/>
        </w:numPr>
        <w:rPr>
          <w:bCs/>
        </w:rPr>
      </w:pPr>
      <w:r w:rsidRPr="009549AA">
        <w:rPr>
          <w:bCs/>
        </w:rPr>
        <w:lastRenderedPageBreak/>
        <w:t>RLIB</w:t>
      </w:r>
    </w:p>
    <w:p w14:paraId="53F0B44C" w14:textId="77777777" w:rsidR="00EB5E12" w:rsidRPr="009549AA" w:rsidRDefault="00EB5E12" w:rsidP="00EB5E12">
      <w:pPr>
        <w:pStyle w:val="ListParagraph"/>
        <w:numPr>
          <w:ilvl w:val="1"/>
          <w:numId w:val="22"/>
        </w:numPr>
        <w:rPr>
          <w:bCs/>
        </w:rPr>
      </w:pPr>
      <w:r w:rsidRPr="00BD1095">
        <w:rPr>
          <w:bCs/>
        </w:rPr>
        <w:t>/usr/local/anaconda/lib/R/library</w:t>
      </w:r>
    </w:p>
    <w:p w14:paraId="54419B14" w14:textId="77777777" w:rsidR="00EB5E12" w:rsidRDefault="00EB5E12" w:rsidP="00EB5E12">
      <w:pPr>
        <w:pStyle w:val="ListParagraph"/>
        <w:numPr>
          <w:ilvl w:val="0"/>
          <w:numId w:val="22"/>
        </w:numPr>
        <w:rPr>
          <w:bCs/>
        </w:rPr>
      </w:pPr>
      <w:r w:rsidRPr="004B6D3A">
        <w:rPr>
          <w:bCs/>
        </w:rPr>
        <w:t>DELLY</w:t>
      </w:r>
    </w:p>
    <w:p w14:paraId="73E73570" w14:textId="77777777" w:rsidR="00EB5E12" w:rsidRPr="004B6D3A" w:rsidRDefault="00EB5E12" w:rsidP="00EB5E12">
      <w:pPr>
        <w:pStyle w:val="ListParagraph"/>
        <w:numPr>
          <w:ilvl w:val="1"/>
          <w:numId w:val="22"/>
        </w:numPr>
        <w:rPr>
          <w:bCs/>
        </w:rPr>
      </w:pPr>
      <w:r w:rsidRPr="00BD1095">
        <w:rPr>
          <w:bCs/>
        </w:rPr>
        <w:t>/usr/local/anaconda/bin/delly</w:t>
      </w:r>
    </w:p>
    <w:p w14:paraId="07FA0E77" w14:textId="77777777" w:rsidR="00EB5E12" w:rsidRDefault="00EB5E12" w:rsidP="00EB5E12">
      <w:pPr>
        <w:pStyle w:val="ListParagraph"/>
        <w:numPr>
          <w:ilvl w:val="0"/>
          <w:numId w:val="22"/>
        </w:numPr>
        <w:rPr>
          <w:bCs/>
        </w:rPr>
      </w:pPr>
      <w:r w:rsidRPr="004B6D3A">
        <w:rPr>
          <w:bCs/>
        </w:rPr>
        <w:t>DellyVersion</w:t>
      </w:r>
    </w:p>
    <w:p w14:paraId="1F09999D" w14:textId="77777777" w:rsidR="00EB5E12" w:rsidRPr="004B6D3A" w:rsidRDefault="00EB5E12" w:rsidP="00EB5E12">
      <w:pPr>
        <w:pStyle w:val="ListParagraph"/>
        <w:numPr>
          <w:ilvl w:val="1"/>
          <w:numId w:val="22"/>
        </w:numPr>
        <w:rPr>
          <w:bCs/>
        </w:rPr>
      </w:pPr>
      <w:r w:rsidRPr="004B6D3A">
        <w:rPr>
          <w:bCs/>
        </w:rPr>
        <w:t>0.7.</w:t>
      </w:r>
      <w:r>
        <w:rPr>
          <w:bCs/>
        </w:rPr>
        <w:t>6</w:t>
      </w:r>
    </w:p>
    <w:p w14:paraId="4E56E038" w14:textId="77777777" w:rsidR="00EB5E12" w:rsidRDefault="00EB5E12" w:rsidP="00EB5E12">
      <w:pPr>
        <w:pStyle w:val="ListParagraph"/>
        <w:numPr>
          <w:ilvl w:val="0"/>
          <w:numId w:val="22"/>
        </w:numPr>
        <w:rPr>
          <w:bCs/>
        </w:rPr>
      </w:pPr>
      <w:r w:rsidRPr="004B6D3A">
        <w:rPr>
          <w:bCs/>
        </w:rPr>
        <w:t>BCFTOOLS</w:t>
      </w:r>
    </w:p>
    <w:p w14:paraId="75E4A96B" w14:textId="77777777" w:rsidR="00EB5E12" w:rsidRPr="004B6D3A" w:rsidRDefault="00EB5E12" w:rsidP="00EB5E12">
      <w:pPr>
        <w:pStyle w:val="ListParagraph"/>
        <w:numPr>
          <w:ilvl w:val="1"/>
          <w:numId w:val="22"/>
        </w:numPr>
        <w:rPr>
          <w:bCs/>
        </w:rPr>
      </w:pPr>
      <w:r w:rsidRPr="00BD1095">
        <w:rPr>
          <w:bCs/>
        </w:rPr>
        <w:t>/usr/local/anaconda/bin/bcftools</w:t>
      </w:r>
    </w:p>
    <w:p w14:paraId="60446F58" w14:textId="77777777" w:rsidR="00EB5E12" w:rsidRPr="004B6D3A" w:rsidRDefault="00EB5E12" w:rsidP="00EB5E12">
      <w:pPr>
        <w:pStyle w:val="ListParagraph"/>
        <w:numPr>
          <w:ilvl w:val="0"/>
          <w:numId w:val="22"/>
        </w:numPr>
        <w:rPr>
          <w:bCs/>
        </w:rPr>
      </w:pPr>
      <w:r w:rsidRPr="004B6D3A">
        <w:rPr>
          <w:bCs/>
        </w:rPr>
        <w:t>REFFASTA</w:t>
      </w:r>
      <w:r>
        <w:rPr>
          <w:bCs/>
        </w:rPr>
        <w:t xml:space="preserve"> - </w:t>
      </w:r>
      <w:r w:rsidRPr="004B6D3A">
        <w:rPr>
          <w:bCs/>
        </w:rPr>
        <w:t>Path to hg19 Referece Fasta file</w:t>
      </w:r>
    </w:p>
    <w:p w14:paraId="3C707E60" w14:textId="77777777" w:rsidR="00EB5E12" w:rsidRPr="004B6D3A" w:rsidRDefault="00EB5E12" w:rsidP="00EB5E12">
      <w:pPr>
        <w:pStyle w:val="ListParagraph"/>
        <w:numPr>
          <w:ilvl w:val="1"/>
          <w:numId w:val="22"/>
        </w:numPr>
        <w:rPr>
          <w:bCs/>
        </w:rPr>
      </w:pPr>
      <w:r w:rsidRPr="004B6D3A">
        <w:rPr>
          <w:bCs/>
        </w:rPr>
        <w:t>ucsc.hg19.fasta</w:t>
      </w:r>
    </w:p>
    <w:p w14:paraId="42AD08EF" w14:textId="77777777" w:rsidR="00EB5E12" w:rsidRPr="004B6D3A" w:rsidRDefault="00EB5E12" w:rsidP="00EB5E12">
      <w:pPr>
        <w:pStyle w:val="ListParagraph"/>
        <w:numPr>
          <w:ilvl w:val="0"/>
          <w:numId w:val="22"/>
        </w:numPr>
        <w:rPr>
          <w:bCs/>
        </w:rPr>
      </w:pPr>
      <w:r w:rsidRPr="004B6D3A">
        <w:rPr>
          <w:bCs/>
        </w:rPr>
        <w:t>EXREGIONS</w:t>
      </w:r>
      <w:r>
        <w:rPr>
          <w:bCs/>
        </w:rPr>
        <w:t xml:space="preserve"> - </w:t>
      </w:r>
      <w:r w:rsidRPr="004B6D3A">
        <w:rPr>
          <w:bCs/>
        </w:rPr>
        <w:t>Path to file containing regions to exclude</w:t>
      </w:r>
    </w:p>
    <w:p w14:paraId="033C8D6C" w14:textId="77777777" w:rsidR="00EB5E12" w:rsidRPr="004B6D3A" w:rsidRDefault="00EB5E12" w:rsidP="00EB5E12">
      <w:pPr>
        <w:pStyle w:val="ListParagraph"/>
        <w:numPr>
          <w:ilvl w:val="1"/>
          <w:numId w:val="22"/>
        </w:numPr>
        <w:rPr>
          <w:bCs/>
        </w:rPr>
      </w:pPr>
      <w:r w:rsidRPr="004B6D3A">
        <w:rPr>
          <w:bCs/>
        </w:rPr>
        <w:t>human.hg19.excl.tsv</w:t>
      </w:r>
    </w:p>
    <w:p w14:paraId="450A1E7C" w14:textId="77777777" w:rsidR="00EB5E12" w:rsidRPr="00DF2768" w:rsidRDefault="00EB5E12" w:rsidP="00EB5E12">
      <w:pPr>
        <w:pStyle w:val="ListParagraph"/>
        <w:numPr>
          <w:ilvl w:val="0"/>
          <w:numId w:val="22"/>
        </w:numPr>
        <w:rPr>
          <w:bCs/>
        </w:rPr>
      </w:pPr>
      <w:r w:rsidRPr="004B6D3A">
        <w:rPr>
          <w:bCs/>
        </w:rPr>
        <w:t>HotspotFile</w:t>
      </w:r>
      <w:r>
        <w:rPr>
          <w:bCs/>
        </w:rPr>
        <w:t xml:space="preserve"> - </w:t>
      </w:r>
      <w:r w:rsidRPr="00DF2768">
        <w:rPr>
          <w:bCs/>
        </w:rPr>
        <w:t>Path to file containing regions to where lenient threshold will be used</w:t>
      </w:r>
    </w:p>
    <w:p w14:paraId="30404202" w14:textId="77777777" w:rsidR="00EB5E12" w:rsidRPr="004B6D3A" w:rsidRDefault="00EB5E12" w:rsidP="00EB5E12">
      <w:pPr>
        <w:pStyle w:val="ListParagraph"/>
        <w:numPr>
          <w:ilvl w:val="1"/>
          <w:numId w:val="22"/>
        </w:numPr>
        <w:rPr>
          <w:bCs/>
        </w:rPr>
      </w:pPr>
      <w:r w:rsidRPr="004B6D3A">
        <w:rPr>
          <w:bCs/>
        </w:rPr>
        <w:t>hotspotgenes.txt</w:t>
      </w:r>
    </w:p>
    <w:p w14:paraId="2C3111BB" w14:textId="77777777" w:rsidR="00EB5E12" w:rsidRPr="00DF2768" w:rsidRDefault="00EB5E12" w:rsidP="00EB5E12">
      <w:pPr>
        <w:pStyle w:val="ListParagraph"/>
        <w:numPr>
          <w:ilvl w:val="0"/>
          <w:numId w:val="22"/>
        </w:numPr>
        <w:rPr>
          <w:bCs/>
        </w:rPr>
      </w:pPr>
      <w:r w:rsidRPr="004B6D3A">
        <w:rPr>
          <w:bCs/>
        </w:rPr>
        <w:t>GenesToKeep</w:t>
      </w:r>
      <w:r>
        <w:rPr>
          <w:bCs/>
        </w:rPr>
        <w:t xml:space="preserve"> - F</w:t>
      </w:r>
      <w:r w:rsidRPr="00DF2768">
        <w:rPr>
          <w:bCs/>
        </w:rPr>
        <w:t>ile containing genes to keep</w:t>
      </w:r>
    </w:p>
    <w:p w14:paraId="718205F4" w14:textId="77777777" w:rsidR="00EB5E12" w:rsidRPr="004B6D3A" w:rsidRDefault="00EB5E12" w:rsidP="00EB5E12">
      <w:pPr>
        <w:pStyle w:val="ListParagraph"/>
        <w:numPr>
          <w:ilvl w:val="1"/>
          <w:numId w:val="22"/>
        </w:numPr>
        <w:rPr>
          <w:bCs/>
        </w:rPr>
      </w:pPr>
      <w:r w:rsidRPr="004B6D3A">
        <w:rPr>
          <w:bCs/>
        </w:rPr>
        <w:t>genesToInclude.txt</w:t>
      </w:r>
    </w:p>
    <w:p w14:paraId="242B455F" w14:textId="77777777" w:rsidR="00EB5E12" w:rsidRPr="00DF2768" w:rsidRDefault="00EB5E12" w:rsidP="00EB5E12">
      <w:pPr>
        <w:pStyle w:val="ListParagraph"/>
        <w:numPr>
          <w:ilvl w:val="0"/>
          <w:numId w:val="22"/>
        </w:numPr>
        <w:rPr>
          <w:bCs/>
        </w:rPr>
      </w:pPr>
      <w:r w:rsidRPr="004B6D3A">
        <w:rPr>
          <w:bCs/>
        </w:rPr>
        <w:t>BlackListFile</w:t>
      </w:r>
      <w:r>
        <w:rPr>
          <w:bCs/>
        </w:rPr>
        <w:t xml:space="preserve"> - Path to file containing regions</w:t>
      </w:r>
      <w:r w:rsidRPr="00DF2768">
        <w:rPr>
          <w:bCs/>
        </w:rPr>
        <w:t xml:space="preserve"> to filter</w:t>
      </w:r>
      <w:r>
        <w:rPr>
          <w:bCs/>
        </w:rPr>
        <w:t xml:space="preserve"> (Currently dummy file)</w:t>
      </w:r>
    </w:p>
    <w:p w14:paraId="2B111E5C" w14:textId="77777777" w:rsidR="00EB5E12" w:rsidRPr="00DF2768" w:rsidRDefault="00EB5E12" w:rsidP="00EB5E12">
      <w:pPr>
        <w:pStyle w:val="ListParagraph"/>
        <w:numPr>
          <w:ilvl w:val="1"/>
          <w:numId w:val="22"/>
        </w:numPr>
        <w:rPr>
          <w:bCs/>
        </w:rPr>
      </w:pPr>
      <w:r w:rsidRPr="004B6D3A">
        <w:rPr>
          <w:bCs/>
        </w:rPr>
        <w:t>/ blacklist.txt</w:t>
      </w:r>
    </w:p>
    <w:p w14:paraId="4AC688E3" w14:textId="77777777" w:rsidR="00EB5E12" w:rsidRPr="000D36DC" w:rsidRDefault="00EB5E12" w:rsidP="00EB5E12">
      <w:pPr>
        <w:pStyle w:val="ListParagraph"/>
        <w:numPr>
          <w:ilvl w:val="0"/>
          <w:numId w:val="22"/>
        </w:numPr>
        <w:rPr>
          <w:bCs/>
        </w:rPr>
      </w:pPr>
      <w:r w:rsidRPr="00DF2768">
        <w:rPr>
          <w:bCs/>
        </w:rPr>
        <w:t>BlackListGenes</w:t>
      </w:r>
      <w:r>
        <w:rPr>
          <w:bCs/>
        </w:rPr>
        <w:t xml:space="preserve"> - </w:t>
      </w:r>
      <w:r w:rsidRPr="00DF2768">
        <w:rPr>
          <w:bCs/>
        </w:rPr>
        <w:t>Path to file containing genes to filter</w:t>
      </w:r>
      <w:r>
        <w:rPr>
          <w:bCs/>
        </w:rPr>
        <w:t xml:space="preserve"> (Currently dummy file)</w:t>
      </w:r>
    </w:p>
    <w:p w14:paraId="3D7E41A9" w14:textId="77777777" w:rsidR="00EB5E12" w:rsidRPr="00DF2768" w:rsidRDefault="00EB5E12" w:rsidP="00EB5E12">
      <w:pPr>
        <w:pStyle w:val="ListParagraph"/>
        <w:numPr>
          <w:ilvl w:val="1"/>
          <w:numId w:val="22"/>
        </w:numPr>
        <w:rPr>
          <w:bCs/>
        </w:rPr>
      </w:pPr>
      <w:r w:rsidRPr="00DF2768">
        <w:rPr>
          <w:bCs/>
        </w:rPr>
        <w:t>blacklistgenes.txt</w:t>
      </w:r>
    </w:p>
    <w:p w14:paraId="2FA9B807" w14:textId="77777777" w:rsidR="00EB5E12" w:rsidRDefault="00EB5E12" w:rsidP="00EB5E12">
      <w:pPr>
        <w:pStyle w:val="ListParagraph"/>
        <w:numPr>
          <w:ilvl w:val="0"/>
          <w:numId w:val="22"/>
        </w:numPr>
        <w:rPr>
          <w:bCs/>
        </w:rPr>
      </w:pPr>
      <w:r w:rsidRPr="00DF2768">
        <w:rPr>
          <w:bCs/>
        </w:rPr>
        <w:t>SAMTOOLS</w:t>
      </w:r>
    </w:p>
    <w:p w14:paraId="1D05B0E6" w14:textId="77777777" w:rsidR="00EB5E12" w:rsidRPr="00DF2768" w:rsidRDefault="00EB5E12" w:rsidP="00EB5E12">
      <w:pPr>
        <w:pStyle w:val="ListParagraph"/>
        <w:numPr>
          <w:ilvl w:val="1"/>
          <w:numId w:val="22"/>
        </w:numPr>
        <w:rPr>
          <w:bCs/>
        </w:rPr>
      </w:pPr>
      <w:r w:rsidRPr="001A0B24">
        <w:rPr>
          <w:bCs/>
        </w:rPr>
        <w:t>/usr/local/anaconda/bin/samtools</w:t>
      </w:r>
    </w:p>
    <w:p w14:paraId="7E601E8C" w14:textId="77777777" w:rsidR="00EB5E12" w:rsidRDefault="00EB5E12" w:rsidP="00EB5E12">
      <w:pPr>
        <w:pStyle w:val="ListParagraph"/>
        <w:numPr>
          <w:ilvl w:val="0"/>
          <w:numId w:val="22"/>
        </w:numPr>
        <w:rPr>
          <w:bCs/>
        </w:rPr>
      </w:pPr>
      <w:r w:rsidRPr="004A6491">
        <w:rPr>
          <w:bCs/>
        </w:rPr>
        <w:t>ANNOSV</w:t>
      </w:r>
    </w:p>
    <w:p w14:paraId="4880ED80" w14:textId="77777777" w:rsidR="00EB5E12" w:rsidRPr="004A6491" w:rsidRDefault="00EB5E12" w:rsidP="00EB5E12">
      <w:pPr>
        <w:pStyle w:val="ListParagraph"/>
        <w:numPr>
          <w:ilvl w:val="1"/>
          <w:numId w:val="22"/>
        </w:numPr>
        <w:rPr>
          <w:bCs/>
        </w:rPr>
      </w:pPr>
      <w:r w:rsidRPr="001A0B24">
        <w:rPr>
          <w:bCs/>
        </w:rPr>
        <w:t>/usr/local/iannotatesv/1.0.9/bin/iAnnotateSV.py</w:t>
      </w:r>
    </w:p>
    <w:p w14:paraId="15241F18" w14:textId="77777777" w:rsidR="00EB5E12" w:rsidRDefault="00EB5E12" w:rsidP="00EB5E12">
      <w:pPr>
        <w:pStyle w:val="ListParagraph"/>
        <w:numPr>
          <w:ilvl w:val="0"/>
          <w:numId w:val="22"/>
        </w:numPr>
        <w:rPr>
          <w:bCs/>
        </w:rPr>
      </w:pPr>
      <w:r w:rsidRPr="004A6491">
        <w:rPr>
          <w:bCs/>
        </w:rPr>
        <w:t>GENOMEBUILD</w:t>
      </w:r>
    </w:p>
    <w:p w14:paraId="25C99C29" w14:textId="77777777" w:rsidR="00EB5E12" w:rsidRPr="004A6491" w:rsidRDefault="00EB5E12" w:rsidP="00EB5E12">
      <w:pPr>
        <w:pStyle w:val="ListParagraph"/>
        <w:numPr>
          <w:ilvl w:val="1"/>
          <w:numId w:val="22"/>
        </w:numPr>
        <w:rPr>
          <w:bCs/>
        </w:rPr>
      </w:pPr>
      <w:r w:rsidRPr="004A6491">
        <w:rPr>
          <w:bCs/>
        </w:rPr>
        <w:t>hg19</w:t>
      </w:r>
    </w:p>
    <w:p w14:paraId="42788C76" w14:textId="77777777" w:rsidR="00EB5E12" w:rsidRDefault="00EB5E12" w:rsidP="00EB5E12">
      <w:pPr>
        <w:pStyle w:val="ListParagraph"/>
        <w:numPr>
          <w:ilvl w:val="0"/>
          <w:numId w:val="22"/>
        </w:numPr>
        <w:rPr>
          <w:bCs/>
        </w:rPr>
      </w:pPr>
      <w:r w:rsidRPr="004A6491">
        <w:rPr>
          <w:bCs/>
        </w:rPr>
        <w:t>DISTANCE</w:t>
      </w:r>
    </w:p>
    <w:p w14:paraId="25B17438" w14:textId="77777777" w:rsidR="00EB5E12" w:rsidRPr="004A6491" w:rsidRDefault="00EB5E12" w:rsidP="00EB5E12">
      <w:pPr>
        <w:pStyle w:val="ListParagraph"/>
        <w:numPr>
          <w:ilvl w:val="1"/>
          <w:numId w:val="22"/>
        </w:numPr>
        <w:rPr>
          <w:bCs/>
        </w:rPr>
      </w:pPr>
      <w:r w:rsidRPr="004A6491">
        <w:rPr>
          <w:bCs/>
        </w:rPr>
        <w:t>3000</w:t>
      </w:r>
    </w:p>
    <w:p w14:paraId="23C44AA8" w14:textId="77777777" w:rsidR="00EB5E12" w:rsidRDefault="00EB5E12" w:rsidP="00EB5E12">
      <w:pPr>
        <w:pStyle w:val="ListParagraph"/>
        <w:numPr>
          <w:ilvl w:val="0"/>
          <w:numId w:val="22"/>
        </w:numPr>
        <w:rPr>
          <w:bCs/>
        </w:rPr>
      </w:pPr>
      <w:r w:rsidRPr="004A6491">
        <w:rPr>
          <w:bCs/>
        </w:rPr>
        <w:t>CANONICALTRANSCRIPTFILE</w:t>
      </w:r>
    </w:p>
    <w:p w14:paraId="3C70DF5B" w14:textId="77777777" w:rsidR="00EB5E12" w:rsidRPr="004A6491" w:rsidRDefault="00EB5E12" w:rsidP="00EB5E12">
      <w:pPr>
        <w:pStyle w:val="ListParagraph"/>
        <w:numPr>
          <w:ilvl w:val="1"/>
          <w:numId w:val="22"/>
        </w:numPr>
        <w:rPr>
          <w:bCs/>
        </w:rPr>
      </w:pPr>
      <w:r w:rsidRPr="001A0B24">
        <w:rPr>
          <w:bCs/>
        </w:rPr>
        <w:t>/usr/local/iannotatesv/1.0.9/bin/data/canonicalInfo/canonical_transcripts.txt</w:t>
      </w:r>
    </w:p>
    <w:p w14:paraId="5135751B" w14:textId="77777777" w:rsidR="00EB5E12" w:rsidRDefault="00EB5E12" w:rsidP="00EB5E12">
      <w:pPr>
        <w:pStyle w:val="ListParagraph"/>
        <w:numPr>
          <w:ilvl w:val="0"/>
          <w:numId w:val="22"/>
        </w:numPr>
        <w:rPr>
          <w:bCs/>
        </w:rPr>
      </w:pPr>
      <w:r w:rsidRPr="004A6491">
        <w:rPr>
          <w:bCs/>
        </w:rPr>
        <w:t>UNIPROTFILE</w:t>
      </w:r>
    </w:p>
    <w:p w14:paraId="0ADA7EDA" w14:textId="77777777" w:rsidR="00EB5E12" w:rsidRPr="004A6491" w:rsidRDefault="00EB5E12" w:rsidP="00EB5E12">
      <w:pPr>
        <w:pStyle w:val="ListParagraph"/>
        <w:numPr>
          <w:ilvl w:val="1"/>
          <w:numId w:val="22"/>
        </w:numPr>
        <w:rPr>
          <w:bCs/>
        </w:rPr>
      </w:pPr>
      <w:r w:rsidRPr="001A0B24">
        <w:rPr>
          <w:bCs/>
        </w:rPr>
        <w:t>/usr/local/iannotatesv/1.0.9/bin/data/UcscUniprotdomainInfo</w:t>
      </w:r>
      <w:r w:rsidRPr="004A6491">
        <w:rPr>
          <w:bCs/>
        </w:rPr>
        <w:t>/hg19.uniprot.spAnnot.table.txt</w:t>
      </w:r>
    </w:p>
    <w:p w14:paraId="7B413633" w14:textId="77777777" w:rsidR="00EB5E12" w:rsidRDefault="00EB5E12" w:rsidP="00EB5E12">
      <w:pPr>
        <w:pStyle w:val="ListParagraph"/>
        <w:numPr>
          <w:ilvl w:val="0"/>
          <w:numId w:val="22"/>
        </w:numPr>
        <w:rPr>
          <w:bCs/>
        </w:rPr>
      </w:pPr>
      <w:r w:rsidRPr="004A6491">
        <w:rPr>
          <w:bCs/>
        </w:rPr>
        <w:t>CosmicCensus</w:t>
      </w:r>
    </w:p>
    <w:p w14:paraId="0FC94DE6" w14:textId="77777777" w:rsidR="00EB5E12" w:rsidRPr="004A6491" w:rsidRDefault="00EB5E12" w:rsidP="00EB5E12">
      <w:pPr>
        <w:pStyle w:val="ListParagraph"/>
        <w:numPr>
          <w:ilvl w:val="1"/>
          <w:numId w:val="22"/>
        </w:numPr>
        <w:rPr>
          <w:bCs/>
        </w:rPr>
      </w:pPr>
      <w:r w:rsidRPr="001A0B24">
        <w:rPr>
          <w:bCs/>
        </w:rPr>
        <w:t>/usr/local/iannotatesv/1.0.9/bin/data/cosmic/cancer_gene_census.tsv</w:t>
      </w:r>
    </w:p>
    <w:p w14:paraId="38BE1E56" w14:textId="77777777" w:rsidR="00EB5E12" w:rsidRDefault="00EB5E12" w:rsidP="00EB5E12">
      <w:pPr>
        <w:pStyle w:val="ListParagraph"/>
        <w:numPr>
          <w:ilvl w:val="0"/>
          <w:numId w:val="22"/>
        </w:numPr>
        <w:rPr>
          <w:bCs/>
        </w:rPr>
      </w:pPr>
      <w:r w:rsidRPr="004A6491">
        <w:rPr>
          <w:bCs/>
        </w:rPr>
        <w:t>CosmicFusionCounts</w:t>
      </w:r>
    </w:p>
    <w:p w14:paraId="709EA267" w14:textId="77777777" w:rsidR="00EB5E12" w:rsidRPr="004A6491" w:rsidRDefault="00EB5E12" w:rsidP="00EB5E12">
      <w:pPr>
        <w:pStyle w:val="ListParagraph"/>
        <w:numPr>
          <w:ilvl w:val="1"/>
          <w:numId w:val="22"/>
        </w:numPr>
        <w:rPr>
          <w:bCs/>
        </w:rPr>
      </w:pPr>
      <w:r w:rsidRPr="001A0B24">
        <w:rPr>
          <w:bCs/>
        </w:rPr>
        <w:t>/usr/local/iannotatesv/1.0.9/bin/data/cosmic/cosmic_fusion_counts.tsv</w:t>
      </w:r>
    </w:p>
    <w:p w14:paraId="10C94F78" w14:textId="77777777" w:rsidR="00EB5E12" w:rsidRDefault="00EB5E12" w:rsidP="00EB5E12">
      <w:pPr>
        <w:pStyle w:val="ListParagraph"/>
        <w:numPr>
          <w:ilvl w:val="0"/>
          <w:numId w:val="22"/>
        </w:numPr>
        <w:rPr>
          <w:bCs/>
        </w:rPr>
      </w:pPr>
      <w:r w:rsidRPr="004A6491">
        <w:rPr>
          <w:bCs/>
        </w:rPr>
        <w:t>RepeatRegionAnnotation</w:t>
      </w:r>
    </w:p>
    <w:p w14:paraId="15FA606D" w14:textId="77777777" w:rsidR="00EB5E12" w:rsidRPr="004A6491" w:rsidRDefault="00EB5E12" w:rsidP="00EB5E12">
      <w:pPr>
        <w:pStyle w:val="ListParagraph"/>
        <w:numPr>
          <w:ilvl w:val="1"/>
          <w:numId w:val="22"/>
        </w:numPr>
        <w:rPr>
          <w:bCs/>
        </w:rPr>
      </w:pPr>
      <w:r w:rsidRPr="001A0B24">
        <w:rPr>
          <w:bCs/>
        </w:rPr>
        <w:t>/usr/local/iannotatesv/1.0.9/bin/data/repeat_region/hg19_repeatRegion.tsv</w:t>
      </w:r>
    </w:p>
    <w:p w14:paraId="4151E10E" w14:textId="77777777" w:rsidR="00EB5E12" w:rsidRDefault="00EB5E12" w:rsidP="00EB5E12">
      <w:pPr>
        <w:pStyle w:val="ListParagraph"/>
        <w:numPr>
          <w:ilvl w:val="0"/>
          <w:numId w:val="22"/>
        </w:numPr>
        <w:rPr>
          <w:bCs/>
        </w:rPr>
      </w:pPr>
      <w:r w:rsidRPr="004A6491">
        <w:rPr>
          <w:bCs/>
        </w:rPr>
        <w:t>DGvAnnotations</w:t>
      </w:r>
    </w:p>
    <w:p w14:paraId="7D33BD69" w14:textId="77777777" w:rsidR="00EB5E12" w:rsidRPr="00715169" w:rsidRDefault="00EB5E12" w:rsidP="00EB5E12">
      <w:pPr>
        <w:pStyle w:val="ListParagraph"/>
        <w:numPr>
          <w:ilvl w:val="1"/>
          <w:numId w:val="22"/>
        </w:numPr>
        <w:rPr>
          <w:bCs/>
        </w:rPr>
      </w:pPr>
      <w:r w:rsidRPr="001A0B24">
        <w:rPr>
          <w:bCs/>
        </w:rPr>
        <w:t>/usr/local/iannotatesv/1.0.9/bin/data/database_of_genomic_variants/hg19_DGv_Annotation.tsv</w:t>
      </w:r>
    </w:p>
    <w:p w14:paraId="44F6517E" w14:textId="77777777" w:rsidR="00EB5E12" w:rsidRDefault="00EB5E12" w:rsidP="00EB5E12">
      <w:pPr>
        <w:pStyle w:val="ListParagraph"/>
        <w:numPr>
          <w:ilvl w:val="0"/>
          <w:numId w:val="22"/>
        </w:numPr>
        <w:rPr>
          <w:bCs/>
        </w:rPr>
      </w:pPr>
      <w:r w:rsidRPr="00715169">
        <w:rPr>
          <w:bCs/>
        </w:rPr>
        <w:lastRenderedPageBreak/>
        <w:t>CalculateConfidenceScore</w:t>
      </w:r>
    </w:p>
    <w:p w14:paraId="38A11B6D" w14:textId="77777777" w:rsidR="00EB5E12" w:rsidRPr="005F7BD8" w:rsidRDefault="00EB5E12" w:rsidP="00EB5E12">
      <w:pPr>
        <w:pStyle w:val="ListParagraph"/>
        <w:numPr>
          <w:ilvl w:val="1"/>
          <w:numId w:val="22"/>
        </w:numPr>
        <w:rPr>
          <w:bCs/>
        </w:rPr>
      </w:pPr>
      <w:r w:rsidRPr="001A0B24">
        <w:rPr>
          <w:bCs/>
        </w:rPr>
        <w:t>/usr/local/icallsv/0.0.6/iCallSV/R/Rscripts/calculateConfidenceScore.R</w:t>
      </w:r>
    </w:p>
    <w:p w14:paraId="17A5F779" w14:textId="77777777" w:rsidR="00EB5E12" w:rsidRDefault="00EB5E12" w:rsidP="00EB5E12">
      <w:pPr>
        <w:pStyle w:val="ListParagraph"/>
        <w:numPr>
          <w:ilvl w:val="0"/>
          <w:numId w:val="22"/>
        </w:numPr>
        <w:rPr>
          <w:bCs/>
        </w:rPr>
      </w:pPr>
      <w:r w:rsidRPr="009549AA">
        <w:rPr>
          <w:bCs/>
        </w:rPr>
        <w:t>GENOMEBUILD</w:t>
      </w:r>
    </w:p>
    <w:p w14:paraId="55138C63" w14:textId="77777777" w:rsidR="00EB5E12" w:rsidRPr="009549AA" w:rsidRDefault="00EB5E12" w:rsidP="00EB5E12">
      <w:pPr>
        <w:pStyle w:val="ListParagraph"/>
        <w:numPr>
          <w:ilvl w:val="1"/>
          <w:numId w:val="22"/>
        </w:numPr>
        <w:rPr>
          <w:bCs/>
        </w:rPr>
      </w:pPr>
      <w:r w:rsidRPr="009549AA">
        <w:rPr>
          <w:bCs/>
        </w:rPr>
        <w:t>hg19</w:t>
      </w:r>
    </w:p>
    <w:p w14:paraId="69FD8AFA" w14:textId="77777777" w:rsidR="00EB5E12" w:rsidRDefault="00EB5E12" w:rsidP="00EB5E12">
      <w:pPr>
        <w:pStyle w:val="ListParagraph"/>
        <w:numPr>
          <w:ilvl w:val="0"/>
          <w:numId w:val="22"/>
        </w:numPr>
        <w:rPr>
          <w:bCs/>
        </w:rPr>
      </w:pPr>
      <w:r w:rsidRPr="004B6D3A">
        <w:rPr>
          <w:bCs/>
        </w:rPr>
        <w:t>ReadLength</w:t>
      </w:r>
    </w:p>
    <w:p w14:paraId="3EC990EE" w14:textId="77777777" w:rsidR="00EB5E12" w:rsidRPr="004B6D3A" w:rsidRDefault="00EB5E12" w:rsidP="00EB5E12">
      <w:pPr>
        <w:pStyle w:val="ListParagraph"/>
        <w:numPr>
          <w:ilvl w:val="1"/>
          <w:numId w:val="22"/>
        </w:numPr>
        <w:rPr>
          <w:bCs/>
        </w:rPr>
      </w:pPr>
      <w:r w:rsidRPr="004B6D3A">
        <w:rPr>
          <w:bCs/>
        </w:rPr>
        <w:t>150</w:t>
      </w:r>
    </w:p>
    <w:p w14:paraId="55C9DAD1" w14:textId="77777777" w:rsidR="00EB5E12" w:rsidRDefault="00EB5E12" w:rsidP="00EB5E12">
      <w:pPr>
        <w:pStyle w:val="ListParagraph"/>
        <w:numPr>
          <w:ilvl w:val="0"/>
          <w:numId w:val="22"/>
        </w:numPr>
        <w:rPr>
          <w:bCs/>
        </w:rPr>
      </w:pPr>
      <w:r w:rsidRPr="004B6D3A">
        <w:rPr>
          <w:bCs/>
        </w:rPr>
        <w:t>MAPQ</w:t>
      </w:r>
    </w:p>
    <w:p w14:paraId="3BDC7465" w14:textId="77777777" w:rsidR="00EB5E12" w:rsidRPr="004B6D3A" w:rsidRDefault="00EB5E12" w:rsidP="00EB5E12">
      <w:pPr>
        <w:pStyle w:val="ListParagraph"/>
        <w:numPr>
          <w:ilvl w:val="1"/>
          <w:numId w:val="22"/>
        </w:numPr>
        <w:rPr>
          <w:bCs/>
        </w:rPr>
      </w:pPr>
      <w:r w:rsidRPr="004B6D3A">
        <w:rPr>
          <w:bCs/>
        </w:rPr>
        <w:t>20</w:t>
      </w:r>
    </w:p>
    <w:p w14:paraId="136A12D2" w14:textId="77777777" w:rsidR="00EB5E12" w:rsidRDefault="00EB5E12" w:rsidP="00EB5E12">
      <w:pPr>
        <w:pStyle w:val="ListParagraph"/>
        <w:numPr>
          <w:ilvl w:val="0"/>
          <w:numId w:val="22"/>
        </w:numPr>
        <w:rPr>
          <w:bCs/>
        </w:rPr>
      </w:pPr>
      <w:r w:rsidRPr="004B6D3A">
        <w:rPr>
          <w:bCs/>
        </w:rPr>
        <w:t>NumberOfProcessors</w:t>
      </w:r>
    </w:p>
    <w:p w14:paraId="6760CABE" w14:textId="77777777" w:rsidR="00EB5E12" w:rsidRPr="004A6491" w:rsidRDefault="00EB5E12" w:rsidP="00EB5E12">
      <w:pPr>
        <w:pStyle w:val="ListParagraph"/>
        <w:numPr>
          <w:ilvl w:val="1"/>
          <w:numId w:val="22"/>
        </w:numPr>
        <w:rPr>
          <w:bCs/>
        </w:rPr>
      </w:pPr>
      <w:r w:rsidRPr="004A6491">
        <w:rPr>
          <w:bCs/>
        </w:rPr>
        <w:t xml:space="preserve"> 4</w:t>
      </w:r>
    </w:p>
    <w:p w14:paraId="074ECDAB" w14:textId="77777777" w:rsidR="00EB5E12" w:rsidRPr="004A6491" w:rsidRDefault="00EB5E12" w:rsidP="00EB5E12">
      <w:pPr>
        <w:pStyle w:val="ListParagraph"/>
        <w:numPr>
          <w:ilvl w:val="0"/>
          <w:numId w:val="22"/>
        </w:numPr>
        <w:rPr>
          <w:bCs/>
        </w:rPr>
      </w:pPr>
      <w:r w:rsidRPr="004B6D3A">
        <w:rPr>
          <w:bCs/>
        </w:rPr>
        <w:t>CaseAltFreqHotspot</w:t>
      </w:r>
      <w:r>
        <w:rPr>
          <w:bCs/>
        </w:rPr>
        <w:t xml:space="preserve"> - </w:t>
      </w:r>
      <w:r w:rsidRPr="004A6491">
        <w:rPr>
          <w:bCs/>
        </w:rPr>
        <w:t>Case Allele Fraction Hotspot</w:t>
      </w:r>
    </w:p>
    <w:p w14:paraId="7534C926" w14:textId="77777777" w:rsidR="00EB5E12" w:rsidRPr="004B6D3A" w:rsidRDefault="00EB5E12" w:rsidP="00EB5E12">
      <w:pPr>
        <w:pStyle w:val="ListParagraph"/>
        <w:numPr>
          <w:ilvl w:val="1"/>
          <w:numId w:val="22"/>
        </w:numPr>
        <w:rPr>
          <w:bCs/>
        </w:rPr>
      </w:pPr>
      <w:r w:rsidRPr="004B6D3A">
        <w:rPr>
          <w:bCs/>
        </w:rPr>
        <w:t>0.05</w:t>
      </w:r>
    </w:p>
    <w:p w14:paraId="0515A135" w14:textId="77777777" w:rsidR="00EB5E12" w:rsidRPr="004A6491" w:rsidRDefault="00EB5E12" w:rsidP="00EB5E12">
      <w:pPr>
        <w:pStyle w:val="ListParagraph"/>
        <w:numPr>
          <w:ilvl w:val="0"/>
          <w:numId w:val="22"/>
        </w:numPr>
        <w:rPr>
          <w:bCs/>
        </w:rPr>
      </w:pPr>
      <w:r w:rsidRPr="004B6D3A">
        <w:rPr>
          <w:bCs/>
        </w:rPr>
        <w:t>CaseCoverageHotspot</w:t>
      </w:r>
      <w:r>
        <w:rPr>
          <w:bCs/>
        </w:rPr>
        <w:t xml:space="preserve"> - </w:t>
      </w:r>
      <w:r w:rsidRPr="004A6491">
        <w:rPr>
          <w:bCs/>
        </w:rPr>
        <w:t>Total Case Coverage Hotspot</w:t>
      </w:r>
    </w:p>
    <w:p w14:paraId="29D61F09" w14:textId="77777777" w:rsidR="00EB5E12" w:rsidRPr="004B6D3A" w:rsidRDefault="00EB5E12" w:rsidP="00EB5E12">
      <w:pPr>
        <w:pStyle w:val="ListParagraph"/>
        <w:numPr>
          <w:ilvl w:val="1"/>
          <w:numId w:val="22"/>
        </w:numPr>
        <w:rPr>
          <w:bCs/>
        </w:rPr>
      </w:pPr>
      <w:r w:rsidRPr="004B6D3A">
        <w:rPr>
          <w:bCs/>
        </w:rPr>
        <w:t>5</w:t>
      </w:r>
    </w:p>
    <w:p w14:paraId="16715944" w14:textId="77777777" w:rsidR="00EB5E12" w:rsidRPr="004A6491" w:rsidRDefault="00EB5E12" w:rsidP="00EB5E12">
      <w:pPr>
        <w:pStyle w:val="ListParagraph"/>
        <w:numPr>
          <w:ilvl w:val="0"/>
          <w:numId w:val="22"/>
        </w:numPr>
        <w:rPr>
          <w:bCs/>
        </w:rPr>
      </w:pPr>
      <w:r w:rsidRPr="004B6D3A">
        <w:rPr>
          <w:bCs/>
        </w:rPr>
        <w:t>ControlAltFreqHotspot</w:t>
      </w:r>
      <w:r>
        <w:rPr>
          <w:bCs/>
        </w:rPr>
        <w:t xml:space="preserve"> - </w:t>
      </w:r>
      <w:r w:rsidRPr="004A6491">
        <w:rPr>
          <w:bCs/>
        </w:rPr>
        <w:t>Control Allele Fraction Hotspot</w:t>
      </w:r>
    </w:p>
    <w:p w14:paraId="157A33A3" w14:textId="77777777" w:rsidR="00EB5E12" w:rsidRPr="004B6D3A" w:rsidRDefault="00EB5E12" w:rsidP="00EB5E12">
      <w:pPr>
        <w:pStyle w:val="ListParagraph"/>
        <w:numPr>
          <w:ilvl w:val="1"/>
          <w:numId w:val="22"/>
        </w:numPr>
        <w:rPr>
          <w:bCs/>
        </w:rPr>
      </w:pPr>
      <w:r w:rsidRPr="004B6D3A">
        <w:rPr>
          <w:bCs/>
        </w:rPr>
        <w:t>0</w:t>
      </w:r>
    </w:p>
    <w:p w14:paraId="0C1BB4F5" w14:textId="77777777" w:rsidR="00EB5E12" w:rsidRPr="004A6491" w:rsidRDefault="00EB5E12" w:rsidP="00EB5E12">
      <w:pPr>
        <w:pStyle w:val="ListParagraph"/>
        <w:numPr>
          <w:ilvl w:val="0"/>
          <w:numId w:val="22"/>
        </w:numPr>
        <w:rPr>
          <w:bCs/>
        </w:rPr>
      </w:pPr>
      <w:r w:rsidRPr="004B6D3A">
        <w:rPr>
          <w:bCs/>
        </w:rPr>
        <w:t>CaseAltFreq</w:t>
      </w:r>
      <w:r>
        <w:rPr>
          <w:bCs/>
        </w:rPr>
        <w:t xml:space="preserve"> - </w:t>
      </w:r>
      <w:r w:rsidRPr="004A6491">
        <w:rPr>
          <w:bCs/>
        </w:rPr>
        <w:t>Case Allele Fraction</w:t>
      </w:r>
    </w:p>
    <w:p w14:paraId="1DF9CC16" w14:textId="77777777" w:rsidR="00EB5E12" w:rsidRPr="004B6D3A" w:rsidRDefault="00EB5E12" w:rsidP="00EB5E12">
      <w:pPr>
        <w:pStyle w:val="ListParagraph"/>
        <w:numPr>
          <w:ilvl w:val="1"/>
          <w:numId w:val="22"/>
        </w:numPr>
        <w:rPr>
          <w:bCs/>
        </w:rPr>
      </w:pPr>
      <w:r w:rsidRPr="004B6D3A">
        <w:rPr>
          <w:bCs/>
        </w:rPr>
        <w:t>0.10</w:t>
      </w:r>
    </w:p>
    <w:p w14:paraId="13171A7F" w14:textId="77777777" w:rsidR="00EB5E12" w:rsidRPr="004A6491" w:rsidRDefault="00EB5E12" w:rsidP="00EB5E12">
      <w:pPr>
        <w:pStyle w:val="ListParagraph"/>
        <w:numPr>
          <w:ilvl w:val="0"/>
          <w:numId w:val="22"/>
        </w:numPr>
        <w:rPr>
          <w:bCs/>
        </w:rPr>
      </w:pPr>
      <w:r w:rsidRPr="004B6D3A">
        <w:rPr>
          <w:bCs/>
        </w:rPr>
        <w:t>CaseCoverage</w:t>
      </w:r>
      <w:r>
        <w:rPr>
          <w:bCs/>
        </w:rPr>
        <w:t xml:space="preserve"> - </w:t>
      </w:r>
      <w:r w:rsidRPr="004A6491">
        <w:rPr>
          <w:bCs/>
        </w:rPr>
        <w:t>Total Case Coverage</w:t>
      </w:r>
    </w:p>
    <w:p w14:paraId="78603DF2" w14:textId="77777777" w:rsidR="00EB5E12" w:rsidRPr="004B6D3A" w:rsidRDefault="00EB5E12" w:rsidP="00EB5E12">
      <w:pPr>
        <w:pStyle w:val="ListParagraph"/>
        <w:numPr>
          <w:ilvl w:val="1"/>
          <w:numId w:val="22"/>
        </w:numPr>
        <w:rPr>
          <w:bCs/>
        </w:rPr>
      </w:pPr>
      <w:r w:rsidRPr="004B6D3A">
        <w:rPr>
          <w:bCs/>
        </w:rPr>
        <w:t>10</w:t>
      </w:r>
    </w:p>
    <w:p w14:paraId="1F355584" w14:textId="77777777" w:rsidR="00EB5E12" w:rsidRPr="004A6491" w:rsidRDefault="00EB5E12" w:rsidP="00EB5E12">
      <w:pPr>
        <w:pStyle w:val="ListParagraph"/>
        <w:numPr>
          <w:ilvl w:val="0"/>
          <w:numId w:val="22"/>
        </w:numPr>
        <w:rPr>
          <w:bCs/>
        </w:rPr>
      </w:pPr>
      <w:r w:rsidRPr="004B6D3A">
        <w:rPr>
          <w:bCs/>
        </w:rPr>
        <w:t>ControlAltFreq</w:t>
      </w:r>
      <w:r>
        <w:rPr>
          <w:bCs/>
        </w:rPr>
        <w:t xml:space="preserve"> - </w:t>
      </w:r>
      <w:r w:rsidRPr="004A6491">
        <w:rPr>
          <w:bCs/>
        </w:rPr>
        <w:t>Control Allele Fraction</w:t>
      </w:r>
    </w:p>
    <w:p w14:paraId="5C1E724E" w14:textId="77777777" w:rsidR="00EB5E12" w:rsidRPr="00DF2768" w:rsidRDefault="00EB5E12" w:rsidP="00EB5E12">
      <w:pPr>
        <w:pStyle w:val="ListParagraph"/>
        <w:numPr>
          <w:ilvl w:val="1"/>
          <w:numId w:val="22"/>
        </w:numPr>
        <w:rPr>
          <w:bCs/>
        </w:rPr>
      </w:pPr>
      <w:r w:rsidRPr="004B6D3A">
        <w:rPr>
          <w:bCs/>
        </w:rPr>
        <w:t>0</w:t>
      </w:r>
    </w:p>
    <w:p w14:paraId="171413DF" w14:textId="77777777" w:rsidR="00EB5E12" w:rsidRPr="004A6491" w:rsidRDefault="00EB5E12" w:rsidP="00EB5E12">
      <w:pPr>
        <w:pStyle w:val="ListParagraph"/>
        <w:numPr>
          <w:ilvl w:val="0"/>
          <w:numId w:val="22"/>
        </w:numPr>
        <w:rPr>
          <w:bCs/>
        </w:rPr>
      </w:pPr>
      <w:r w:rsidRPr="00DF2768">
        <w:rPr>
          <w:bCs/>
        </w:rPr>
        <w:t>OverallSupportingReads</w:t>
      </w:r>
      <w:r>
        <w:rPr>
          <w:bCs/>
        </w:rPr>
        <w:t xml:space="preserve"> - </w:t>
      </w:r>
      <w:r w:rsidRPr="004A6491">
        <w:rPr>
          <w:bCs/>
        </w:rPr>
        <w:t>Overall Supporting Read-pairs</w:t>
      </w:r>
    </w:p>
    <w:p w14:paraId="784B1D50" w14:textId="77777777" w:rsidR="00EB5E12" w:rsidRPr="00DF2768" w:rsidRDefault="00EB5E12" w:rsidP="00EB5E12">
      <w:pPr>
        <w:pStyle w:val="ListParagraph"/>
        <w:numPr>
          <w:ilvl w:val="1"/>
          <w:numId w:val="22"/>
        </w:numPr>
        <w:rPr>
          <w:bCs/>
        </w:rPr>
      </w:pPr>
      <w:r w:rsidRPr="00DF2768">
        <w:rPr>
          <w:bCs/>
        </w:rPr>
        <w:t xml:space="preserve"> 5</w:t>
      </w:r>
    </w:p>
    <w:p w14:paraId="74B074F4" w14:textId="77777777" w:rsidR="00EB5E12" w:rsidRPr="004A6491" w:rsidRDefault="00EB5E12" w:rsidP="00EB5E12">
      <w:pPr>
        <w:pStyle w:val="ListParagraph"/>
        <w:numPr>
          <w:ilvl w:val="0"/>
          <w:numId w:val="22"/>
        </w:numPr>
        <w:rPr>
          <w:bCs/>
        </w:rPr>
      </w:pPr>
      <w:r w:rsidRPr="00DF2768">
        <w:rPr>
          <w:bCs/>
        </w:rPr>
        <w:t>OverallSupportingReadsHotspot</w:t>
      </w:r>
      <w:r>
        <w:rPr>
          <w:bCs/>
        </w:rPr>
        <w:t xml:space="preserve"> - </w:t>
      </w:r>
      <w:r w:rsidRPr="004A6491">
        <w:rPr>
          <w:bCs/>
        </w:rPr>
        <w:t>Overall Supporting Read-pairs Hotspot</w:t>
      </w:r>
    </w:p>
    <w:p w14:paraId="3083AE40" w14:textId="77777777" w:rsidR="00EB5E12" w:rsidRPr="00DF2768" w:rsidRDefault="00EB5E12" w:rsidP="00EB5E12">
      <w:pPr>
        <w:pStyle w:val="ListParagraph"/>
        <w:numPr>
          <w:ilvl w:val="1"/>
          <w:numId w:val="22"/>
        </w:numPr>
        <w:rPr>
          <w:bCs/>
        </w:rPr>
      </w:pPr>
      <w:r w:rsidRPr="00DF2768">
        <w:rPr>
          <w:bCs/>
        </w:rPr>
        <w:t>3</w:t>
      </w:r>
    </w:p>
    <w:p w14:paraId="46C09F99" w14:textId="77777777" w:rsidR="00EB5E12" w:rsidRPr="004A6491" w:rsidRDefault="00EB5E12" w:rsidP="00EB5E12">
      <w:pPr>
        <w:pStyle w:val="ListParagraph"/>
        <w:numPr>
          <w:ilvl w:val="0"/>
          <w:numId w:val="22"/>
        </w:numPr>
        <w:rPr>
          <w:bCs/>
        </w:rPr>
      </w:pPr>
      <w:r w:rsidRPr="00DF2768">
        <w:rPr>
          <w:bCs/>
        </w:rPr>
        <w:t>OverallSupportingSplitReads</w:t>
      </w:r>
      <w:r>
        <w:rPr>
          <w:bCs/>
        </w:rPr>
        <w:t xml:space="preserve"> - </w:t>
      </w:r>
      <w:r w:rsidRPr="004A6491">
        <w:rPr>
          <w:bCs/>
        </w:rPr>
        <w:t>Overall Supporting splitreads</w:t>
      </w:r>
    </w:p>
    <w:p w14:paraId="66B77BF5" w14:textId="77777777" w:rsidR="00EB5E12" w:rsidRPr="00DF2768" w:rsidRDefault="00EB5E12" w:rsidP="00EB5E12">
      <w:pPr>
        <w:pStyle w:val="ListParagraph"/>
        <w:numPr>
          <w:ilvl w:val="1"/>
          <w:numId w:val="22"/>
        </w:numPr>
        <w:rPr>
          <w:bCs/>
        </w:rPr>
      </w:pPr>
      <w:r w:rsidRPr="00DF2768">
        <w:rPr>
          <w:bCs/>
        </w:rPr>
        <w:t xml:space="preserve"> 0</w:t>
      </w:r>
    </w:p>
    <w:p w14:paraId="281B5BDE" w14:textId="77777777" w:rsidR="00EB5E12" w:rsidRPr="004A6491" w:rsidRDefault="00EB5E12" w:rsidP="00EB5E12">
      <w:pPr>
        <w:pStyle w:val="ListParagraph"/>
        <w:numPr>
          <w:ilvl w:val="0"/>
          <w:numId w:val="22"/>
        </w:numPr>
        <w:rPr>
          <w:bCs/>
        </w:rPr>
      </w:pPr>
      <w:r w:rsidRPr="004A6491">
        <w:rPr>
          <w:bCs/>
        </w:rPr>
        <w:t>OverallSupportingSplitReadsHotspot</w:t>
      </w:r>
      <w:r>
        <w:rPr>
          <w:bCs/>
        </w:rPr>
        <w:t xml:space="preserve"> - </w:t>
      </w:r>
      <w:r w:rsidRPr="004A6491">
        <w:rPr>
          <w:bCs/>
        </w:rPr>
        <w:t>Overall Supporting splitreads Hotspot</w:t>
      </w:r>
    </w:p>
    <w:p w14:paraId="3CA022C6" w14:textId="77777777" w:rsidR="00EB5E12" w:rsidRPr="004A6491" w:rsidRDefault="00EB5E12" w:rsidP="00EB5E12">
      <w:pPr>
        <w:pStyle w:val="ListParagraph"/>
        <w:numPr>
          <w:ilvl w:val="1"/>
          <w:numId w:val="22"/>
        </w:numPr>
        <w:rPr>
          <w:bCs/>
        </w:rPr>
      </w:pPr>
      <w:r w:rsidRPr="004A6491">
        <w:rPr>
          <w:bCs/>
        </w:rPr>
        <w:t xml:space="preserve"> 0</w:t>
      </w:r>
    </w:p>
    <w:p w14:paraId="6662D893" w14:textId="77777777" w:rsidR="00EB5E12" w:rsidRPr="004A6491" w:rsidRDefault="00EB5E12" w:rsidP="00EB5E12">
      <w:pPr>
        <w:pStyle w:val="ListParagraph"/>
        <w:numPr>
          <w:ilvl w:val="0"/>
          <w:numId w:val="22"/>
        </w:numPr>
        <w:rPr>
          <w:bCs/>
        </w:rPr>
      </w:pPr>
      <w:r w:rsidRPr="004A6491">
        <w:rPr>
          <w:bCs/>
        </w:rPr>
        <w:t>CaseSupportingReads</w:t>
      </w:r>
      <w:r>
        <w:rPr>
          <w:bCs/>
        </w:rPr>
        <w:t xml:space="preserve"> - </w:t>
      </w:r>
      <w:r w:rsidRPr="004A6491">
        <w:rPr>
          <w:bCs/>
        </w:rPr>
        <w:t>Case Supporting Read-pairs</w:t>
      </w:r>
    </w:p>
    <w:p w14:paraId="791B66A6" w14:textId="77777777" w:rsidR="00EB5E12" w:rsidRPr="004A6491" w:rsidRDefault="00EB5E12" w:rsidP="00EB5E12">
      <w:pPr>
        <w:pStyle w:val="ListParagraph"/>
        <w:numPr>
          <w:ilvl w:val="1"/>
          <w:numId w:val="22"/>
        </w:numPr>
        <w:rPr>
          <w:bCs/>
        </w:rPr>
      </w:pPr>
      <w:r w:rsidRPr="004A6491">
        <w:rPr>
          <w:bCs/>
        </w:rPr>
        <w:t>2</w:t>
      </w:r>
    </w:p>
    <w:p w14:paraId="2B3DFA0C" w14:textId="77777777" w:rsidR="00EB5E12" w:rsidRPr="004A6491" w:rsidRDefault="00EB5E12" w:rsidP="00EB5E12">
      <w:pPr>
        <w:pStyle w:val="ListParagraph"/>
        <w:numPr>
          <w:ilvl w:val="0"/>
          <w:numId w:val="22"/>
        </w:numPr>
        <w:rPr>
          <w:bCs/>
        </w:rPr>
      </w:pPr>
      <w:r w:rsidRPr="004A6491">
        <w:rPr>
          <w:bCs/>
        </w:rPr>
        <w:t>CaseSupportingSplitReads</w:t>
      </w:r>
      <w:r>
        <w:rPr>
          <w:bCs/>
        </w:rPr>
        <w:t xml:space="preserve"> - </w:t>
      </w:r>
      <w:r w:rsidRPr="004A6491">
        <w:rPr>
          <w:bCs/>
        </w:rPr>
        <w:t>Case Supporting splitreads</w:t>
      </w:r>
    </w:p>
    <w:p w14:paraId="03AE6F10" w14:textId="77777777" w:rsidR="00EB5E12" w:rsidRPr="004A6491" w:rsidRDefault="00EB5E12" w:rsidP="00EB5E12">
      <w:pPr>
        <w:pStyle w:val="ListParagraph"/>
        <w:numPr>
          <w:ilvl w:val="1"/>
          <w:numId w:val="22"/>
        </w:numPr>
        <w:rPr>
          <w:bCs/>
        </w:rPr>
      </w:pPr>
      <w:r w:rsidRPr="004A6491">
        <w:rPr>
          <w:bCs/>
        </w:rPr>
        <w:t xml:space="preserve"> 0</w:t>
      </w:r>
    </w:p>
    <w:p w14:paraId="55E75DFA" w14:textId="77777777" w:rsidR="00EB5E12" w:rsidRPr="004A6491" w:rsidRDefault="00EB5E12" w:rsidP="00EB5E12">
      <w:pPr>
        <w:pStyle w:val="ListParagraph"/>
        <w:numPr>
          <w:ilvl w:val="0"/>
          <w:numId w:val="22"/>
        </w:numPr>
        <w:rPr>
          <w:bCs/>
        </w:rPr>
      </w:pPr>
      <w:r w:rsidRPr="004A6491">
        <w:rPr>
          <w:bCs/>
        </w:rPr>
        <w:t>CaseSupportingReadsHotspot</w:t>
      </w:r>
      <w:r>
        <w:rPr>
          <w:bCs/>
        </w:rPr>
        <w:t xml:space="preserve"> - </w:t>
      </w:r>
      <w:r w:rsidRPr="004A6491">
        <w:rPr>
          <w:bCs/>
        </w:rPr>
        <w:t>Case Supporting Read-pairs Hotspot</w:t>
      </w:r>
    </w:p>
    <w:p w14:paraId="280D1D42" w14:textId="77777777" w:rsidR="00EB5E12" w:rsidRPr="004A6491" w:rsidRDefault="00EB5E12" w:rsidP="00EB5E12">
      <w:pPr>
        <w:pStyle w:val="ListParagraph"/>
        <w:numPr>
          <w:ilvl w:val="1"/>
          <w:numId w:val="22"/>
        </w:numPr>
        <w:rPr>
          <w:bCs/>
        </w:rPr>
      </w:pPr>
      <w:r w:rsidRPr="004A6491">
        <w:rPr>
          <w:bCs/>
        </w:rPr>
        <w:t xml:space="preserve"> 1</w:t>
      </w:r>
    </w:p>
    <w:p w14:paraId="1A2833DD" w14:textId="77777777" w:rsidR="00EB5E12" w:rsidRPr="004A6491" w:rsidRDefault="00EB5E12" w:rsidP="00EB5E12">
      <w:pPr>
        <w:pStyle w:val="ListParagraph"/>
        <w:numPr>
          <w:ilvl w:val="0"/>
          <w:numId w:val="22"/>
        </w:numPr>
        <w:rPr>
          <w:bCs/>
        </w:rPr>
      </w:pPr>
      <w:r w:rsidRPr="004A6491">
        <w:rPr>
          <w:bCs/>
        </w:rPr>
        <w:t>CaseSupportingSplitReadsHotspot</w:t>
      </w:r>
      <w:r>
        <w:rPr>
          <w:bCs/>
        </w:rPr>
        <w:t xml:space="preserve"> - </w:t>
      </w:r>
      <w:r w:rsidRPr="004A6491">
        <w:rPr>
          <w:bCs/>
        </w:rPr>
        <w:t>Case Supporting splitreads Hotspot</w:t>
      </w:r>
    </w:p>
    <w:p w14:paraId="135A5252" w14:textId="77777777" w:rsidR="00EB5E12" w:rsidRPr="004A6491" w:rsidRDefault="00EB5E12" w:rsidP="00EB5E12">
      <w:pPr>
        <w:pStyle w:val="ListParagraph"/>
        <w:numPr>
          <w:ilvl w:val="1"/>
          <w:numId w:val="22"/>
        </w:numPr>
        <w:rPr>
          <w:bCs/>
        </w:rPr>
      </w:pPr>
      <w:r w:rsidRPr="004A6491">
        <w:rPr>
          <w:bCs/>
        </w:rPr>
        <w:t xml:space="preserve"> 0</w:t>
      </w:r>
    </w:p>
    <w:p w14:paraId="0B14CDA3" w14:textId="77777777" w:rsidR="00EB5E12" w:rsidRPr="000D36DC" w:rsidRDefault="00EB5E12" w:rsidP="00EB5E12">
      <w:pPr>
        <w:pStyle w:val="ListParagraph"/>
        <w:numPr>
          <w:ilvl w:val="0"/>
          <w:numId w:val="22"/>
        </w:numPr>
        <w:rPr>
          <w:bCs/>
        </w:rPr>
      </w:pPr>
      <w:r w:rsidRPr="004A6491">
        <w:rPr>
          <w:bCs/>
        </w:rPr>
        <w:t>ControlSupportingReads</w:t>
      </w:r>
      <w:r>
        <w:rPr>
          <w:bCs/>
        </w:rPr>
        <w:t xml:space="preserve"> - </w:t>
      </w:r>
      <w:r w:rsidRPr="000D36DC">
        <w:rPr>
          <w:bCs/>
        </w:rPr>
        <w:t>Control Supporting Read-pairs</w:t>
      </w:r>
    </w:p>
    <w:p w14:paraId="3821A262" w14:textId="77777777" w:rsidR="00EB5E12" w:rsidRPr="004A6491" w:rsidRDefault="00EB5E12" w:rsidP="00EB5E12">
      <w:pPr>
        <w:pStyle w:val="ListParagraph"/>
        <w:numPr>
          <w:ilvl w:val="1"/>
          <w:numId w:val="22"/>
        </w:numPr>
        <w:rPr>
          <w:bCs/>
        </w:rPr>
      </w:pPr>
      <w:r w:rsidRPr="004A6491">
        <w:rPr>
          <w:bCs/>
        </w:rPr>
        <w:t xml:space="preserve"> 3</w:t>
      </w:r>
    </w:p>
    <w:p w14:paraId="7D5F5DF8" w14:textId="77777777" w:rsidR="00EB5E12" w:rsidRPr="000D36DC" w:rsidRDefault="00EB5E12" w:rsidP="00EB5E12">
      <w:pPr>
        <w:pStyle w:val="ListParagraph"/>
        <w:numPr>
          <w:ilvl w:val="0"/>
          <w:numId w:val="22"/>
        </w:numPr>
        <w:rPr>
          <w:bCs/>
        </w:rPr>
      </w:pPr>
      <w:r w:rsidRPr="004A6491">
        <w:rPr>
          <w:bCs/>
        </w:rPr>
        <w:t>ControlSupportingReadsHotspot</w:t>
      </w:r>
      <w:r>
        <w:rPr>
          <w:bCs/>
        </w:rPr>
        <w:t xml:space="preserve"> - </w:t>
      </w:r>
      <w:r w:rsidRPr="000D36DC">
        <w:rPr>
          <w:bCs/>
        </w:rPr>
        <w:t>Control Supporting Read-pairs Hotspot</w:t>
      </w:r>
    </w:p>
    <w:p w14:paraId="4EA4E12A" w14:textId="77777777" w:rsidR="00EB5E12" w:rsidRPr="004A6491" w:rsidRDefault="00EB5E12" w:rsidP="00EB5E12">
      <w:pPr>
        <w:pStyle w:val="ListParagraph"/>
        <w:numPr>
          <w:ilvl w:val="1"/>
          <w:numId w:val="22"/>
        </w:numPr>
        <w:rPr>
          <w:bCs/>
        </w:rPr>
      </w:pPr>
      <w:r w:rsidRPr="004A6491">
        <w:rPr>
          <w:bCs/>
        </w:rPr>
        <w:t xml:space="preserve"> 3</w:t>
      </w:r>
    </w:p>
    <w:p w14:paraId="265EDBA8" w14:textId="77777777" w:rsidR="00EB5E12" w:rsidRPr="000D36DC" w:rsidRDefault="00EB5E12" w:rsidP="00EB5E12">
      <w:pPr>
        <w:pStyle w:val="ListParagraph"/>
        <w:numPr>
          <w:ilvl w:val="0"/>
          <w:numId w:val="22"/>
        </w:numPr>
        <w:rPr>
          <w:bCs/>
        </w:rPr>
      </w:pPr>
      <w:r w:rsidRPr="004A6491">
        <w:rPr>
          <w:bCs/>
        </w:rPr>
        <w:t>ControlSupportingSplitReads</w:t>
      </w:r>
      <w:r>
        <w:rPr>
          <w:bCs/>
        </w:rPr>
        <w:t xml:space="preserve"> - </w:t>
      </w:r>
      <w:r w:rsidRPr="000D36DC">
        <w:rPr>
          <w:bCs/>
        </w:rPr>
        <w:t>Control Supporting splitreads</w:t>
      </w:r>
    </w:p>
    <w:p w14:paraId="201D75E1" w14:textId="77777777" w:rsidR="00EB5E12" w:rsidRPr="004A6491" w:rsidRDefault="00EB5E12" w:rsidP="00EB5E12">
      <w:pPr>
        <w:pStyle w:val="ListParagraph"/>
        <w:numPr>
          <w:ilvl w:val="1"/>
          <w:numId w:val="22"/>
        </w:numPr>
        <w:rPr>
          <w:bCs/>
        </w:rPr>
      </w:pPr>
      <w:r w:rsidRPr="004A6491">
        <w:rPr>
          <w:bCs/>
        </w:rPr>
        <w:t xml:space="preserve"> 3</w:t>
      </w:r>
    </w:p>
    <w:p w14:paraId="253FF4E8" w14:textId="77777777" w:rsidR="00EB5E12" w:rsidRPr="000D36DC" w:rsidRDefault="00EB5E12" w:rsidP="00EB5E12">
      <w:pPr>
        <w:pStyle w:val="ListParagraph"/>
        <w:numPr>
          <w:ilvl w:val="0"/>
          <w:numId w:val="22"/>
        </w:numPr>
        <w:rPr>
          <w:bCs/>
        </w:rPr>
      </w:pPr>
      <w:r w:rsidRPr="004A6491">
        <w:rPr>
          <w:bCs/>
        </w:rPr>
        <w:lastRenderedPageBreak/>
        <w:t>ControlSupportingSplitReadsHotspot</w:t>
      </w:r>
      <w:r>
        <w:rPr>
          <w:bCs/>
        </w:rPr>
        <w:t xml:space="preserve"> - </w:t>
      </w:r>
      <w:r w:rsidRPr="000D36DC">
        <w:rPr>
          <w:bCs/>
        </w:rPr>
        <w:t>Control Supporting splitreads Hotspot</w:t>
      </w:r>
    </w:p>
    <w:p w14:paraId="21A33CA7" w14:textId="77777777" w:rsidR="00EB5E12" w:rsidRPr="004A6491" w:rsidRDefault="00EB5E12" w:rsidP="00EB5E12">
      <w:pPr>
        <w:pStyle w:val="ListParagraph"/>
        <w:numPr>
          <w:ilvl w:val="1"/>
          <w:numId w:val="22"/>
        </w:numPr>
        <w:rPr>
          <w:bCs/>
        </w:rPr>
      </w:pPr>
      <w:r w:rsidRPr="004A6491">
        <w:rPr>
          <w:bCs/>
        </w:rPr>
        <w:t xml:space="preserve"> 3</w:t>
      </w:r>
    </w:p>
    <w:p w14:paraId="0E5A9A61" w14:textId="77777777" w:rsidR="00EB5E12" w:rsidRPr="000D36DC" w:rsidRDefault="00EB5E12" w:rsidP="00EB5E12">
      <w:pPr>
        <w:pStyle w:val="ListParagraph"/>
        <w:numPr>
          <w:ilvl w:val="0"/>
          <w:numId w:val="22"/>
        </w:numPr>
        <w:rPr>
          <w:bCs/>
        </w:rPr>
      </w:pPr>
      <w:r w:rsidRPr="004A6491">
        <w:rPr>
          <w:bCs/>
        </w:rPr>
        <w:t>LengthOfSV</w:t>
      </w:r>
      <w:r>
        <w:rPr>
          <w:bCs/>
        </w:rPr>
        <w:t xml:space="preserve"> - </w:t>
      </w:r>
      <w:r w:rsidRPr="000D36DC">
        <w:rPr>
          <w:bCs/>
        </w:rPr>
        <w:t>Length of Structural Variant</w:t>
      </w:r>
    </w:p>
    <w:p w14:paraId="44E12832" w14:textId="77777777" w:rsidR="00EB5E12" w:rsidRPr="004A6491" w:rsidRDefault="00EB5E12" w:rsidP="00EB5E12">
      <w:pPr>
        <w:pStyle w:val="ListParagraph"/>
        <w:numPr>
          <w:ilvl w:val="1"/>
          <w:numId w:val="22"/>
        </w:numPr>
        <w:rPr>
          <w:bCs/>
        </w:rPr>
      </w:pPr>
      <w:r w:rsidRPr="004A6491">
        <w:rPr>
          <w:bCs/>
        </w:rPr>
        <w:t xml:space="preserve"> 500</w:t>
      </w:r>
    </w:p>
    <w:p w14:paraId="0CCFDF68" w14:textId="77777777" w:rsidR="00EB5E12" w:rsidRPr="000D36DC" w:rsidRDefault="00EB5E12" w:rsidP="00EB5E12">
      <w:pPr>
        <w:pStyle w:val="ListParagraph"/>
        <w:numPr>
          <w:ilvl w:val="0"/>
          <w:numId w:val="22"/>
        </w:numPr>
        <w:rPr>
          <w:bCs/>
        </w:rPr>
      </w:pPr>
      <w:r w:rsidRPr="004A6491">
        <w:rPr>
          <w:bCs/>
        </w:rPr>
        <w:t>OverallMapq</w:t>
      </w:r>
      <w:r>
        <w:rPr>
          <w:bCs/>
        </w:rPr>
        <w:t xml:space="preserve"> - </w:t>
      </w:r>
      <w:r w:rsidRPr="000D36DC">
        <w:rPr>
          <w:bCs/>
        </w:rPr>
        <w:t>Overall Mapping Quality Threshold</w:t>
      </w:r>
    </w:p>
    <w:p w14:paraId="1DBA5912" w14:textId="77777777" w:rsidR="00EB5E12" w:rsidRPr="004A6491" w:rsidRDefault="00EB5E12" w:rsidP="00EB5E12">
      <w:pPr>
        <w:pStyle w:val="ListParagraph"/>
        <w:numPr>
          <w:ilvl w:val="1"/>
          <w:numId w:val="22"/>
        </w:numPr>
        <w:rPr>
          <w:bCs/>
        </w:rPr>
      </w:pPr>
      <w:r w:rsidRPr="004A6491">
        <w:rPr>
          <w:bCs/>
        </w:rPr>
        <w:t xml:space="preserve"> 20</w:t>
      </w:r>
    </w:p>
    <w:p w14:paraId="10F7DB89" w14:textId="77777777" w:rsidR="00EB5E12" w:rsidRPr="000D36DC" w:rsidRDefault="00EB5E12" w:rsidP="00EB5E12">
      <w:pPr>
        <w:pStyle w:val="ListParagraph"/>
        <w:numPr>
          <w:ilvl w:val="0"/>
          <w:numId w:val="22"/>
        </w:numPr>
        <w:rPr>
          <w:bCs/>
        </w:rPr>
      </w:pPr>
      <w:r w:rsidRPr="004A6491">
        <w:rPr>
          <w:bCs/>
        </w:rPr>
        <w:t>OverallMapqHotspot</w:t>
      </w:r>
      <w:r>
        <w:rPr>
          <w:bCs/>
        </w:rPr>
        <w:t xml:space="preserve"> - </w:t>
      </w:r>
      <w:r w:rsidRPr="000D36DC">
        <w:rPr>
          <w:bCs/>
        </w:rPr>
        <w:t>Overall Mapping Quality Threshold Hotspot</w:t>
      </w:r>
    </w:p>
    <w:p w14:paraId="0FADE200" w14:textId="77777777" w:rsidR="00EB5E12" w:rsidRDefault="00EB5E12" w:rsidP="00EB5E12">
      <w:pPr>
        <w:pStyle w:val="ListParagraph"/>
        <w:numPr>
          <w:ilvl w:val="1"/>
          <w:numId w:val="22"/>
        </w:numPr>
        <w:rPr>
          <w:bCs/>
        </w:rPr>
      </w:pPr>
      <w:r w:rsidRPr="004A6491">
        <w:rPr>
          <w:bCs/>
        </w:rPr>
        <w:t xml:space="preserve"> 5</w:t>
      </w:r>
    </w:p>
    <w:p w14:paraId="1CC3DB91" w14:textId="77777777" w:rsidR="00EB5E12" w:rsidRDefault="00EB5E12" w:rsidP="00EB5E12">
      <w:pPr>
        <w:rPr>
          <w:bCs/>
        </w:rPr>
      </w:pPr>
    </w:p>
    <w:p w14:paraId="20CAFAAE" w14:textId="77777777" w:rsidR="00EB5E12" w:rsidRDefault="00EB5E12" w:rsidP="00EB5E12">
      <w:pPr>
        <w:rPr>
          <w:bCs/>
        </w:rPr>
      </w:pPr>
    </w:p>
    <w:p w14:paraId="25FFB71C" w14:textId="77777777" w:rsidR="00EB5E12" w:rsidRPr="005F265C" w:rsidRDefault="00EB5E12" w:rsidP="00EB5E12">
      <w:pPr>
        <w:rPr>
          <w:bCs/>
        </w:rPr>
      </w:pPr>
      <w:r>
        <w:rPr>
          <w:bCs/>
        </w:rPr>
        <w:t xml:space="preserve">Note: </w:t>
      </w:r>
      <w:r w:rsidRPr="005F265C">
        <w:rPr>
          <w:bCs/>
        </w:rPr>
        <w:t>"genesToInclude.txt</w:t>
      </w:r>
      <w:r w:rsidRPr="005F265C">
        <w:t xml:space="preserve"> </w:t>
      </w:r>
      <w:r w:rsidRPr="005F265C">
        <w:rPr>
          <w:bCs/>
        </w:rPr>
        <w:t>"</w:t>
      </w:r>
      <w:r>
        <w:rPr>
          <w:bCs/>
        </w:rPr>
        <w:t xml:space="preserve"> file contain following genes</w:t>
      </w:r>
    </w:p>
    <w:p w14:paraId="5E20751A" w14:textId="77777777" w:rsidR="00EB5E12" w:rsidRPr="005F265C" w:rsidRDefault="00EB5E12" w:rsidP="00EB5E12">
      <w:pPr>
        <w:rPr>
          <w:bCs/>
        </w:rPr>
      </w:pPr>
      <w:r w:rsidRPr="005F265C">
        <w:rPr>
          <w:bCs/>
        </w:rPr>
        <w:t>ALK</w:t>
      </w:r>
      <w:r>
        <w:rPr>
          <w:bCs/>
        </w:rPr>
        <w:t xml:space="preserve">, </w:t>
      </w:r>
      <w:r w:rsidRPr="005F265C">
        <w:rPr>
          <w:bCs/>
        </w:rPr>
        <w:t>CD74</w:t>
      </w:r>
      <w:r>
        <w:rPr>
          <w:bCs/>
        </w:rPr>
        <w:t xml:space="preserve">, </w:t>
      </w:r>
      <w:r w:rsidRPr="005F265C">
        <w:rPr>
          <w:bCs/>
        </w:rPr>
        <w:t>ETV6</w:t>
      </w:r>
      <w:r>
        <w:rPr>
          <w:bCs/>
        </w:rPr>
        <w:t xml:space="preserve">, </w:t>
      </w:r>
      <w:r w:rsidRPr="005F265C">
        <w:rPr>
          <w:bCs/>
        </w:rPr>
        <w:t>EWSR1</w:t>
      </w:r>
      <w:r>
        <w:rPr>
          <w:bCs/>
        </w:rPr>
        <w:t xml:space="preserve">, </w:t>
      </w:r>
      <w:r w:rsidRPr="005F265C">
        <w:rPr>
          <w:bCs/>
        </w:rPr>
        <w:t>FGFR3</w:t>
      </w:r>
      <w:r>
        <w:rPr>
          <w:bCs/>
        </w:rPr>
        <w:t xml:space="preserve">, </w:t>
      </w:r>
      <w:r w:rsidRPr="005F265C">
        <w:rPr>
          <w:bCs/>
        </w:rPr>
        <w:t>NTRK1</w:t>
      </w:r>
      <w:r>
        <w:rPr>
          <w:bCs/>
        </w:rPr>
        <w:t xml:space="preserve">, </w:t>
      </w:r>
      <w:r w:rsidRPr="005F265C">
        <w:rPr>
          <w:bCs/>
        </w:rPr>
        <w:t>RET</w:t>
      </w:r>
      <w:r>
        <w:rPr>
          <w:bCs/>
        </w:rPr>
        <w:t xml:space="preserve">, </w:t>
      </w:r>
      <w:r w:rsidRPr="005F265C">
        <w:rPr>
          <w:bCs/>
        </w:rPr>
        <w:t>ROS1</w:t>
      </w:r>
      <w:r>
        <w:rPr>
          <w:bCs/>
        </w:rPr>
        <w:t xml:space="preserve">, </w:t>
      </w:r>
      <w:r w:rsidRPr="005F265C">
        <w:rPr>
          <w:bCs/>
        </w:rPr>
        <w:t>SDC4</w:t>
      </w:r>
      <w:r>
        <w:rPr>
          <w:bCs/>
        </w:rPr>
        <w:t xml:space="preserve">, </w:t>
      </w:r>
      <w:r w:rsidRPr="005F265C">
        <w:rPr>
          <w:bCs/>
        </w:rPr>
        <w:t>SLC34A2</w:t>
      </w:r>
    </w:p>
    <w:p w14:paraId="1E394EAC" w14:textId="77777777" w:rsidR="00EB5E12" w:rsidRDefault="00EB5E12" w:rsidP="00EB5E12">
      <w:pPr>
        <w:rPr>
          <w:bCs/>
        </w:rPr>
      </w:pPr>
    </w:p>
    <w:p w14:paraId="178BE95D" w14:textId="77777777" w:rsidR="00EB5E12" w:rsidRDefault="00EB5E12" w:rsidP="00EB5E12">
      <w:pPr>
        <w:rPr>
          <w:bCs/>
        </w:rPr>
      </w:pPr>
    </w:p>
    <w:p w14:paraId="6D845632" w14:textId="77777777" w:rsidR="00EB5E12" w:rsidRDefault="00EB5E12" w:rsidP="00EB5E12">
      <w:pPr>
        <w:rPr>
          <w:bCs/>
        </w:rPr>
      </w:pPr>
    </w:p>
    <w:p w14:paraId="08EBABF6" w14:textId="77777777" w:rsidR="00EB5E12" w:rsidRPr="005F265C" w:rsidRDefault="00EB5E12" w:rsidP="00EB5E12">
      <w:pPr>
        <w:rPr>
          <w:bCs/>
        </w:rPr>
        <w:sectPr w:rsidR="00EB5E12" w:rsidRPr="005F265C" w:rsidSect="00985454">
          <w:pgSz w:w="12240" w:h="15840"/>
          <w:pgMar w:top="1440" w:right="1800" w:bottom="1440" w:left="1800" w:header="720" w:footer="720" w:gutter="0"/>
          <w:cols w:space="720"/>
          <w:docGrid w:linePitch="360"/>
        </w:sectPr>
      </w:pPr>
    </w:p>
    <w:p w14:paraId="5430B024" w14:textId="77777777" w:rsidR="00EB5E12" w:rsidRDefault="00EB5E12" w:rsidP="00EB5E12"/>
    <w:p w14:paraId="2F0C358B" w14:textId="77777777" w:rsidR="00EB5E12" w:rsidRDefault="00EB5E12" w:rsidP="00707F4B">
      <w:pPr>
        <w:rPr>
          <w:bCs/>
        </w:rPr>
      </w:pPr>
    </w:p>
    <w:p w14:paraId="0C89E112" w14:textId="0328481B" w:rsidR="00095385" w:rsidRPr="00DA5916" w:rsidRDefault="00EF641F" w:rsidP="00095385">
      <w:pPr>
        <w:pStyle w:val="Heading1"/>
      </w:pPr>
      <w:bookmarkStart w:id="25" w:name="_Toc20118340"/>
      <w:r>
        <w:t xml:space="preserve">GSBW: </w:t>
      </w:r>
      <w:r w:rsidR="00095385" w:rsidRPr="00095385">
        <w:t>Auto Transfer Analysis Output to Network Drive</w:t>
      </w:r>
      <w:bookmarkEnd w:id="25"/>
    </w:p>
    <w:p w14:paraId="208C3659" w14:textId="77777777" w:rsidR="00095385" w:rsidRDefault="00934803" w:rsidP="00095385">
      <w:r>
        <w:t>GatorSeq analysis output</w:t>
      </w:r>
      <w:r w:rsidR="00F15242">
        <w:t xml:space="preserve"> for samples are generated on </w:t>
      </w:r>
      <w:r w:rsidR="00105F89">
        <w:t xml:space="preserve">HiPerGator, which need to be transferred over to </w:t>
      </w:r>
      <w:r w:rsidR="00095385">
        <w:t>pathology network drive</w:t>
      </w:r>
      <w:r w:rsidR="00105F89">
        <w:t xml:space="preserve"> that </w:t>
      </w:r>
      <w:r w:rsidR="00095385">
        <w:t xml:space="preserve">is mounted on </w:t>
      </w:r>
      <w:r w:rsidR="00A9532D">
        <w:t>ahc-path-data19</w:t>
      </w:r>
      <w:r w:rsidR="00095385">
        <w:t>. A bash script ("</w:t>
      </w:r>
      <w:r w:rsidR="00E331A4" w:rsidRPr="00E331A4">
        <w:t>rsync_output.sh</w:t>
      </w:r>
      <w:r w:rsidR="00095385">
        <w:t xml:space="preserve">") is scheduled to execute (in the background) every </w:t>
      </w:r>
      <w:r w:rsidR="000919A0">
        <w:t>two</w:t>
      </w:r>
      <w:r w:rsidR="00095385">
        <w:t xml:space="preserve"> minutes on the </w:t>
      </w:r>
      <w:r w:rsidR="00A9532D">
        <w:t>ahc-path-data19</w:t>
      </w:r>
      <w:r w:rsidR="00095385">
        <w:t xml:space="preserve"> that will automatically transfer </w:t>
      </w:r>
      <w:r w:rsidR="002736FA">
        <w:t xml:space="preserve">GatorSeq analysis output </w:t>
      </w:r>
      <w:r w:rsidR="00095385">
        <w:t>from</w:t>
      </w:r>
      <w:r w:rsidR="002736FA">
        <w:t xml:space="preserve"> HiPerGator to pathology network drive</w:t>
      </w:r>
      <w:r w:rsidR="00095385">
        <w:t>.</w:t>
      </w:r>
      <w:r w:rsidR="00523288">
        <w:t xml:space="preserve"> </w:t>
      </w:r>
      <w:r w:rsidR="00686D1B" w:rsidRPr="00686D1B">
        <w:rPr>
          <w:highlight w:val="yellow"/>
        </w:rPr>
        <w:t>Figure 4</w:t>
      </w:r>
      <w:r w:rsidR="00686D1B">
        <w:t xml:space="preserve"> presents</w:t>
      </w:r>
      <w:r w:rsidR="00523288">
        <w:t xml:space="preserve"> </w:t>
      </w:r>
      <w:r w:rsidR="00686D1B">
        <w:t>an</w:t>
      </w:r>
      <w:r w:rsidR="00523288">
        <w:t xml:space="preserve"> example of files present in each output folder.</w:t>
      </w:r>
      <w:r w:rsidR="00686D1B">
        <w:t xml:space="preserve"> All files in the </w:t>
      </w:r>
      <w:r w:rsidR="00686D1B" w:rsidRPr="00686D1B">
        <w:rPr>
          <w:highlight w:val="yellow"/>
        </w:rPr>
        <w:t>Figure 4</w:t>
      </w:r>
      <w:r w:rsidR="00686D1B">
        <w:t xml:space="preserve"> are part of secondary analysis of GatorSeq bioinformatics pipeline except *.QCI* files which are part of the teritiary analysis depicted in </w:t>
      </w:r>
      <w:r w:rsidR="00686D1B" w:rsidRPr="00686D1B">
        <w:rPr>
          <w:highlight w:val="yellow"/>
        </w:rPr>
        <w:t xml:space="preserve">Figure </w:t>
      </w:r>
      <w:r w:rsidR="00686D1B">
        <w:t>1.</w:t>
      </w:r>
    </w:p>
    <w:p w14:paraId="3E0DC0C2" w14:textId="77777777" w:rsidR="00C24EFE" w:rsidRDefault="00C24EFE" w:rsidP="00095385"/>
    <w:p w14:paraId="30A8B6CF" w14:textId="77777777" w:rsidR="00686D1B" w:rsidRDefault="00686D1B" w:rsidP="00095385"/>
    <w:p w14:paraId="5379DEFE" w14:textId="77777777" w:rsidR="00686D1B" w:rsidRDefault="00686D1B" w:rsidP="00686D1B">
      <w:r w:rsidRPr="00372CBB">
        <w:rPr>
          <w:b/>
          <w:bCs/>
          <w:highlight w:val="yellow"/>
        </w:rPr>
        <w:t xml:space="preserve">Figure </w:t>
      </w:r>
      <w:r>
        <w:rPr>
          <w:b/>
          <w:bCs/>
        </w:rPr>
        <w:t>4</w:t>
      </w:r>
      <w:r>
        <w:t>: GatorSeq analysis output.</w:t>
      </w:r>
    </w:p>
    <w:p w14:paraId="056C8E2B" w14:textId="77777777" w:rsidR="00686D1B" w:rsidRDefault="00686D1B" w:rsidP="00095385"/>
    <w:p w14:paraId="3096BD92" w14:textId="77777777" w:rsidR="00C24EFE" w:rsidRDefault="00894C19" w:rsidP="00095385">
      <w:r w:rsidRPr="00894C19">
        <w:rPr>
          <w:noProof/>
        </w:rPr>
        <w:drawing>
          <wp:inline distT="0" distB="0" distL="0" distR="0" wp14:anchorId="2200E7FC" wp14:editId="17D06699">
            <wp:extent cx="5486400" cy="4584700"/>
            <wp:effectExtent l="12700" t="1270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4584700"/>
                    </a:xfrm>
                    <a:prstGeom prst="rect">
                      <a:avLst/>
                    </a:prstGeom>
                    <a:ln>
                      <a:solidFill>
                        <a:schemeClr val="bg1">
                          <a:lumMod val="85000"/>
                        </a:schemeClr>
                      </a:solidFill>
                    </a:ln>
                  </pic:spPr>
                </pic:pic>
              </a:graphicData>
            </a:graphic>
          </wp:inline>
        </w:drawing>
      </w:r>
    </w:p>
    <w:p w14:paraId="21F35B7D" w14:textId="77777777" w:rsidR="003101A7" w:rsidRDefault="003101A7"/>
    <w:p w14:paraId="10098EE6" w14:textId="77777777" w:rsidR="002607D6" w:rsidRDefault="00BB5DF0">
      <w:r w:rsidRPr="00BB5DF0">
        <w:rPr>
          <w:i/>
        </w:rPr>
        <w:t>Output location on Pathology Network Drive</w:t>
      </w:r>
      <w:r>
        <w:t>:</w:t>
      </w:r>
    </w:p>
    <w:p w14:paraId="59BBC1C7" w14:textId="77777777" w:rsidR="00067550" w:rsidRDefault="00BB5DF0">
      <w:r w:rsidRPr="00BB5DF0">
        <w:t>/PATH$/DRL/Molecular/NGS/GenomOncology/NextSeq</w:t>
      </w:r>
    </w:p>
    <w:p w14:paraId="1305E04A" w14:textId="77777777" w:rsidR="00212132" w:rsidRDefault="00212132"/>
    <w:p w14:paraId="637A270F" w14:textId="77777777" w:rsidR="00067550" w:rsidRPr="00F520B9" w:rsidRDefault="00067550" w:rsidP="00067550">
      <w:pPr>
        <w:pStyle w:val="Heading2"/>
      </w:pPr>
      <w:bookmarkStart w:id="26" w:name="_Toc20118341"/>
      <w:r>
        <w:t>Data Analysis Metrics Summary</w:t>
      </w:r>
      <w:bookmarkEnd w:id="26"/>
    </w:p>
    <w:p w14:paraId="603962C8" w14:textId="77777777" w:rsidR="00067550" w:rsidRDefault="00067550" w:rsidP="00067550"/>
    <w:p w14:paraId="148F87EC" w14:textId="77777777" w:rsidR="00067550" w:rsidRDefault="00067550" w:rsidP="00067550">
      <w:r>
        <w:t>GatorSeq NGS analysis pipeline will produce a data analysis metrics file with ‘</w:t>
      </w:r>
      <w:r w:rsidRPr="001E3828">
        <w:t>.metrics.txt</w:t>
      </w:r>
      <w:r>
        <w:t>’ file extension. Below tables describe each of the fields repored in the metrics file.</w:t>
      </w:r>
    </w:p>
    <w:p w14:paraId="615E2679" w14:textId="77777777" w:rsidR="00067550" w:rsidRDefault="00067550" w:rsidP="00067550"/>
    <w:p w14:paraId="73F6E392" w14:textId="77777777" w:rsidR="00067550" w:rsidRDefault="00067550" w:rsidP="00067550">
      <w:pPr>
        <w:pStyle w:val="Heading3"/>
      </w:pPr>
      <w:bookmarkStart w:id="27" w:name="_Toc20118342"/>
      <w:r w:rsidRPr="00771682">
        <w:t>Enrichment Summary</w:t>
      </w:r>
      <w:r>
        <w:t xml:space="preserve"> Table</w:t>
      </w:r>
      <w:bookmarkEnd w:id="27"/>
    </w:p>
    <w:p w14:paraId="61853C4B" w14:textId="77777777" w:rsidR="00067550" w:rsidRDefault="00067550" w:rsidP="00067550"/>
    <w:tbl>
      <w:tblPr>
        <w:tblStyle w:val="TableGrid"/>
        <w:tblW w:w="0" w:type="auto"/>
        <w:tblBorders>
          <w:top w:val="single" w:sz="4" w:space="0" w:color="D9D9D9" w:themeColor="background1" w:themeShade="D9"/>
          <w:left w:val="none" w:sz="0" w:space="0" w:color="auto"/>
          <w:bottom w:val="single" w:sz="4" w:space="0" w:color="D9D9D9" w:themeColor="background1" w:themeShade="D9"/>
          <w:right w:val="none" w:sz="0" w:space="0" w:color="auto"/>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736"/>
        <w:gridCol w:w="5904"/>
      </w:tblGrid>
      <w:tr w:rsidR="00067550" w14:paraId="1C2E5CF7" w14:textId="77777777" w:rsidTr="00B5268E">
        <w:tc>
          <w:tcPr>
            <w:tcW w:w="2791" w:type="dxa"/>
            <w:tcBorders>
              <w:top w:val="single" w:sz="4" w:space="0" w:color="000000" w:themeColor="text1"/>
              <w:bottom w:val="single" w:sz="4" w:space="0" w:color="000000" w:themeColor="text1"/>
              <w:right w:val="single" w:sz="4" w:space="0" w:color="BFBFBF" w:themeColor="background1" w:themeShade="BF"/>
            </w:tcBorders>
            <w:shd w:val="clear" w:color="auto" w:fill="F2F2F2" w:themeFill="background1" w:themeFillShade="F2"/>
          </w:tcPr>
          <w:p w14:paraId="4F66E495" w14:textId="77777777" w:rsidR="00067550" w:rsidRPr="00771682" w:rsidRDefault="00067550" w:rsidP="00B5268E">
            <w:pPr>
              <w:rPr>
                <w:b/>
              </w:rPr>
            </w:pPr>
            <w:r w:rsidRPr="00771682">
              <w:rPr>
                <w:b/>
              </w:rPr>
              <w:t>Statistic</w:t>
            </w:r>
          </w:p>
        </w:tc>
        <w:tc>
          <w:tcPr>
            <w:tcW w:w="6065" w:type="dxa"/>
            <w:tcBorders>
              <w:top w:val="single" w:sz="4" w:space="0" w:color="000000" w:themeColor="text1"/>
              <w:left w:val="single" w:sz="4" w:space="0" w:color="BFBFBF" w:themeColor="background1" w:themeShade="BF"/>
              <w:bottom w:val="single" w:sz="4" w:space="0" w:color="000000" w:themeColor="text1"/>
            </w:tcBorders>
          </w:tcPr>
          <w:p w14:paraId="395C1214" w14:textId="77777777" w:rsidR="00067550" w:rsidRPr="00771682" w:rsidRDefault="00067550" w:rsidP="00B5268E">
            <w:pPr>
              <w:rPr>
                <w:b/>
              </w:rPr>
            </w:pPr>
            <w:r w:rsidRPr="00771682">
              <w:rPr>
                <w:b/>
              </w:rPr>
              <w:t>Definition</w:t>
            </w:r>
          </w:p>
        </w:tc>
      </w:tr>
      <w:tr w:rsidR="00067550" w14:paraId="05519281" w14:textId="77777777" w:rsidTr="00B5268E">
        <w:trPr>
          <w:trHeight w:val="584"/>
        </w:trPr>
        <w:tc>
          <w:tcPr>
            <w:tcW w:w="2791" w:type="dxa"/>
            <w:tcBorders>
              <w:top w:val="single" w:sz="4" w:space="0" w:color="000000" w:themeColor="text1"/>
              <w:bottom w:val="single" w:sz="4" w:space="0" w:color="BFBFBF" w:themeColor="background1" w:themeShade="BF"/>
              <w:right w:val="single" w:sz="4" w:space="0" w:color="BFBFBF" w:themeColor="background1" w:themeShade="BF"/>
            </w:tcBorders>
            <w:shd w:val="clear" w:color="auto" w:fill="F2F2F2" w:themeFill="background1" w:themeFillShade="F2"/>
          </w:tcPr>
          <w:p w14:paraId="39B11F16" w14:textId="77777777" w:rsidR="00067550" w:rsidRDefault="00067550" w:rsidP="00B5268E">
            <w:r w:rsidRPr="00771682">
              <w:t>Total Length of Targeted Reference</w:t>
            </w:r>
          </w:p>
        </w:tc>
        <w:tc>
          <w:tcPr>
            <w:tcW w:w="6065" w:type="dxa"/>
            <w:tcBorders>
              <w:top w:val="single" w:sz="4" w:space="0" w:color="000000" w:themeColor="text1"/>
              <w:left w:val="single" w:sz="4" w:space="0" w:color="BFBFBF" w:themeColor="background1" w:themeShade="BF"/>
              <w:bottom w:val="single" w:sz="4" w:space="0" w:color="BFBFBF" w:themeColor="background1" w:themeShade="BF"/>
            </w:tcBorders>
          </w:tcPr>
          <w:p w14:paraId="5B02610A" w14:textId="77777777" w:rsidR="00067550" w:rsidRDefault="00067550" w:rsidP="00B5268E">
            <w:r w:rsidRPr="00771682">
              <w:t>The total length of the sequenced bases in the target region.</w:t>
            </w:r>
          </w:p>
        </w:tc>
      </w:tr>
      <w:tr w:rsidR="00067550" w14:paraId="31421938" w14:textId="77777777" w:rsidTr="00B5268E">
        <w:trPr>
          <w:trHeight w:val="863"/>
        </w:trPr>
        <w:tc>
          <w:tcPr>
            <w:tcW w:w="2791"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256E187C" w14:textId="77777777" w:rsidR="00067550" w:rsidRDefault="00067550" w:rsidP="00B5268E">
            <w:r w:rsidRPr="00771682">
              <w:t>Padding Size</w:t>
            </w:r>
          </w:p>
        </w:tc>
        <w:tc>
          <w:tcPr>
            <w:tcW w:w="6065"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14:paraId="0BAE1AAD" w14:textId="77777777" w:rsidR="00067550" w:rsidRDefault="00067550" w:rsidP="00B5268E">
            <w:pPr>
              <w:tabs>
                <w:tab w:val="left" w:pos="1026"/>
              </w:tabs>
            </w:pPr>
            <w:r w:rsidRPr="00771682">
              <w:t>The</w:t>
            </w:r>
            <w:r>
              <w:t xml:space="preserve"> length of sequence immediately </w:t>
            </w:r>
            <w:r w:rsidRPr="00771682">
              <w:t>upstream and</w:t>
            </w:r>
            <w:r>
              <w:t xml:space="preserve"> downstream of the </w:t>
            </w:r>
            <w:r w:rsidRPr="00771682">
              <w:t>enrichment targets that is included for a</w:t>
            </w:r>
            <w:r>
              <w:t xml:space="preserve"> </w:t>
            </w:r>
            <w:r w:rsidRPr="00771682">
              <w:t>padded target.</w:t>
            </w:r>
          </w:p>
        </w:tc>
      </w:tr>
      <w:tr w:rsidR="00067550" w14:paraId="189E41E1" w14:textId="77777777" w:rsidTr="00B5268E">
        <w:trPr>
          <w:trHeight w:val="530"/>
        </w:trPr>
        <w:tc>
          <w:tcPr>
            <w:tcW w:w="2791" w:type="dxa"/>
            <w:tcBorders>
              <w:top w:val="single" w:sz="4" w:space="0" w:color="BFBFBF" w:themeColor="background1" w:themeShade="BF"/>
              <w:bottom w:val="single" w:sz="4" w:space="0" w:color="000000" w:themeColor="text1"/>
              <w:right w:val="single" w:sz="4" w:space="0" w:color="BFBFBF" w:themeColor="background1" w:themeShade="BF"/>
            </w:tcBorders>
            <w:shd w:val="clear" w:color="auto" w:fill="F2F2F2" w:themeFill="background1" w:themeFillShade="F2"/>
          </w:tcPr>
          <w:p w14:paraId="4FCE3FED" w14:textId="77777777" w:rsidR="00067550" w:rsidRDefault="00067550" w:rsidP="00B5268E">
            <w:r w:rsidRPr="00771682">
              <w:t>Total Length of Padded Targeted Reference</w:t>
            </w:r>
          </w:p>
        </w:tc>
        <w:tc>
          <w:tcPr>
            <w:tcW w:w="6065" w:type="dxa"/>
            <w:tcBorders>
              <w:top w:val="single" w:sz="4" w:space="0" w:color="BFBFBF" w:themeColor="background1" w:themeShade="BF"/>
              <w:left w:val="single" w:sz="4" w:space="0" w:color="BFBFBF" w:themeColor="background1" w:themeShade="BF"/>
              <w:bottom w:val="single" w:sz="4" w:space="0" w:color="000000" w:themeColor="text1"/>
            </w:tcBorders>
          </w:tcPr>
          <w:p w14:paraId="367744FC" w14:textId="77777777" w:rsidR="00067550" w:rsidRDefault="00067550" w:rsidP="00B5268E">
            <w:r w:rsidRPr="00771682">
              <w:t xml:space="preserve">The total length of the sequenced bases in the target </w:t>
            </w:r>
            <w:r>
              <w:t>plus padded regions</w:t>
            </w:r>
            <w:r w:rsidRPr="00771682">
              <w:t>.</w:t>
            </w:r>
          </w:p>
        </w:tc>
      </w:tr>
    </w:tbl>
    <w:p w14:paraId="0A520F69" w14:textId="77777777" w:rsidR="00067550" w:rsidRDefault="00067550" w:rsidP="00067550"/>
    <w:p w14:paraId="0925EB3E" w14:textId="77777777" w:rsidR="00067550" w:rsidRDefault="00067550" w:rsidP="00067550">
      <w:pPr>
        <w:pStyle w:val="Heading3"/>
      </w:pPr>
      <w:bookmarkStart w:id="28" w:name="_Toc20118343"/>
      <w:r w:rsidRPr="00834FC8">
        <w:t>Read Level Enrichment</w:t>
      </w:r>
      <w:r>
        <w:t xml:space="preserve"> Table</w:t>
      </w:r>
      <w:bookmarkEnd w:id="28"/>
    </w:p>
    <w:p w14:paraId="0EBE5090" w14:textId="77777777"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8"/>
        <w:gridCol w:w="5892"/>
      </w:tblGrid>
      <w:tr w:rsidR="00067550" w14:paraId="5C110AF1" w14:textId="77777777"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36257024" w14:textId="77777777"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14:paraId="554BE806" w14:textId="77777777" w:rsidR="00067550" w:rsidRPr="00771682" w:rsidRDefault="00067550" w:rsidP="00B5268E">
            <w:pPr>
              <w:rPr>
                <w:b/>
              </w:rPr>
            </w:pPr>
            <w:r w:rsidRPr="00771682">
              <w:rPr>
                <w:b/>
              </w:rPr>
              <w:t>Definition</w:t>
            </w:r>
          </w:p>
        </w:tc>
      </w:tr>
      <w:tr w:rsidR="00067550" w14:paraId="4985839B" w14:textId="77777777" w:rsidTr="00B5268E">
        <w:tc>
          <w:tcPr>
            <w:tcW w:w="2791" w:type="dxa"/>
            <w:tcBorders>
              <w:top w:val="single" w:sz="4" w:space="0" w:color="000000" w:themeColor="text1"/>
              <w:left w:val="nil"/>
            </w:tcBorders>
            <w:shd w:val="clear" w:color="auto" w:fill="F2F2F2" w:themeFill="background1" w:themeFillShade="F2"/>
          </w:tcPr>
          <w:p w14:paraId="14DD9473" w14:textId="77777777" w:rsidR="00067550" w:rsidRDefault="00067550" w:rsidP="00B5268E">
            <w:r w:rsidRPr="0027251F">
              <w:t>Total Reads</w:t>
            </w:r>
            <w:r>
              <w:t xml:space="preserve"> </w:t>
            </w:r>
            <w:r w:rsidRPr="0027251F">
              <w:t>[million]</w:t>
            </w:r>
          </w:p>
        </w:tc>
        <w:tc>
          <w:tcPr>
            <w:tcW w:w="6065" w:type="dxa"/>
            <w:tcBorders>
              <w:top w:val="single" w:sz="4" w:space="0" w:color="000000" w:themeColor="text1"/>
              <w:right w:val="nil"/>
            </w:tcBorders>
          </w:tcPr>
          <w:p w14:paraId="1394AB8A" w14:textId="77777777" w:rsidR="00067550" w:rsidRDefault="00067550" w:rsidP="00B5268E">
            <w:r w:rsidRPr="0027251F">
              <w:t>The total number of reads pas</w:t>
            </w:r>
            <w:r>
              <w:t xml:space="preserve">sing filter present in the data </w:t>
            </w:r>
            <w:r w:rsidRPr="0027251F">
              <w:t>set.</w:t>
            </w:r>
          </w:p>
        </w:tc>
      </w:tr>
      <w:tr w:rsidR="00067550" w14:paraId="66C326C1" w14:textId="77777777" w:rsidTr="00B5268E">
        <w:tc>
          <w:tcPr>
            <w:tcW w:w="2791" w:type="dxa"/>
            <w:tcBorders>
              <w:left w:val="nil"/>
            </w:tcBorders>
            <w:shd w:val="clear" w:color="auto" w:fill="F2F2F2" w:themeFill="background1" w:themeFillShade="F2"/>
          </w:tcPr>
          <w:p w14:paraId="2216AD2C" w14:textId="77777777" w:rsidR="00067550" w:rsidRDefault="00067550" w:rsidP="00B5268E">
            <w:r w:rsidRPr="0027251F">
              <w:t>Total Aligned Reads</w:t>
            </w:r>
            <w:r>
              <w:t xml:space="preserve"> </w:t>
            </w:r>
            <w:r w:rsidRPr="0027251F">
              <w:t>[million]</w:t>
            </w:r>
          </w:p>
        </w:tc>
        <w:tc>
          <w:tcPr>
            <w:tcW w:w="6065" w:type="dxa"/>
            <w:tcBorders>
              <w:right w:val="nil"/>
            </w:tcBorders>
          </w:tcPr>
          <w:p w14:paraId="5AFE3EFC" w14:textId="77777777" w:rsidR="00067550" w:rsidRDefault="00067550" w:rsidP="00B5268E">
            <w:pPr>
              <w:tabs>
                <w:tab w:val="left" w:pos="1026"/>
              </w:tabs>
            </w:pPr>
            <w:r w:rsidRPr="0027251F">
              <w:t>The total number of reads pas</w:t>
            </w:r>
            <w:r>
              <w:t xml:space="preserve">sing filter present in the data </w:t>
            </w:r>
            <w:r w:rsidRPr="0027251F">
              <w:t>set</w:t>
            </w:r>
            <w:r>
              <w:t xml:space="preserve"> </w:t>
            </w:r>
            <w:r w:rsidRPr="0027251F">
              <w:t>that aligned to the reference genome.</w:t>
            </w:r>
          </w:p>
        </w:tc>
      </w:tr>
      <w:tr w:rsidR="00067550" w14:paraId="1906E321" w14:textId="77777777" w:rsidTr="00B5268E">
        <w:tc>
          <w:tcPr>
            <w:tcW w:w="2791" w:type="dxa"/>
            <w:tcBorders>
              <w:left w:val="nil"/>
            </w:tcBorders>
            <w:shd w:val="clear" w:color="auto" w:fill="F2F2F2" w:themeFill="background1" w:themeFillShade="F2"/>
          </w:tcPr>
          <w:p w14:paraId="67B2B8D1" w14:textId="77777777" w:rsidR="00067550" w:rsidRDefault="00067550" w:rsidP="00B5268E">
            <w:r w:rsidRPr="0027251F">
              <w:t>Percent Aligned Reads</w:t>
            </w:r>
          </w:p>
        </w:tc>
        <w:tc>
          <w:tcPr>
            <w:tcW w:w="6065" w:type="dxa"/>
            <w:tcBorders>
              <w:right w:val="nil"/>
            </w:tcBorders>
          </w:tcPr>
          <w:p w14:paraId="4E6909AF" w14:textId="77777777" w:rsidR="00067550" w:rsidRPr="0027251F" w:rsidRDefault="00067550" w:rsidP="00B5268E">
            <w:r w:rsidRPr="0027251F">
              <w:t>The percentage of reads passing filter that aligned to the</w:t>
            </w:r>
          </w:p>
          <w:p w14:paraId="2EA55DA9" w14:textId="77777777" w:rsidR="00067550" w:rsidRDefault="00067550" w:rsidP="00B5268E">
            <w:r w:rsidRPr="0027251F">
              <w:t>reference genome.</w:t>
            </w:r>
          </w:p>
        </w:tc>
      </w:tr>
      <w:tr w:rsidR="00067550" w14:paraId="3E1F0711" w14:textId="77777777" w:rsidTr="00B5268E">
        <w:tc>
          <w:tcPr>
            <w:tcW w:w="2791" w:type="dxa"/>
            <w:tcBorders>
              <w:left w:val="nil"/>
            </w:tcBorders>
            <w:shd w:val="clear" w:color="auto" w:fill="F2F2F2" w:themeFill="background1" w:themeFillShade="F2"/>
          </w:tcPr>
          <w:p w14:paraId="38442E73" w14:textId="77777777" w:rsidR="00067550" w:rsidRPr="0027251F" w:rsidRDefault="00067550" w:rsidP="00B5268E">
            <w:r w:rsidRPr="0027251F">
              <w:t>Target Aligned Reads</w:t>
            </w:r>
            <w:r>
              <w:t xml:space="preserve"> </w:t>
            </w:r>
            <w:r w:rsidRPr="0027251F">
              <w:t>[million]</w:t>
            </w:r>
          </w:p>
        </w:tc>
        <w:tc>
          <w:tcPr>
            <w:tcW w:w="6065" w:type="dxa"/>
            <w:tcBorders>
              <w:right w:val="nil"/>
            </w:tcBorders>
          </w:tcPr>
          <w:p w14:paraId="2AB6B3DE" w14:textId="77777777" w:rsidR="00067550" w:rsidRDefault="00067550" w:rsidP="00B5268E">
            <w:r w:rsidRPr="0027251F">
              <w:t>Number of reads that aligned to the target.</w:t>
            </w:r>
          </w:p>
        </w:tc>
      </w:tr>
      <w:tr w:rsidR="00067550" w14:paraId="69126CB7" w14:textId="77777777" w:rsidTr="00B5268E">
        <w:trPr>
          <w:trHeight w:val="305"/>
        </w:trPr>
        <w:tc>
          <w:tcPr>
            <w:tcW w:w="2791" w:type="dxa"/>
            <w:tcBorders>
              <w:left w:val="nil"/>
            </w:tcBorders>
            <w:shd w:val="clear" w:color="auto" w:fill="F2F2F2" w:themeFill="background1" w:themeFillShade="F2"/>
          </w:tcPr>
          <w:p w14:paraId="475EF297" w14:textId="77777777" w:rsidR="00067550" w:rsidRPr="0027251F" w:rsidRDefault="00067550" w:rsidP="00B5268E">
            <w:r w:rsidRPr="0027251F">
              <w:t>Padded Target Aligned Reads[million]</w:t>
            </w:r>
          </w:p>
        </w:tc>
        <w:tc>
          <w:tcPr>
            <w:tcW w:w="6065" w:type="dxa"/>
            <w:tcBorders>
              <w:right w:val="nil"/>
            </w:tcBorders>
          </w:tcPr>
          <w:p w14:paraId="208D5569" w14:textId="77777777" w:rsidR="00067550" w:rsidRDefault="00067550" w:rsidP="00B5268E">
            <w:r w:rsidRPr="0027251F">
              <w:t>Number of reads that aligned to the padded target.</w:t>
            </w:r>
          </w:p>
        </w:tc>
      </w:tr>
      <w:tr w:rsidR="00067550" w14:paraId="6E5B82BE" w14:textId="77777777" w:rsidTr="00B5268E">
        <w:tc>
          <w:tcPr>
            <w:tcW w:w="2791" w:type="dxa"/>
            <w:tcBorders>
              <w:left w:val="nil"/>
            </w:tcBorders>
            <w:shd w:val="clear" w:color="auto" w:fill="F2F2F2" w:themeFill="background1" w:themeFillShade="F2"/>
          </w:tcPr>
          <w:p w14:paraId="02E1A4F1" w14:textId="77777777" w:rsidR="00067550" w:rsidRPr="0027251F" w:rsidRDefault="00067550" w:rsidP="00B5268E">
            <w:r w:rsidRPr="0027251F">
              <w:t>Read Enrichment</w:t>
            </w:r>
          </w:p>
        </w:tc>
        <w:tc>
          <w:tcPr>
            <w:tcW w:w="6065" w:type="dxa"/>
            <w:tcBorders>
              <w:right w:val="nil"/>
            </w:tcBorders>
          </w:tcPr>
          <w:p w14:paraId="258159B7" w14:textId="77777777" w:rsidR="00067550" w:rsidRDefault="00067550" w:rsidP="00B5268E">
            <w:r w:rsidRPr="0027251F">
              <w:t>100*(Target aligned reads/Total aligned reads).</w:t>
            </w:r>
          </w:p>
        </w:tc>
      </w:tr>
      <w:tr w:rsidR="00067550" w14:paraId="70926DFF" w14:textId="77777777" w:rsidTr="00B5268E">
        <w:tc>
          <w:tcPr>
            <w:tcW w:w="2791" w:type="dxa"/>
            <w:tcBorders>
              <w:left w:val="nil"/>
            </w:tcBorders>
            <w:shd w:val="clear" w:color="auto" w:fill="F2F2F2" w:themeFill="background1" w:themeFillShade="F2"/>
          </w:tcPr>
          <w:p w14:paraId="47B3ABE2" w14:textId="77777777" w:rsidR="00067550" w:rsidRPr="0027251F" w:rsidRDefault="00067550" w:rsidP="00B5268E">
            <w:r w:rsidRPr="0027251F">
              <w:t>Padded Read Enrichment</w:t>
            </w:r>
          </w:p>
        </w:tc>
        <w:tc>
          <w:tcPr>
            <w:tcW w:w="6065" w:type="dxa"/>
            <w:tcBorders>
              <w:right w:val="nil"/>
            </w:tcBorders>
          </w:tcPr>
          <w:p w14:paraId="52D5D67D" w14:textId="77777777" w:rsidR="00067550" w:rsidRDefault="00067550" w:rsidP="00B5268E">
            <w:r w:rsidRPr="0027251F">
              <w:t>100*(Padded target aligned reads/Total aligned reads).</w:t>
            </w:r>
          </w:p>
        </w:tc>
      </w:tr>
      <w:tr w:rsidR="00067550" w14:paraId="1141941D" w14:textId="77777777" w:rsidTr="00B5268E">
        <w:tc>
          <w:tcPr>
            <w:tcW w:w="2791" w:type="dxa"/>
            <w:tcBorders>
              <w:left w:val="nil"/>
              <w:bottom w:val="single" w:sz="4" w:space="0" w:color="BFBFBF" w:themeColor="background1" w:themeShade="BF"/>
            </w:tcBorders>
            <w:shd w:val="clear" w:color="auto" w:fill="F2F2F2" w:themeFill="background1" w:themeFillShade="F2"/>
          </w:tcPr>
          <w:p w14:paraId="3C92C1C1" w14:textId="77777777" w:rsidR="00067550" w:rsidRPr="0027251F" w:rsidRDefault="00067550" w:rsidP="00B5268E">
            <w:r w:rsidRPr="0027251F">
              <w:t>Median Insert Size</w:t>
            </w:r>
          </w:p>
        </w:tc>
        <w:tc>
          <w:tcPr>
            <w:tcW w:w="6065" w:type="dxa"/>
            <w:tcBorders>
              <w:bottom w:val="single" w:sz="4" w:space="0" w:color="BFBFBF" w:themeColor="background1" w:themeShade="BF"/>
              <w:right w:val="nil"/>
            </w:tcBorders>
          </w:tcPr>
          <w:p w14:paraId="651FD52A" w14:textId="77777777" w:rsidR="00067550" w:rsidRDefault="00067550" w:rsidP="00B5268E">
            <w:r>
              <w:t>The median i</w:t>
            </w:r>
            <w:r w:rsidRPr="00BF4916">
              <w:t>nsert size</w:t>
            </w:r>
            <w:r>
              <w:t>s</w:t>
            </w:r>
            <w:r w:rsidRPr="00BF4916">
              <w:t xml:space="preserve"> </w:t>
            </w:r>
            <w:r>
              <w:t>of</w:t>
            </w:r>
            <w:r w:rsidRPr="0027251F">
              <w:t xml:space="preserve"> aligned </w:t>
            </w:r>
            <w:r>
              <w:t xml:space="preserve">reads </w:t>
            </w:r>
            <w:r w:rsidRPr="0027251F">
              <w:t>to the</w:t>
            </w:r>
            <w:r>
              <w:t xml:space="preserve"> </w:t>
            </w:r>
            <w:r w:rsidRPr="0027251F">
              <w:t>reference genome</w:t>
            </w:r>
            <w:r>
              <w:t xml:space="preserve">. Insert size </w:t>
            </w:r>
            <w:r w:rsidRPr="00BF4916">
              <w:t>is</w:t>
            </w:r>
            <w:r>
              <w:t xml:space="preserve"> the length of the DNA </w:t>
            </w:r>
            <w:r w:rsidRPr="00BF4916">
              <w:t>that is "inserted" between the adapters (so adapters excluded)</w:t>
            </w:r>
          </w:p>
        </w:tc>
      </w:tr>
      <w:tr w:rsidR="00067550" w14:paraId="7891F801" w14:textId="77777777" w:rsidTr="00B5268E">
        <w:tc>
          <w:tcPr>
            <w:tcW w:w="2791" w:type="dxa"/>
            <w:tcBorders>
              <w:left w:val="nil"/>
              <w:bottom w:val="single" w:sz="4" w:space="0" w:color="000000" w:themeColor="text1"/>
            </w:tcBorders>
            <w:shd w:val="clear" w:color="auto" w:fill="F2F2F2" w:themeFill="background1" w:themeFillShade="F2"/>
          </w:tcPr>
          <w:p w14:paraId="1BDBC693" w14:textId="77777777" w:rsidR="00067550" w:rsidRPr="0027251F" w:rsidRDefault="00067550" w:rsidP="00B5268E">
            <w:r w:rsidRPr="0027251F">
              <w:t>Percent Proper Pair</w:t>
            </w:r>
          </w:p>
        </w:tc>
        <w:tc>
          <w:tcPr>
            <w:tcW w:w="6065" w:type="dxa"/>
            <w:tcBorders>
              <w:bottom w:val="single" w:sz="4" w:space="0" w:color="000000" w:themeColor="text1"/>
              <w:right w:val="nil"/>
            </w:tcBorders>
          </w:tcPr>
          <w:p w14:paraId="595DA50E" w14:textId="77777777" w:rsidR="00067550" w:rsidRDefault="00067550" w:rsidP="00B5268E">
            <w:pPr>
              <w:tabs>
                <w:tab w:val="left" w:pos="996"/>
              </w:tabs>
            </w:pPr>
            <w:r>
              <w:t xml:space="preserve">The percentage of reads aligned </w:t>
            </w:r>
            <w:r w:rsidRPr="0053758A">
              <w:t>in the correct orientation and within a defined insert size</w:t>
            </w:r>
            <w:r>
              <w:t xml:space="preserve"> to the reference genome.</w:t>
            </w:r>
          </w:p>
        </w:tc>
      </w:tr>
    </w:tbl>
    <w:p w14:paraId="12E42A1D" w14:textId="77777777" w:rsidR="00067550" w:rsidRDefault="00067550" w:rsidP="00067550">
      <w:pPr>
        <w:sectPr w:rsidR="00067550" w:rsidSect="00985454">
          <w:pgSz w:w="12240" w:h="15840"/>
          <w:pgMar w:top="1440" w:right="1800" w:bottom="1440" w:left="1800" w:header="720" w:footer="720" w:gutter="0"/>
          <w:cols w:space="720"/>
          <w:docGrid w:linePitch="360"/>
        </w:sectPr>
      </w:pPr>
    </w:p>
    <w:p w14:paraId="563055CD" w14:textId="77777777" w:rsidR="00067550" w:rsidRDefault="00067550" w:rsidP="00067550">
      <w:pPr>
        <w:pStyle w:val="Heading3"/>
      </w:pPr>
      <w:bookmarkStart w:id="29" w:name="_Toc20118344"/>
      <w:r w:rsidRPr="00BF4916">
        <w:lastRenderedPageBreak/>
        <w:t>Base Level Enrichment</w:t>
      </w:r>
      <w:bookmarkEnd w:id="29"/>
    </w:p>
    <w:p w14:paraId="17588D51" w14:textId="77777777"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9"/>
        <w:gridCol w:w="5891"/>
      </w:tblGrid>
      <w:tr w:rsidR="00067550" w14:paraId="285EB286" w14:textId="77777777"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3B3208DC" w14:textId="77777777"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shd w:val="clear" w:color="auto" w:fill="auto"/>
          </w:tcPr>
          <w:p w14:paraId="098AAEC0" w14:textId="77777777" w:rsidR="00067550" w:rsidRPr="00771682" w:rsidRDefault="00067550" w:rsidP="00B5268E">
            <w:pPr>
              <w:rPr>
                <w:b/>
              </w:rPr>
            </w:pPr>
            <w:r w:rsidRPr="00771682">
              <w:rPr>
                <w:b/>
              </w:rPr>
              <w:t>Definition</w:t>
            </w:r>
          </w:p>
        </w:tc>
      </w:tr>
      <w:tr w:rsidR="00067550" w14:paraId="4ED7C0A7" w14:textId="77777777" w:rsidTr="00B5268E">
        <w:tc>
          <w:tcPr>
            <w:tcW w:w="2791" w:type="dxa"/>
            <w:tcBorders>
              <w:top w:val="single" w:sz="4" w:space="0" w:color="000000" w:themeColor="text1"/>
              <w:left w:val="nil"/>
            </w:tcBorders>
            <w:shd w:val="clear" w:color="auto" w:fill="F2F2F2" w:themeFill="background1" w:themeFillShade="F2"/>
          </w:tcPr>
          <w:p w14:paraId="53F3900D" w14:textId="77777777" w:rsidR="00067550" w:rsidRDefault="00067550" w:rsidP="00B5268E">
            <w:r w:rsidRPr="00BA4C7E">
              <w:t>Total Bases[million]</w:t>
            </w:r>
          </w:p>
        </w:tc>
        <w:tc>
          <w:tcPr>
            <w:tcW w:w="6065" w:type="dxa"/>
            <w:tcBorders>
              <w:top w:val="single" w:sz="4" w:space="0" w:color="000000" w:themeColor="text1"/>
              <w:right w:val="nil"/>
            </w:tcBorders>
            <w:shd w:val="clear" w:color="auto" w:fill="auto"/>
          </w:tcPr>
          <w:p w14:paraId="41EA269A" w14:textId="77777777" w:rsidR="00067550" w:rsidRDefault="00067550" w:rsidP="00B5268E">
            <w:r w:rsidRPr="005114F6">
              <w:t>The total number of bases present in the data set.</w:t>
            </w:r>
          </w:p>
        </w:tc>
      </w:tr>
      <w:tr w:rsidR="00067550" w14:paraId="74244BB4" w14:textId="77777777" w:rsidTr="00B5268E">
        <w:tc>
          <w:tcPr>
            <w:tcW w:w="2791" w:type="dxa"/>
            <w:tcBorders>
              <w:left w:val="nil"/>
            </w:tcBorders>
            <w:shd w:val="clear" w:color="auto" w:fill="F2F2F2" w:themeFill="background1" w:themeFillShade="F2"/>
          </w:tcPr>
          <w:p w14:paraId="4606B749" w14:textId="77777777" w:rsidR="00067550" w:rsidRDefault="00067550" w:rsidP="00B5268E">
            <w:r w:rsidRPr="00BA4C7E">
              <w:t>Total Aligned Bases[million]</w:t>
            </w:r>
          </w:p>
        </w:tc>
        <w:tc>
          <w:tcPr>
            <w:tcW w:w="6065" w:type="dxa"/>
            <w:tcBorders>
              <w:right w:val="nil"/>
            </w:tcBorders>
            <w:shd w:val="clear" w:color="auto" w:fill="auto"/>
          </w:tcPr>
          <w:p w14:paraId="0AB24596" w14:textId="77777777" w:rsidR="00067550" w:rsidRDefault="00067550" w:rsidP="00B5268E">
            <w:pPr>
              <w:tabs>
                <w:tab w:val="left" w:pos="1026"/>
              </w:tabs>
            </w:pPr>
            <w:r w:rsidRPr="005114F6">
              <w:t>The total number of bases present in the data set that aligned to</w:t>
            </w:r>
            <w:r>
              <w:t xml:space="preserve"> </w:t>
            </w:r>
            <w:r w:rsidRPr="005114F6">
              <w:t>the reference genome.</w:t>
            </w:r>
          </w:p>
        </w:tc>
      </w:tr>
      <w:tr w:rsidR="00067550" w14:paraId="232978EB" w14:textId="77777777" w:rsidTr="00B5268E">
        <w:tc>
          <w:tcPr>
            <w:tcW w:w="2791" w:type="dxa"/>
            <w:tcBorders>
              <w:left w:val="nil"/>
            </w:tcBorders>
            <w:shd w:val="clear" w:color="auto" w:fill="F2F2F2" w:themeFill="background1" w:themeFillShade="F2"/>
          </w:tcPr>
          <w:p w14:paraId="2F792BC8" w14:textId="77777777" w:rsidR="00067550" w:rsidRDefault="00067550" w:rsidP="00B5268E">
            <w:r w:rsidRPr="00BA4C7E">
              <w:t>Target Aligned Bases[million]</w:t>
            </w:r>
          </w:p>
        </w:tc>
        <w:tc>
          <w:tcPr>
            <w:tcW w:w="6065" w:type="dxa"/>
            <w:tcBorders>
              <w:right w:val="nil"/>
            </w:tcBorders>
            <w:shd w:val="clear" w:color="auto" w:fill="auto"/>
          </w:tcPr>
          <w:p w14:paraId="56916701" w14:textId="77777777" w:rsidR="00067550" w:rsidRDefault="00067550" w:rsidP="00B5268E">
            <w:r w:rsidRPr="005114F6">
              <w:t>Total aligned bases in the target region.</w:t>
            </w:r>
          </w:p>
        </w:tc>
      </w:tr>
      <w:tr w:rsidR="00067550" w14:paraId="092648BA" w14:textId="77777777" w:rsidTr="00B5268E">
        <w:tc>
          <w:tcPr>
            <w:tcW w:w="2791" w:type="dxa"/>
            <w:tcBorders>
              <w:left w:val="nil"/>
            </w:tcBorders>
            <w:shd w:val="clear" w:color="auto" w:fill="F2F2F2" w:themeFill="background1" w:themeFillShade="F2"/>
          </w:tcPr>
          <w:p w14:paraId="091083E6" w14:textId="77777777" w:rsidR="00067550" w:rsidRPr="00BA4C7E" w:rsidRDefault="00067550" w:rsidP="00B5268E">
            <w:r w:rsidRPr="00BA4C7E">
              <w:t>Padded Target Aligned Bases[million]</w:t>
            </w:r>
          </w:p>
        </w:tc>
        <w:tc>
          <w:tcPr>
            <w:tcW w:w="6065" w:type="dxa"/>
            <w:tcBorders>
              <w:right w:val="nil"/>
            </w:tcBorders>
            <w:shd w:val="clear" w:color="auto" w:fill="auto"/>
          </w:tcPr>
          <w:p w14:paraId="59A0CEB1" w14:textId="77777777" w:rsidR="00067550" w:rsidRDefault="00067550" w:rsidP="00B5268E">
            <w:r w:rsidRPr="005114F6">
              <w:t>Total aligned bases in the padded target region.</w:t>
            </w:r>
          </w:p>
        </w:tc>
      </w:tr>
      <w:tr w:rsidR="00067550" w14:paraId="5FD21C96" w14:textId="77777777" w:rsidTr="00B5268E">
        <w:tc>
          <w:tcPr>
            <w:tcW w:w="2791" w:type="dxa"/>
            <w:tcBorders>
              <w:left w:val="nil"/>
              <w:bottom w:val="single" w:sz="4" w:space="0" w:color="BFBFBF" w:themeColor="background1" w:themeShade="BF"/>
            </w:tcBorders>
            <w:shd w:val="clear" w:color="auto" w:fill="F2F2F2" w:themeFill="background1" w:themeFillShade="F2"/>
          </w:tcPr>
          <w:p w14:paraId="1CC0B4AE" w14:textId="77777777" w:rsidR="00067550" w:rsidRPr="00BA4C7E" w:rsidRDefault="00067550" w:rsidP="00B5268E">
            <w:r w:rsidRPr="00BA4C7E">
              <w:t>Bases Enrichment</w:t>
            </w:r>
          </w:p>
        </w:tc>
        <w:tc>
          <w:tcPr>
            <w:tcW w:w="6065" w:type="dxa"/>
            <w:tcBorders>
              <w:bottom w:val="single" w:sz="4" w:space="0" w:color="BFBFBF" w:themeColor="background1" w:themeShade="BF"/>
              <w:right w:val="nil"/>
            </w:tcBorders>
            <w:shd w:val="clear" w:color="auto" w:fill="auto"/>
          </w:tcPr>
          <w:p w14:paraId="27E03807" w14:textId="77777777" w:rsidR="00067550" w:rsidRDefault="00067550" w:rsidP="00B5268E">
            <w:r w:rsidRPr="005114F6">
              <w:t>100*(Total Aligned Bases in Targeted Regi</w:t>
            </w:r>
            <w:r>
              <w:t xml:space="preserve">ons / Total </w:t>
            </w:r>
            <w:r w:rsidRPr="005114F6">
              <w:t>Aligned</w:t>
            </w:r>
            <w:r>
              <w:t xml:space="preserve"> </w:t>
            </w:r>
            <w:r w:rsidRPr="005114F6">
              <w:t>Bases).</w:t>
            </w:r>
          </w:p>
        </w:tc>
      </w:tr>
      <w:tr w:rsidR="00067550" w14:paraId="2959B811" w14:textId="77777777" w:rsidTr="00B5268E">
        <w:tc>
          <w:tcPr>
            <w:tcW w:w="2791" w:type="dxa"/>
            <w:tcBorders>
              <w:left w:val="nil"/>
              <w:bottom w:val="single" w:sz="4" w:space="0" w:color="000000" w:themeColor="text1"/>
            </w:tcBorders>
            <w:shd w:val="clear" w:color="auto" w:fill="F2F2F2" w:themeFill="background1" w:themeFillShade="F2"/>
          </w:tcPr>
          <w:p w14:paraId="1A9FA19A" w14:textId="77777777" w:rsidR="00067550" w:rsidRPr="00BA4C7E" w:rsidRDefault="00067550" w:rsidP="00B5268E">
            <w:r w:rsidRPr="00BA4C7E">
              <w:t>Padded Bases Enrichment</w:t>
            </w:r>
          </w:p>
        </w:tc>
        <w:tc>
          <w:tcPr>
            <w:tcW w:w="6065" w:type="dxa"/>
            <w:tcBorders>
              <w:bottom w:val="single" w:sz="4" w:space="0" w:color="000000" w:themeColor="text1"/>
              <w:right w:val="nil"/>
            </w:tcBorders>
            <w:shd w:val="clear" w:color="auto" w:fill="auto"/>
          </w:tcPr>
          <w:p w14:paraId="79075520" w14:textId="77777777" w:rsidR="00067550" w:rsidRDefault="00067550" w:rsidP="00B5268E">
            <w:r w:rsidRPr="005114F6">
              <w:t>100*(Total A</w:t>
            </w:r>
            <w:r>
              <w:t xml:space="preserve">ligned Bases in Padded Targeted </w:t>
            </w:r>
            <w:r w:rsidRPr="005114F6">
              <w:t>Regions</w:t>
            </w:r>
            <w:r>
              <w:t xml:space="preserve"> </w:t>
            </w:r>
            <w:r w:rsidRPr="005114F6">
              <w:t>/</w:t>
            </w:r>
            <w:r>
              <w:t xml:space="preserve"> </w:t>
            </w:r>
            <w:r w:rsidRPr="005114F6">
              <w:t>Total</w:t>
            </w:r>
            <w:r>
              <w:t xml:space="preserve"> </w:t>
            </w:r>
            <w:r w:rsidRPr="005114F6">
              <w:t>Aligned Bases).</w:t>
            </w:r>
          </w:p>
        </w:tc>
      </w:tr>
    </w:tbl>
    <w:p w14:paraId="71F73F5C" w14:textId="77777777" w:rsidR="00067550" w:rsidRDefault="00067550" w:rsidP="00067550"/>
    <w:p w14:paraId="3546AECC" w14:textId="77777777" w:rsidR="00067550" w:rsidRDefault="00067550" w:rsidP="00067550">
      <w:pPr>
        <w:pStyle w:val="Heading3"/>
      </w:pPr>
      <w:bookmarkStart w:id="30" w:name="_Toc20118345"/>
      <w:r w:rsidRPr="003435F4">
        <w:t>Coverage Summary for Target Regions</w:t>
      </w:r>
      <w:bookmarkEnd w:id="30"/>
    </w:p>
    <w:p w14:paraId="73ACA40B" w14:textId="77777777"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0"/>
        <w:gridCol w:w="5900"/>
      </w:tblGrid>
      <w:tr w:rsidR="00067550" w14:paraId="32B9C2C4" w14:textId="77777777"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411E3554" w14:textId="77777777"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14:paraId="3EF0B0C1" w14:textId="77777777" w:rsidR="00067550" w:rsidRPr="00771682" w:rsidRDefault="00067550" w:rsidP="00B5268E">
            <w:pPr>
              <w:rPr>
                <w:b/>
              </w:rPr>
            </w:pPr>
            <w:r w:rsidRPr="00771682">
              <w:rPr>
                <w:b/>
              </w:rPr>
              <w:t>Definition</w:t>
            </w:r>
          </w:p>
        </w:tc>
      </w:tr>
      <w:tr w:rsidR="00067550" w14:paraId="0609FC0B" w14:textId="77777777" w:rsidTr="00B5268E">
        <w:tc>
          <w:tcPr>
            <w:tcW w:w="2791" w:type="dxa"/>
            <w:tcBorders>
              <w:top w:val="single" w:sz="4" w:space="0" w:color="000000" w:themeColor="text1"/>
              <w:left w:val="nil"/>
            </w:tcBorders>
            <w:shd w:val="clear" w:color="auto" w:fill="F2F2F2" w:themeFill="background1" w:themeFillShade="F2"/>
          </w:tcPr>
          <w:p w14:paraId="1B71AD33" w14:textId="77777777" w:rsidR="00067550" w:rsidRDefault="00067550" w:rsidP="00B5268E">
            <w:r w:rsidRPr="00EA2704">
              <w:t>Mean Coverage</w:t>
            </w:r>
          </w:p>
        </w:tc>
        <w:tc>
          <w:tcPr>
            <w:tcW w:w="6065" w:type="dxa"/>
            <w:tcBorders>
              <w:top w:val="single" w:sz="4" w:space="0" w:color="000000" w:themeColor="text1"/>
              <w:right w:val="nil"/>
            </w:tcBorders>
          </w:tcPr>
          <w:p w14:paraId="730E48C1" w14:textId="77777777" w:rsidR="00067550" w:rsidRDefault="00067550" w:rsidP="00B5268E">
            <w:pPr>
              <w:tabs>
                <w:tab w:val="left" w:pos="1394"/>
              </w:tabs>
            </w:pPr>
            <w:r>
              <w:t xml:space="preserve">Mean read depth in </w:t>
            </w:r>
            <w:r w:rsidRPr="00EA2704">
              <w:t xml:space="preserve"> the targeted region.</w:t>
            </w:r>
          </w:p>
        </w:tc>
      </w:tr>
      <w:tr w:rsidR="00067550" w14:paraId="20B2D161" w14:textId="77777777" w:rsidTr="00B5268E">
        <w:tc>
          <w:tcPr>
            <w:tcW w:w="2791" w:type="dxa"/>
            <w:tcBorders>
              <w:left w:val="nil"/>
            </w:tcBorders>
            <w:shd w:val="clear" w:color="auto" w:fill="F2F2F2" w:themeFill="background1" w:themeFillShade="F2"/>
          </w:tcPr>
          <w:p w14:paraId="4816E313" w14:textId="77777777" w:rsidR="00067550" w:rsidRDefault="00067550" w:rsidP="00B5268E">
            <w:r w:rsidRPr="00EA2704">
              <w:t>Median Coverage</w:t>
            </w:r>
          </w:p>
        </w:tc>
        <w:tc>
          <w:tcPr>
            <w:tcW w:w="6065" w:type="dxa"/>
            <w:tcBorders>
              <w:right w:val="nil"/>
            </w:tcBorders>
          </w:tcPr>
          <w:p w14:paraId="311228C5" w14:textId="77777777" w:rsidR="00067550" w:rsidRDefault="00067550" w:rsidP="00B5268E">
            <w:pPr>
              <w:tabs>
                <w:tab w:val="left" w:pos="1394"/>
              </w:tabs>
            </w:pPr>
            <w:r>
              <w:t xml:space="preserve">Median read depth in </w:t>
            </w:r>
            <w:r w:rsidRPr="00EA2704">
              <w:t xml:space="preserve"> the targeted region.</w:t>
            </w:r>
          </w:p>
        </w:tc>
      </w:tr>
      <w:tr w:rsidR="00067550" w14:paraId="0F88E505" w14:textId="77777777" w:rsidTr="00B5268E">
        <w:tc>
          <w:tcPr>
            <w:tcW w:w="2791" w:type="dxa"/>
            <w:tcBorders>
              <w:left w:val="nil"/>
            </w:tcBorders>
            <w:shd w:val="clear" w:color="auto" w:fill="F2F2F2" w:themeFill="background1" w:themeFillShade="F2"/>
          </w:tcPr>
          <w:p w14:paraId="0717387B" w14:textId="77777777" w:rsidR="00067550" w:rsidRDefault="00067550" w:rsidP="00B5268E">
            <w:r w:rsidRPr="00EA2704">
              <w:t>Max Coverage</w:t>
            </w:r>
          </w:p>
        </w:tc>
        <w:tc>
          <w:tcPr>
            <w:tcW w:w="6065" w:type="dxa"/>
            <w:tcBorders>
              <w:right w:val="nil"/>
            </w:tcBorders>
          </w:tcPr>
          <w:p w14:paraId="20DE69AD" w14:textId="77777777" w:rsidR="00067550" w:rsidRDefault="00067550" w:rsidP="00B5268E">
            <w:r>
              <w:t>Max read depth in the</w:t>
            </w:r>
            <w:r w:rsidRPr="00EA2704">
              <w:t xml:space="preserve"> targeted region.</w:t>
            </w:r>
          </w:p>
        </w:tc>
      </w:tr>
      <w:tr w:rsidR="00067550" w14:paraId="788373FD" w14:textId="77777777" w:rsidTr="00B5268E">
        <w:tc>
          <w:tcPr>
            <w:tcW w:w="2791" w:type="dxa"/>
            <w:tcBorders>
              <w:left w:val="nil"/>
            </w:tcBorders>
            <w:shd w:val="clear" w:color="auto" w:fill="F2F2F2" w:themeFill="background1" w:themeFillShade="F2"/>
          </w:tcPr>
          <w:p w14:paraId="11C6BC1F" w14:textId="77777777" w:rsidR="00067550" w:rsidRPr="00EA2704" w:rsidRDefault="00067550" w:rsidP="00B5268E">
            <w:r w:rsidRPr="00EA2704">
              <w:t>Min Coverage</w:t>
            </w:r>
          </w:p>
        </w:tc>
        <w:tc>
          <w:tcPr>
            <w:tcW w:w="6065" w:type="dxa"/>
            <w:tcBorders>
              <w:right w:val="nil"/>
            </w:tcBorders>
          </w:tcPr>
          <w:p w14:paraId="102BB9CC" w14:textId="77777777" w:rsidR="00067550" w:rsidRDefault="00067550" w:rsidP="00B5268E">
            <w:r>
              <w:t>Min read depth in</w:t>
            </w:r>
            <w:r w:rsidRPr="00EA2704">
              <w:t xml:space="preserve"> the targeted region.</w:t>
            </w:r>
          </w:p>
        </w:tc>
      </w:tr>
      <w:tr w:rsidR="00067550" w14:paraId="57EFFE6D" w14:textId="77777777" w:rsidTr="00B5268E">
        <w:tc>
          <w:tcPr>
            <w:tcW w:w="2791" w:type="dxa"/>
            <w:tcBorders>
              <w:left w:val="nil"/>
            </w:tcBorders>
            <w:shd w:val="clear" w:color="auto" w:fill="F2F2F2" w:themeFill="background1" w:themeFillShade="F2"/>
          </w:tcPr>
          <w:p w14:paraId="6605A98B" w14:textId="77777777" w:rsidR="00067550" w:rsidRPr="00EA2704" w:rsidRDefault="00067550" w:rsidP="00B5268E">
            <w:r w:rsidRPr="00EA2704">
              <w:t>q1 Coverage</w:t>
            </w:r>
          </w:p>
        </w:tc>
        <w:tc>
          <w:tcPr>
            <w:tcW w:w="6065" w:type="dxa"/>
            <w:tcBorders>
              <w:right w:val="nil"/>
            </w:tcBorders>
          </w:tcPr>
          <w:p w14:paraId="0246246C" w14:textId="77777777" w:rsidR="00067550" w:rsidRDefault="00067550" w:rsidP="00B5268E">
            <w:r>
              <w:t>First quantile of read depth in</w:t>
            </w:r>
            <w:r w:rsidRPr="00EA2704">
              <w:t xml:space="preserve"> the targeted region.</w:t>
            </w:r>
          </w:p>
        </w:tc>
      </w:tr>
      <w:tr w:rsidR="00067550" w14:paraId="3DC3FA56" w14:textId="77777777" w:rsidTr="00B5268E">
        <w:tc>
          <w:tcPr>
            <w:tcW w:w="2791" w:type="dxa"/>
            <w:tcBorders>
              <w:left w:val="nil"/>
            </w:tcBorders>
            <w:shd w:val="clear" w:color="auto" w:fill="F2F2F2" w:themeFill="background1" w:themeFillShade="F2"/>
          </w:tcPr>
          <w:p w14:paraId="2D008879" w14:textId="77777777" w:rsidR="00067550" w:rsidRPr="00EA2704" w:rsidRDefault="00067550" w:rsidP="00B5268E">
            <w:r w:rsidRPr="00EA2704">
              <w:t>q3 Coverage</w:t>
            </w:r>
          </w:p>
        </w:tc>
        <w:tc>
          <w:tcPr>
            <w:tcW w:w="6065" w:type="dxa"/>
            <w:tcBorders>
              <w:right w:val="nil"/>
            </w:tcBorders>
          </w:tcPr>
          <w:p w14:paraId="08805184" w14:textId="77777777" w:rsidR="00067550" w:rsidRDefault="00067550" w:rsidP="00B5268E">
            <w:r>
              <w:t>Third quantile of read depth in</w:t>
            </w:r>
            <w:r w:rsidRPr="00EA2704">
              <w:t xml:space="preserve"> the targeted region.</w:t>
            </w:r>
          </w:p>
        </w:tc>
      </w:tr>
      <w:tr w:rsidR="00067550" w14:paraId="677F9635" w14:textId="77777777" w:rsidTr="00B5268E">
        <w:tc>
          <w:tcPr>
            <w:tcW w:w="2791" w:type="dxa"/>
            <w:tcBorders>
              <w:left w:val="nil"/>
            </w:tcBorders>
            <w:shd w:val="clear" w:color="auto" w:fill="F2F2F2" w:themeFill="background1" w:themeFillShade="F2"/>
          </w:tcPr>
          <w:p w14:paraId="226796BA" w14:textId="77777777" w:rsidR="00067550" w:rsidRPr="00EA2704" w:rsidRDefault="00067550" w:rsidP="00B5268E">
            <w:r w:rsidRPr="00EA2704">
              <w:t>sstdev Coverage</w:t>
            </w:r>
          </w:p>
        </w:tc>
        <w:tc>
          <w:tcPr>
            <w:tcW w:w="6065" w:type="dxa"/>
            <w:tcBorders>
              <w:right w:val="nil"/>
            </w:tcBorders>
          </w:tcPr>
          <w:p w14:paraId="7B0E1D1B" w14:textId="77777777" w:rsidR="00067550" w:rsidRDefault="00067550" w:rsidP="00B5268E">
            <w:r>
              <w:t>Standard deviation of read depth in</w:t>
            </w:r>
            <w:r w:rsidRPr="00EA2704">
              <w:t xml:space="preserve"> the targeted region.</w:t>
            </w:r>
          </w:p>
        </w:tc>
      </w:tr>
      <w:tr w:rsidR="00067550" w14:paraId="77F622A7" w14:textId="77777777" w:rsidTr="00B5268E">
        <w:tc>
          <w:tcPr>
            <w:tcW w:w="2791" w:type="dxa"/>
            <w:tcBorders>
              <w:left w:val="nil"/>
            </w:tcBorders>
            <w:shd w:val="clear" w:color="auto" w:fill="F2F2F2" w:themeFill="background1" w:themeFillShade="F2"/>
          </w:tcPr>
          <w:p w14:paraId="24B263C5" w14:textId="77777777" w:rsidR="00067550" w:rsidRPr="00EA2704" w:rsidRDefault="00067550" w:rsidP="00B5268E">
            <w:r w:rsidRPr="00EA2704">
              <w:t>Uniformity of Coverage [Pct &gt; 0.2*mean]</w:t>
            </w:r>
          </w:p>
        </w:tc>
        <w:tc>
          <w:tcPr>
            <w:tcW w:w="6065" w:type="dxa"/>
            <w:tcBorders>
              <w:right w:val="nil"/>
            </w:tcBorders>
          </w:tcPr>
          <w:p w14:paraId="6AAA4159" w14:textId="77777777" w:rsidR="00067550" w:rsidRPr="00EA2704" w:rsidRDefault="00067550" w:rsidP="00B5268E">
            <w:r w:rsidRPr="00EA2704">
              <w:t>The percentage of targeted base positions in which the read</w:t>
            </w:r>
          </w:p>
          <w:p w14:paraId="2099E9CC" w14:textId="77777777" w:rsidR="00067550" w:rsidRPr="00EA2704" w:rsidRDefault="00067550" w:rsidP="00B5268E">
            <w:r w:rsidRPr="00EA2704">
              <w:t>depth is greater than 0.2 times the mean region target coverage</w:t>
            </w:r>
          </w:p>
          <w:p w14:paraId="4BAAF141" w14:textId="77777777" w:rsidR="00067550" w:rsidRDefault="00067550" w:rsidP="00B5268E">
            <w:r w:rsidRPr="00EA2704">
              <w:t>depth.</w:t>
            </w:r>
          </w:p>
        </w:tc>
      </w:tr>
      <w:tr w:rsidR="00067550" w14:paraId="26F0CCBE" w14:textId="77777777" w:rsidTr="00B5268E">
        <w:tc>
          <w:tcPr>
            <w:tcW w:w="2791" w:type="dxa"/>
            <w:tcBorders>
              <w:left w:val="nil"/>
            </w:tcBorders>
            <w:shd w:val="clear" w:color="auto" w:fill="F2F2F2" w:themeFill="background1" w:themeFillShade="F2"/>
          </w:tcPr>
          <w:p w14:paraId="389C4AEB" w14:textId="77777777" w:rsidR="00067550" w:rsidRPr="00EA2704" w:rsidRDefault="00067550" w:rsidP="00B5268E">
            <w:r w:rsidRPr="00EA2704">
              <w:t>Percent Target Coverage at 100X</w:t>
            </w:r>
          </w:p>
        </w:tc>
        <w:tc>
          <w:tcPr>
            <w:tcW w:w="6065" w:type="dxa"/>
            <w:tcBorders>
              <w:right w:val="nil"/>
            </w:tcBorders>
          </w:tcPr>
          <w:p w14:paraId="5EF2E2B9" w14:textId="77777777" w:rsidR="00067550" w:rsidRDefault="00067550" w:rsidP="00B5268E">
            <w:r w:rsidRPr="00EA2704">
              <w:t>Percentage targets with coverage greater than 1</w:t>
            </w:r>
            <w:r>
              <w:t>00</w:t>
            </w:r>
            <w:r w:rsidRPr="00EA2704">
              <w:t>X.</w:t>
            </w:r>
          </w:p>
        </w:tc>
      </w:tr>
      <w:tr w:rsidR="00067550" w14:paraId="440E829B" w14:textId="77777777" w:rsidTr="00B5268E">
        <w:tc>
          <w:tcPr>
            <w:tcW w:w="2791" w:type="dxa"/>
            <w:tcBorders>
              <w:left w:val="nil"/>
              <w:bottom w:val="single" w:sz="4" w:space="0" w:color="BFBFBF" w:themeColor="background1" w:themeShade="BF"/>
            </w:tcBorders>
            <w:shd w:val="clear" w:color="auto" w:fill="F2F2F2" w:themeFill="background1" w:themeFillShade="F2"/>
          </w:tcPr>
          <w:p w14:paraId="7EEB6053" w14:textId="77777777" w:rsidR="00067550" w:rsidRPr="00EA2704" w:rsidRDefault="00067550" w:rsidP="00B5268E">
            <w:r w:rsidRPr="00EA2704">
              <w:t>Percent Target Coverage at 300X</w:t>
            </w:r>
          </w:p>
        </w:tc>
        <w:tc>
          <w:tcPr>
            <w:tcW w:w="6065" w:type="dxa"/>
            <w:tcBorders>
              <w:bottom w:val="single" w:sz="4" w:space="0" w:color="BFBFBF" w:themeColor="background1" w:themeShade="BF"/>
              <w:right w:val="nil"/>
            </w:tcBorders>
          </w:tcPr>
          <w:p w14:paraId="26DB3F0C" w14:textId="77777777" w:rsidR="00067550" w:rsidRDefault="00067550" w:rsidP="00B5268E">
            <w:r w:rsidRPr="00EA2704">
              <w:t>Percentage targ</w:t>
            </w:r>
            <w:r>
              <w:t>ets with coverage greater than 300</w:t>
            </w:r>
            <w:r w:rsidRPr="00EA2704">
              <w:t>X.</w:t>
            </w:r>
          </w:p>
        </w:tc>
      </w:tr>
      <w:tr w:rsidR="00067550" w14:paraId="5C732FD4" w14:textId="77777777" w:rsidTr="00B5268E">
        <w:tc>
          <w:tcPr>
            <w:tcW w:w="2791" w:type="dxa"/>
            <w:tcBorders>
              <w:left w:val="nil"/>
              <w:bottom w:val="single" w:sz="4" w:space="0" w:color="000000" w:themeColor="text1"/>
            </w:tcBorders>
            <w:shd w:val="clear" w:color="auto" w:fill="F2F2F2" w:themeFill="background1" w:themeFillShade="F2"/>
          </w:tcPr>
          <w:p w14:paraId="7BB54694" w14:textId="77777777" w:rsidR="00067550" w:rsidRPr="00EA2704" w:rsidRDefault="00067550" w:rsidP="00B5268E">
            <w:r w:rsidRPr="00EA2704">
              <w:t>Percent Target Coverage at 500X</w:t>
            </w:r>
          </w:p>
        </w:tc>
        <w:tc>
          <w:tcPr>
            <w:tcW w:w="6065" w:type="dxa"/>
            <w:tcBorders>
              <w:bottom w:val="single" w:sz="4" w:space="0" w:color="000000" w:themeColor="text1"/>
              <w:right w:val="nil"/>
            </w:tcBorders>
          </w:tcPr>
          <w:p w14:paraId="74618689" w14:textId="77777777" w:rsidR="00067550" w:rsidRDefault="00067550" w:rsidP="00B5268E">
            <w:r w:rsidRPr="00EA2704">
              <w:t>Percentage targ</w:t>
            </w:r>
            <w:r>
              <w:t>ets with coverage greater than 500</w:t>
            </w:r>
            <w:r w:rsidRPr="00EA2704">
              <w:t>X.</w:t>
            </w:r>
          </w:p>
        </w:tc>
      </w:tr>
    </w:tbl>
    <w:p w14:paraId="49FEADCF" w14:textId="77777777" w:rsidR="00067550" w:rsidRDefault="00067550" w:rsidP="00067550">
      <w:pPr>
        <w:sectPr w:rsidR="00067550" w:rsidSect="00985454">
          <w:pgSz w:w="12240" w:h="15840"/>
          <w:pgMar w:top="1440" w:right="1800" w:bottom="1440" w:left="1800" w:header="720" w:footer="720" w:gutter="0"/>
          <w:cols w:space="720"/>
          <w:docGrid w:linePitch="360"/>
        </w:sectPr>
      </w:pPr>
    </w:p>
    <w:p w14:paraId="4A5EB737" w14:textId="77777777" w:rsidR="00067550" w:rsidRDefault="00067550" w:rsidP="00067550">
      <w:pPr>
        <w:pStyle w:val="Heading3"/>
      </w:pPr>
      <w:bookmarkStart w:id="31" w:name="_Toc20118346"/>
      <w:r w:rsidRPr="005B2517">
        <w:lastRenderedPageBreak/>
        <w:t>Duplicate Summary</w:t>
      </w:r>
      <w:bookmarkEnd w:id="31"/>
    </w:p>
    <w:p w14:paraId="2EA78ABB" w14:textId="77777777"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36"/>
        <w:gridCol w:w="5904"/>
      </w:tblGrid>
      <w:tr w:rsidR="00067550" w14:paraId="210B53E1" w14:textId="77777777" w:rsidTr="00B5268E">
        <w:tc>
          <w:tcPr>
            <w:tcW w:w="2791" w:type="dxa"/>
            <w:tcBorders>
              <w:top w:val="single" w:sz="4" w:space="0" w:color="000000" w:themeColor="text1"/>
              <w:left w:val="nil"/>
              <w:bottom w:val="single" w:sz="4" w:space="0" w:color="BFBFBF" w:themeColor="background1" w:themeShade="BF"/>
            </w:tcBorders>
            <w:shd w:val="clear" w:color="auto" w:fill="F2F2F2" w:themeFill="background1" w:themeFillShade="F2"/>
          </w:tcPr>
          <w:p w14:paraId="6C81E1ED" w14:textId="77777777"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BFBFBF" w:themeColor="background1" w:themeShade="BF"/>
              <w:right w:val="nil"/>
            </w:tcBorders>
          </w:tcPr>
          <w:p w14:paraId="4DC53191" w14:textId="77777777" w:rsidR="00067550" w:rsidRPr="00771682" w:rsidRDefault="00067550" w:rsidP="00B5268E">
            <w:pPr>
              <w:rPr>
                <w:b/>
              </w:rPr>
            </w:pPr>
            <w:r w:rsidRPr="00771682">
              <w:rPr>
                <w:b/>
              </w:rPr>
              <w:t>Definition</w:t>
            </w:r>
          </w:p>
        </w:tc>
      </w:tr>
      <w:tr w:rsidR="00067550" w14:paraId="17203E47" w14:textId="77777777" w:rsidTr="00B5268E">
        <w:trPr>
          <w:trHeight w:val="242"/>
        </w:trPr>
        <w:tc>
          <w:tcPr>
            <w:tcW w:w="2791" w:type="dxa"/>
            <w:tcBorders>
              <w:left w:val="nil"/>
              <w:bottom w:val="single" w:sz="4" w:space="0" w:color="000000" w:themeColor="text1"/>
            </w:tcBorders>
            <w:shd w:val="clear" w:color="auto" w:fill="F2F2F2" w:themeFill="background1" w:themeFillShade="F2"/>
          </w:tcPr>
          <w:p w14:paraId="4A9DAE29" w14:textId="77777777" w:rsidR="00067550" w:rsidRDefault="00067550" w:rsidP="00B5268E">
            <w:r w:rsidRPr="005B2517">
              <w:t>Percent Duplicate Reads</w:t>
            </w:r>
          </w:p>
        </w:tc>
        <w:tc>
          <w:tcPr>
            <w:tcW w:w="6065" w:type="dxa"/>
            <w:tcBorders>
              <w:bottom w:val="single" w:sz="4" w:space="0" w:color="000000" w:themeColor="text1"/>
              <w:right w:val="nil"/>
            </w:tcBorders>
          </w:tcPr>
          <w:p w14:paraId="1E2F496B" w14:textId="77777777" w:rsidR="00067550" w:rsidRDefault="00067550" w:rsidP="00B5268E">
            <w:r w:rsidRPr="005B2517">
              <w:t>Percentage of paired reads that have duplicates.</w:t>
            </w:r>
          </w:p>
        </w:tc>
      </w:tr>
    </w:tbl>
    <w:p w14:paraId="4B01EA4E" w14:textId="77777777" w:rsidR="00067550" w:rsidRDefault="00067550" w:rsidP="00067550"/>
    <w:p w14:paraId="23869B3D" w14:textId="77777777" w:rsidR="00067550" w:rsidRDefault="00067550" w:rsidP="00067550">
      <w:pPr>
        <w:pStyle w:val="Heading3"/>
      </w:pPr>
      <w:bookmarkStart w:id="32" w:name="_Toc20118347"/>
      <w:r w:rsidRPr="004F1104">
        <w:t>Small Variants Summary</w:t>
      </w:r>
      <w:bookmarkEnd w:id="32"/>
    </w:p>
    <w:p w14:paraId="7DFE3206" w14:textId="77777777" w:rsidR="00067550" w:rsidRDefault="00067550" w:rsidP="00067550"/>
    <w:tbl>
      <w:tblPr>
        <w:tblStyle w:val="TableGrid"/>
        <w:tblW w:w="901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09"/>
        <w:gridCol w:w="6301"/>
      </w:tblGrid>
      <w:tr w:rsidR="00067550" w14:paraId="4C01B358" w14:textId="77777777" w:rsidTr="00B5268E">
        <w:tc>
          <w:tcPr>
            <w:tcW w:w="2709" w:type="dxa"/>
            <w:tcBorders>
              <w:top w:val="single" w:sz="4" w:space="0" w:color="000000" w:themeColor="text1"/>
              <w:left w:val="nil"/>
              <w:bottom w:val="single" w:sz="4" w:space="0" w:color="000000" w:themeColor="text1"/>
            </w:tcBorders>
            <w:shd w:val="clear" w:color="auto" w:fill="F2F2F2" w:themeFill="background1" w:themeFillShade="F2"/>
          </w:tcPr>
          <w:p w14:paraId="1BD1F93B" w14:textId="77777777" w:rsidR="00067550" w:rsidRPr="00771682" w:rsidRDefault="00067550" w:rsidP="00B5268E">
            <w:pPr>
              <w:rPr>
                <w:b/>
              </w:rPr>
            </w:pPr>
            <w:r w:rsidRPr="00771682">
              <w:rPr>
                <w:b/>
              </w:rPr>
              <w:t>Statistic</w:t>
            </w:r>
          </w:p>
        </w:tc>
        <w:tc>
          <w:tcPr>
            <w:tcW w:w="6301" w:type="dxa"/>
            <w:tcBorders>
              <w:top w:val="single" w:sz="4" w:space="0" w:color="000000" w:themeColor="text1"/>
              <w:bottom w:val="single" w:sz="4" w:space="0" w:color="000000" w:themeColor="text1"/>
              <w:right w:val="nil"/>
            </w:tcBorders>
            <w:shd w:val="clear" w:color="auto" w:fill="auto"/>
          </w:tcPr>
          <w:p w14:paraId="61531962" w14:textId="77777777" w:rsidR="00067550" w:rsidRPr="00771682" w:rsidRDefault="00067550" w:rsidP="00B5268E">
            <w:pPr>
              <w:rPr>
                <w:b/>
              </w:rPr>
            </w:pPr>
            <w:r w:rsidRPr="00771682">
              <w:rPr>
                <w:b/>
              </w:rPr>
              <w:t>Definition</w:t>
            </w:r>
          </w:p>
        </w:tc>
      </w:tr>
      <w:tr w:rsidR="00067550" w14:paraId="114C0462" w14:textId="77777777" w:rsidTr="00B5268E">
        <w:tc>
          <w:tcPr>
            <w:tcW w:w="2709" w:type="dxa"/>
            <w:tcBorders>
              <w:top w:val="single" w:sz="4" w:space="0" w:color="000000" w:themeColor="text1"/>
              <w:left w:val="nil"/>
            </w:tcBorders>
            <w:shd w:val="clear" w:color="auto" w:fill="F2F2F2" w:themeFill="background1" w:themeFillShade="F2"/>
          </w:tcPr>
          <w:p w14:paraId="784A22A3" w14:textId="77777777" w:rsidR="00067550" w:rsidRDefault="00067550" w:rsidP="00B5268E">
            <w:r w:rsidRPr="004F1104">
              <w:t>Total Passed Variants</w:t>
            </w:r>
          </w:p>
        </w:tc>
        <w:tc>
          <w:tcPr>
            <w:tcW w:w="6301" w:type="dxa"/>
            <w:tcBorders>
              <w:top w:val="single" w:sz="4" w:space="0" w:color="000000" w:themeColor="text1"/>
              <w:right w:val="nil"/>
            </w:tcBorders>
          </w:tcPr>
          <w:p w14:paraId="4F1FC817" w14:textId="77777777" w:rsidR="00067550" w:rsidRDefault="00067550" w:rsidP="00B5268E">
            <w:r w:rsidRPr="00653DA7">
              <w:t>The total number of variants present in the data set that</w:t>
            </w:r>
            <w:r>
              <w:t xml:space="preserve"> </w:t>
            </w:r>
            <w:r w:rsidRPr="00653DA7">
              <w:t>passed the variant</w:t>
            </w:r>
            <w:r>
              <w:t xml:space="preserve"> </w:t>
            </w:r>
            <w:r w:rsidRPr="00653DA7">
              <w:t>quality filters.</w:t>
            </w:r>
          </w:p>
        </w:tc>
      </w:tr>
      <w:tr w:rsidR="00067550" w14:paraId="6909BC5F" w14:textId="77777777" w:rsidTr="00B5268E">
        <w:tc>
          <w:tcPr>
            <w:tcW w:w="2709" w:type="dxa"/>
            <w:tcBorders>
              <w:left w:val="nil"/>
            </w:tcBorders>
            <w:shd w:val="clear" w:color="auto" w:fill="F2F2F2" w:themeFill="background1" w:themeFillShade="F2"/>
          </w:tcPr>
          <w:p w14:paraId="2C50D7E7" w14:textId="77777777" w:rsidR="00067550" w:rsidRDefault="00067550" w:rsidP="00B5268E">
            <w:r w:rsidRPr="004F1104">
              <w:t>Total Failed Variants</w:t>
            </w:r>
          </w:p>
        </w:tc>
        <w:tc>
          <w:tcPr>
            <w:tcW w:w="6301" w:type="dxa"/>
            <w:tcBorders>
              <w:right w:val="nil"/>
            </w:tcBorders>
          </w:tcPr>
          <w:p w14:paraId="34778A84" w14:textId="77777777" w:rsidR="00067550" w:rsidRDefault="00067550" w:rsidP="00B5268E">
            <w:pPr>
              <w:tabs>
                <w:tab w:val="left" w:pos="1026"/>
              </w:tabs>
            </w:pPr>
            <w:r w:rsidRPr="00653DA7">
              <w:t>The total number of variants present in the data set that</w:t>
            </w:r>
            <w:r>
              <w:t xml:space="preserve"> failed</w:t>
            </w:r>
            <w:r w:rsidRPr="00653DA7">
              <w:t xml:space="preserve"> the variant</w:t>
            </w:r>
            <w:r>
              <w:t xml:space="preserve"> </w:t>
            </w:r>
            <w:r w:rsidRPr="00653DA7">
              <w:t>quality filters.</w:t>
            </w:r>
          </w:p>
        </w:tc>
      </w:tr>
      <w:tr w:rsidR="00067550" w14:paraId="2222A27E" w14:textId="77777777" w:rsidTr="00B5268E">
        <w:tc>
          <w:tcPr>
            <w:tcW w:w="2709" w:type="dxa"/>
            <w:tcBorders>
              <w:left w:val="nil"/>
            </w:tcBorders>
            <w:shd w:val="clear" w:color="auto" w:fill="F2F2F2" w:themeFill="background1" w:themeFillShade="F2"/>
          </w:tcPr>
          <w:p w14:paraId="358C8139" w14:textId="77777777" w:rsidR="00067550" w:rsidRDefault="00067550" w:rsidP="00B5268E">
            <w:r w:rsidRPr="004F1104">
              <w:t>SNVs</w:t>
            </w:r>
          </w:p>
        </w:tc>
        <w:tc>
          <w:tcPr>
            <w:tcW w:w="6301" w:type="dxa"/>
            <w:tcBorders>
              <w:right w:val="nil"/>
            </w:tcBorders>
          </w:tcPr>
          <w:p w14:paraId="6A463315" w14:textId="77777777" w:rsidR="00067550" w:rsidRDefault="00067550" w:rsidP="00B5268E">
            <w:r w:rsidRPr="00653DA7">
              <w:t xml:space="preserve">The total number of </w:t>
            </w:r>
            <w:r>
              <w:t>SNVs</w:t>
            </w:r>
            <w:r w:rsidRPr="00653DA7">
              <w:t xml:space="preserve"> present in the data set that</w:t>
            </w:r>
            <w:r>
              <w:t xml:space="preserve"> </w:t>
            </w:r>
            <w:r w:rsidRPr="00653DA7">
              <w:t>passed the variant</w:t>
            </w:r>
            <w:r>
              <w:t xml:space="preserve"> </w:t>
            </w:r>
            <w:r w:rsidRPr="00653DA7">
              <w:t>quality filters.</w:t>
            </w:r>
          </w:p>
        </w:tc>
      </w:tr>
      <w:tr w:rsidR="00067550" w14:paraId="404CC7C7" w14:textId="77777777" w:rsidTr="00B5268E">
        <w:tc>
          <w:tcPr>
            <w:tcW w:w="2709" w:type="dxa"/>
            <w:tcBorders>
              <w:left w:val="nil"/>
            </w:tcBorders>
            <w:shd w:val="clear" w:color="auto" w:fill="F2F2F2" w:themeFill="background1" w:themeFillShade="F2"/>
          </w:tcPr>
          <w:p w14:paraId="25C08AE6" w14:textId="77777777" w:rsidR="00067550" w:rsidRDefault="00067550" w:rsidP="00B5268E">
            <w:r w:rsidRPr="004F1104">
              <w:t>MNVs</w:t>
            </w:r>
          </w:p>
        </w:tc>
        <w:tc>
          <w:tcPr>
            <w:tcW w:w="6301" w:type="dxa"/>
            <w:tcBorders>
              <w:right w:val="nil"/>
            </w:tcBorders>
          </w:tcPr>
          <w:p w14:paraId="669D6C33" w14:textId="77777777" w:rsidR="00067550" w:rsidRDefault="00067550" w:rsidP="00B5268E">
            <w:r w:rsidRPr="00653DA7">
              <w:t xml:space="preserve">The total number of </w:t>
            </w:r>
            <w:r>
              <w:t>MNVs</w:t>
            </w:r>
            <w:r w:rsidRPr="00653DA7">
              <w:t xml:space="preserve"> present in the data set that</w:t>
            </w:r>
            <w:r>
              <w:t xml:space="preserve"> </w:t>
            </w:r>
            <w:r w:rsidRPr="00653DA7">
              <w:t>passed the variant</w:t>
            </w:r>
            <w:r>
              <w:t xml:space="preserve"> </w:t>
            </w:r>
            <w:r w:rsidRPr="00653DA7">
              <w:t>quality filters.</w:t>
            </w:r>
          </w:p>
        </w:tc>
      </w:tr>
      <w:tr w:rsidR="00067550" w14:paraId="5B1C63BB" w14:textId="77777777" w:rsidTr="00B5268E">
        <w:tc>
          <w:tcPr>
            <w:tcW w:w="2709" w:type="dxa"/>
            <w:tcBorders>
              <w:left w:val="nil"/>
            </w:tcBorders>
            <w:shd w:val="clear" w:color="auto" w:fill="F2F2F2" w:themeFill="background1" w:themeFillShade="F2"/>
          </w:tcPr>
          <w:p w14:paraId="5C9902AB" w14:textId="77777777" w:rsidR="00067550" w:rsidRDefault="00067550" w:rsidP="00B5268E">
            <w:r w:rsidRPr="004F1104">
              <w:t>Insertions</w:t>
            </w:r>
          </w:p>
        </w:tc>
        <w:tc>
          <w:tcPr>
            <w:tcW w:w="6301" w:type="dxa"/>
            <w:tcBorders>
              <w:right w:val="nil"/>
            </w:tcBorders>
          </w:tcPr>
          <w:p w14:paraId="7508511B" w14:textId="77777777" w:rsidR="00067550" w:rsidRDefault="00067550" w:rsidP="00B5268E">
            <w:r w:rsidRPr="00653DA7">
              <w:t xml:space="preserve">The total number of </w:t>
            </w:r>
            <w:r w:rsidRPr="004F1104">
              <w:t>Insertions</w:t>
            </w:r>
            <w:r w:rsidRPr="00653DA7">
              <w:t xml:space="preserve"> present in the data set that</w:t>
            </w:r>
            <w:r>
              <w:t xml:space="preserve"> </w:t>
            </w:r>
            <w:r w:rsidRPr="00653DA7">
              <w:t>passed the variant</w:t>
            </w:r>
            <w:r>
              <w:t xml:space="preserve"> </w:t>
            </w:r>
            <w:r w:rsidRPr="00653DA7">
              <w:t>quality filters.</w:t>
            </w:r>
          </w:p>
        </w:tc>
      </w:tr>
      <w:tr w:rsidR="00067550" w14:paraId="035C611E" w14:textId="77777777" w:rsidTr="00B5268E">
        <w:tc>
          <w:tcPr>
            <w:tcW w:w="2709" w:type="dxa"/>
            <w:tcBorders>
              <w:left w:val="nil"/>
            </w:tcBorders>
            <w:shd w:val="clear" w:color="auto" w:fill="F2F2F2" w:themeFill="background1" w:themeFillShade="F2"/>
          </w:tcPr>
          <w:p w14:paraId="6B2ADE90" w14:textId="77777777" w:rsidR="00067550" w:rsidRDefault="00067550" w:rsidP="00B5268E">
            <w:r w:rsidRPr="004F1104">
              <w:t>Deletions</w:t>
            </w:r>
          </w:p>
        </w:tc>
        <w:tc>
          <w:tcPr>
            <w:tcW w:w="6301" w:type="dxa"/>
            <w:tcBorders>
              <w:right w:val="nil"/>
            </w:tcBorders>
          </w:tcPr>
          <w:p w14:paraId="66A92E26" w14:textId="77777777" w:rsidR="00067550" w:rsidRDefault="00067550" w:rsidP="00B5268E">
            <w:r w:rsidRPr="00653DA7">
              <w:t xml:space="preserve">The total number of </w:t>
            </w:r>
            <w:r w:rsidRPr="004F1104">
              <w:t>Deletions</w:t>
            </w:r>
            <w:r w:rsidRPr="00653DA7">
              <w:t xml:space="preserve"> present in the data set that</w:t>
            </w:r>
            <w:r>
              <w:t xml:space="preserve"> </w:t>
            </w:r>
            <w:r w:rsidRPr="00653DA7">
              <w:t>passed the variant</w:t>
            </w:r>
            <w:r>
              <w:t xml:space="preserve"> </w:t>
            </w:r>
            <w:r w:rsidRPr="00653DA7">
              <w:t>quality filters.</w:t>
            </w:r>
          </w:p>
        </w:tc>
      </w:tr>
      <w:tr w:rsidR="00067550" w14:paraId="3A7600FC" w14:textId="77777777" w:rsidTr="00B5268E">
        <w:tc>
          <w:tcPr>
            <w:tcW w:w="2709" w:type="dxa"/>
            <w:tcBorders>
              <w:left w:val="nil"/>
            </w:tcBorders>
            <w:shd w:val="clear" w:color="auto" w:fill="F2F2F2" w:themeFill="background1" w:themeFillShade="F2"/>
          </w:tcPr>
          <w:p w14:paraId="0A06724D" w14:textId="77777777" w:rsidR="00067550" w:rsidRDefault="00067550" w:rsidP="00B5268E">
            <w:r w:rsidRPr="004F1104">
              <w:t>Indels</w:t>
            </w:r>
          </w:p>
        </w:tc>
        <w:tc>
          <w:tcPr>
            <w:tcW w:w="6301" w:type="dxa"/>
            <w:tcBorders>
              <w:right w:val="nil"/>
            </w:tcBorders>
          </w:tcPr>
          <w:p w14:paraId="345BA281" w14:textId="77777777" w:rsidR="00067550" w:rsidRDefault="00067550" w:rsidP="00B5268E">
            <w:r w:rsidRPr="00653DA7">
              <w:t xml:space="preserve">The total number of </w:t>
            </w:r>
            <w:r w:rsidRPr="004F1104">
              <w:t>Indels</w:t>
            </w:r>
            <w:r w:rsidRPr="00653DA7">
              <w:t xml:space="preserve"> present in the data set that</w:t>
            </w:r>
            <w:r>
              <w:t xml:space="preserve"> </w:t>
            </w:r>
            <w:r w:rsidRPr="00653DA7">
              <w:t>passed the variant</w:t>
            </w:r>
            <w:r>
              <w:t xml:space="preserve"> </w:t>
            </w:r>
            <w:r w:rsidRPr="00653DA7">
              <w:t>quality filters.</w:t>
            </w:r>
          </w:p>
        </w:tc>
      </w:tr>
      <w:tr w:rsidR="00067550" w14:paraId="7DFB2EA4" w14:textId="77777777" w:rsidTr="00B5268E">
        <w:tc>
          <w:tcPr>
            <w:tcW w:w="2709" w:type="dxa"/>
            <w:tcBorders>
              <w:left w:val="nil"/>
            </w:tcBorders>
            <w:shd w:val="clear" w:color="auto" w:fill="F2F2F2" w:themeFill="background1" w:themeFillShade="F2"/>
          </w:tcPr>
          <w:p w14:paraId="5C10A062" w14:textId="77777777" w:rsidR="00067550" w:rsidRDefault="00067550" w:rsidP="00B5268E">
            <w:r w:rsidRPr="004F1104">
              <w:t>SNV Transitions/Transversions</w:t>
            </w:r>
          </w:p>
        </w:tc>
        <w:tc>
          <w:tcPr>
            <w:tcW w:w="6301" w:type="dxa"/>
            <w:tcBorders>
              <w:right w:val="nil"/>
            </w:tcBorders>
          </w:tcPr>
          <w:p w14:paraId="04E5AB78" w14:textId="77777777" w:rsidR="00067550" w:rsidRPr="00653DA7" w:rsidRDefault="00067550" w:rsidP="00B5268E">
            <w:r w:rsidRPr="00653DA7">
              <w:t>Transition rate of SNVs that pass the quality filters divided by</w:t>
            </w:r>
            <w:r>
              <w:t xml:space="preserve"> </w:t>
            </w:r>
            <w:r w:rsidRPr="00653DA7">
              <w:t>transversion rate of SNVs that pass the quality filters.</w:t>
            </w:r>
          </w:p>
          <w:p w14:paraId="79EFC23A" w14:textId="77777777" w:rsidR="00067550" w:rsidRDefault="00067550" w:rsidP="00B5268E">
            <w:r w:rsidRPr="00653DA7">
              <w:t>Transitions are interchanges of purines (A, G) or of</w:t>
            </w:r>
            <w:r>
              <w:t xml:space="preserve"> </w:t>
            </w:r>
            <w:r w:rsidRPr="00653DA7">
              <w:t>pyrimidines (C, T). Transversions are interchanges between</w:t>
            </w:r>
            <w:r>
              <w:t xml:space="preserve"> </w:t>
            </w:r>
            <w:r w:rsidRPr="00653DA7">
              <w:t>purine and pyrimidine bases (for example, A to T).</w:t>
            </w:r>
          </w:p>
        </w:tc>
      </w:tr>
      <w:tr w:rsidR="00067550" w14:paraId="0D02BCF7" w14:textId="77777777" w:rsidTr="00B5268E">
        <w:tc>
          <w:tcPr>
            <w:tcW w:w="2709" w:type="dxa"/>
            <w:tcBorders>
              <w:left w:val="nil"/>
            </w:tcBorders>
            <w:shd w:val="clear" w:color="auto" w:fill="F2F2F2" w:themeFill="background1" w:themeFillShade="F2"/>
          </w:tcPr>
          <w:p w14:paraId="28394849" w14:textId="77777777" w:rsidR="00067550" w:rsidRPr="004F1104" w:rsidRDefault="00067550" w:rsidP="00B5268E">
            <w:r w:rsidRPr="004F1104">
              <w:t>Total Het/Hom ratio</w:t>
            </w:r>
          </w:p>
        </w:tc>
        <w:tc>
          <w:tcPr>
            <w:tcW w:w="6301" w:type="dxa"/>
            <w:tcBorders>
              <w:right w:val="nil"/>
            </w:tcBorders>
          </w:tcPr>
          <w:p w14:paraId="3896D1FE" w14:textId="77777777" w:rsidR="00067550" w:rsidRDefault="00067550" w:rsidP="00B5268E">
            <w:r w:rsidRPr="00671E05">
              <w:t xml:space="preserve">Number of heterozygous </w:t>
            </w:r>
            <w:r>
              <w:t xml:space="preserve">(Het) </w:t>
            </w:r>
            <w:r w:rsidRPr="00671E05">
              <w:t>variants/Number of homozygous</w:t>
            </w:r>
            <w:r>
              <w:t xml:space="preserve"> (Hom) </w:t>
            </w:r>
            <w:r w:rsidRPr="00671E05">
              <w:t>variants.</w:t>
            </w:r>
          </w:p>
        </w:tc>
      </w:tr>
      <w:tr w:rsidR="00067550" w14:paraId="7927C066" w14:textId="77777777" w:rsidTr="00B5268E">
        <w:tc>
          <w:tcPr>
            <w:tcW w:w="2709" w:type="dxa"/>
            <w:tcBorders>
              <w:left w:val="nil"/>
            </w:tcBorders>
            <w:shd w:val="clear" w:color="auto" w:fill="F2F2F2" w:themeFill="background1" w:themeFillShade="F2"/>
          </w:tcPr>
          <w:p w14:paraId="3D181258" w14:textId="77777777" w:rsidR="00067550" w:rsidRPr="004F1104" w:rsidRDefault="00067550" w:rsidP="00B5268E">
            <w:r w:rsidRPr="004F1104">
              <w:t>SNV Het/Hom ratio</w:t>
            </w:r>
          </w:p>
        </w:tc>
        <w:tc>
          <w:tcPr>
            <w:tcW w:w="6301" w:type="dxa"/>
            <w:tcBorders>
              <w:right w:val="nil"/>
            </w:tcBorders>
          </w:tcPr>
          <w:p w14:paraId="5F847FCD" w14:textId="77777777" w:rsidR="00067550" w:rsidRDefault="00067550" w:rsidP="00B5268E">
            <w:r w:rsidRPr="00671E05">
              <w:t xml:space="preserve">Number of </w:t>
            </w:r>
            <w:r>
              <w:t>Het</w:t>
            </w:r>
            <w:r w:rsidRPr="00671E05">
              <w:t xml:space="preserve"> </w:t>
            </w:r>
            <w:r>
              <w:t>SNVs</w:t>
            </w:r>
            <w:r w:rsidRPr="00671E05">
              <w:t xml:space="preserve">/Number of </w:t>
            </w:r>
            <w:r>
              <w:t xml:space="preserve">SNVs Hom </w:t>
            </w:r>
            <w:r w:rsidRPr="00671E05">
              <w:t>variants.</w:t>
            </w:r>
          </w:p>
        </w:tc>
      </w:tr>
      <w:tr w:rsidR="00067550" w14:paraId="52AE63EA" w14:textId="77777777" w:rsidTr="00B5268E">
        <w:tc>
          <w:tcPr>
            <w:tcW w:w="2709" w:type="dxa"/>
            <w:tcBorders>
              <w:left w:val="nil"/>
            </w:tcBorders>
            <w:shd w:val="clear" w:color="auto" w:fill="F2F2F2" w:themeFill="background1" w:themeFillShade="F2"/>
          </w:tcPr>
          <w:p w14:paraId="050CFC99" w14:textId="77777777" w:rsidR="00067550" w:rsidRPr="004F1104" w:rsidRDefault="00067550" w:rsidP="00B5268E">
            <w:r w:rsidRPr="004F1104">
              <w:t>MNV Het/Hom ratio</w:t>
            </w:r>
          </w:p>
        </w:tc>
        <w:tc>
          <w:tcPr>
            <w:tcW w:w="6301" w:type="dxa"/>
            <w:tcBorders>
              <w:right w:val="nil"/>
            </w:tcBorders>
          </w:tcPr>
          <w:p w14:paraId="5E4330A7" w14:textId="77777777" w:rsidR="00067550" w:rsidRDefault="00067550" w:rsidP="00B5268E">
            <w:r w:rsidRPr="00671E05">
              <w:t xml:space="preserve">Number of </w:t>
            </w:r>
            <w:r>
              <w:t>Het</w:t>
            </w:r>
            <w:r w:rsidRPr="00671E05">
              <w:t xml:space="preserve"> </w:t>
            </w:r>
            <w:r>
              <w:t>MNVs</w:t>
            </w:r>
            <w:r w:rsidRPr="00671E05">
              <w:t xml:space="preserve">/Number of </w:t>
            </w:r>
            <w:r>
              <w:t xml:space="preserve">MNVs Hom </w:t>
            </w:r>
            <w:r w:rsidRPr="00671E05">
              <w:t>variants.</w:t>
            </w:r>
          </w:p>
        </w:tc>
      </w:tr>
      <w:tr w:rsidR="00067550" w14:paraId="6BD582A7" w14:textId="77777777" w:rsidTr="00B5268E">
        <w:tc>
          <w:tcPr>
            <w:tcW w:w="2709" w:type="dxa"/>
            <w:tcBorders>
              <w:left w:val="nil"/>
            </w:tcBorders>
            <w:shd w:val="clear" w:color="auto" w:fill="F2F2F2" w:themeFill="background1" w:themeFillShade="F2"/>
          </w:tcPr>
          <w:p w14:paraId="073BDB68" w14:textId="77777777" w:rsidR="00067550" w:rsidRPr="004F1104" w:rsidRDefault="00067550" w:rsidP="00B5268E">
            <w:r w:rsidRPr="004F1104">
              <w:t>Insertion Het/Hom ratio</w:t>
            </w:r>
          </w:p>
        </w:tc>
        <w:tc>
          <w:tcPr>
            <w:tcW w:w="6301" w:type="dxa"/>
            <w:tcBorders>
              <w:right w:val="nil"/>
            </w:tcBorders>
          </w:tcPr>
          <w:p w14:paraId="1E5CDEA1" w14:textId="77777777" w:rsidR="00067550" w:rsidRDefault="00067550" w:rsidP="00B5268E">
            <w:r w:rsidRPr="00671E05">
              <w:t xml:space="preserve">Number of </w:t>
            </w:r>
            <w:r>
              <w:t>Het</w:t>
            </w:r>
            <w:r w:rsidRPr="00671E05">
              <w:t xml:space="preserve"> </w:t>
            </w:r>
            <w:r w:rsidRPr="004F1104">
              <w:t>Insertion</w:t>
            </w:r>
            <w:r>
              <w:t>s</w:t>
            </w:r>
            <w:r w:rsidRPr="00671E05">
              <w:t xml:space="preserve">/Number of </w:t>
            </w:r>
            <w:r w:rsidRPr="004F1104">
              <w:t>Insertion</w:t>
            </w:r>
            <w:r>
              <w:t>s</w:t>
            </w:r>
            <w:r w:rsidRPr="004F1104">
              <w:t xml:space="preserve"> </w:t>
            </w:r>
            <w:r>
              <w:t xml:space="preserve">Hom </w:t>
            </w:r>
            <w:r w:rsidRPr="00671E05">
              <w:t>variants.</w:t>
            </w:r>
          </w:p>
        </w:tc>
      </w:tr>
      <w:tr w:rsidR="00067550" w14:paraId="51D0ACC3" w14:textId="77777777" w:rsidTr="00B5268E">
        <w:tc>
          <w:tcPr>
            <w:tcW w:w="2709" w:type="dxa"/>
            <w:tcBorders>
              <w:left w:val="nil"/>
            </w:tcBorders>
            <w:shd w:val="clear" w:color="auto" w:fill="F2F2F2" w:themeFill="background1" w:themeFillShade="F2"/>
          </w:tcPr>
          <w:p w14:paraId="79023B66" w14:textId="77777777" w:rsidR="00067550" w:rsidRPr="004F1104" w:rsidRDefault="00067550" w:rsidP="00B5268E">
            <w:r w:rsidRPr="004F1104">
              <w:t>Deletion Het/Hom ratio</w:t>
            </w:r>
          </w:p>
        </w:tc>
        <w:tc>
          <w:tcPr>
            <w:tcW w:w="6301" w:type="dxa"/>
            <w:tcBorders>
              <w:right w:val="nil"/>
            </w:tcBorders>
          </w:tcPr>
          <w:p w14:paraId="65ADA646" w14:textId="77777777" w:rsidR="00067550" w:rsidRDefault="00067550" w:rsidP="00B5268E">
            <w:r w:rsidRPr="00671E05">
              <w:t xml:space="preserve">Number of </w:t>
            </w:r>
            <w:r>
              <w:t xml:space="preserve">Het </w:t>
            </w:r>
            <w:r w:rsidRPr="00671E05">
              <w:t xml:space="preserve"> </w:t>
            </w:r>
            <w:r w:rsidRPr="004F1104">
              <w:t>Deletion</w:t>
            </w:r>
            <w:r>
              <w:t>s</w:t>
            </w:r>
            <w:r w:rsidRPr="00671E05">
              <w:t xml:space="preserve">/Number of </w:t>
            </w:r>
            <w:r w:rsidRPr="004F1104">
              <w:t>Deletion</w:t>
            </w:r>
            <w:r>
              <w:t>s</w:t>
            </w:r>
            <w:r w:rsidRPr="004F1104">
              <w:t xml:space="preserve"> </w:t>
            </w:r>
            <w:r>
              <w:t xml:space="preserve">Hom </w:t>
            </w:r>
            <w:r w:rsidRPr="00671E05">
              <w:t>variants.</w:t>
            </w:r>
          </w:p>
        </w:tc>
      </w:tr>
      <w:tr w:rsidR="00067550" w14:paraId="2E0CB23A" w14:textId="77777777" w:rsidTr="00B5268E">
        <w:tc>
          <w:tcPr>
            <w:tcW w:w="2709" w:type="dxa"/>
            <w:tcBorders>
              <w:left w:val="nil"/>
            </w:tcBorders>
            <w:shd w:val="clear" w:color="auto" w:fill="F2F2F2" w:themeFill="background1" w:themeFillShade="F2"/>
          </w:tcPr>
          <w:p w14:paraId="4D808CCE" w14:textId="77777777" w:rsidR="00067550" w:rsidRPr="004F1104" w:rsidRDefault="00067550" w:rsidP="00B5268E">
            <w:r w:rsidRPr="004F1104">
              <w:t>Indel Het/Hom ratio</w:t>
            </w:r>
          </w:p>
        </w:tc>
        <w:tc>
          <w:tcPr>
            <w:tcW w:w="6301" w:type="dxa"/>
            <w:tcBorders>
              <w:right w:val="nil"/>
            </w:tcBorders>
          </w:tcPr>
          <w:p w14:paraId="57A69E1D" w14:textId="77777777" w:rsidR="00067550" w:rsidRDefault="00067550" w:rsidP="00B5268E">
            <w:r w:rsidRPr="00671E05">
              <w:t xml:space="preserve">Number of </w:t>
            </w:r>
            <w:r>
              <w:t>Het</w:t>
            </w:r>
            <w:r w:rsidRPr="00671E05">
              <w:t xml:space="preserve"> </w:t>
            </w:r>
            <w:r>
              <w:t>Indels</w:t>
            </w:r>
            <w:r w:rsidRPr="00671E05">
              <w:t xml:space="preserve">/Number of </w:t>
            </w:r>
            <w:r w:rsidRPr="004F1104">
              <w:t>Indel</w:t>
            </w:r>
            <w:r>
              <w:t>s</w:t>
            </w:r>
            <w:r w:rsidRPr="004F1104">
              <w:t xml:space="preserve"> </w:t>
            </w:r>
            <w:r>
              <w:t xml:space="preserve">Hom </w:t>
            </w:r>
            <w:r w:rsidRPr="00671E05">
              <w:t>variants.</w:t>
            </w:r>
          </w:p>
        </w:tc>
      </w:tr>
      <w:tr w:rsidR="00067550" w14:paraId="1C6F4B6F" w14:textId="77777777" w:rsidTr="00B5268E">
        <w:tc>
          <w:tcPr>
            <w:tcW w:w="2709" w:type="dxa"/>
            <w:tcBorders>
              <w:left w:val="nil"/>
              <w:bottom w:val="single" w:sz="4" w:space="0" w:color="BFBFBF" w:themeColor="background1" w:themeShade="BF"/>
            </w:tcBorders>
            <w:shd w:val="clear" w:color="auto" w:fill="F2F2F2" w:themeFill="background1" w:themeFillShade="F2"/>
          </w:tcPr>
          <w:p w14:paraId="381E1FEE" w14:textId="77777777" w:rsidR="00067550" w:rsidRPr="004F1104" w:rsidRDefault="00067550" w:rsidP="00B5268E">
            <w:r w:rsidRPr="004F1104">
              <w:t>Insertion/Deletion ratio</w:t>
            </w:r>
          </w:p>
        </w:tc>
        <w:tc>
          <w:tcPr>
            <w:tcW w:w="6301" w:type="dxa"/>
            <w:tcBorders>
              <w:bottom w:val="single" w:sz="4" w:space="0" w:color="BFBFBF" w:themeColor="background1" w:themeShade="BF"/>
              <w:right w:val="nil"/>
            </w:tcBorders>
          </w:tcPr>
          <w:p w14:paraId="76BBC486" w14:textId="77777777" w:rsidR="00067550" w:rsidRDefault="00067550" w:rsidP="00B5268E">
            <w:r w:rsidRPr="00671E05">
              <w:t xml:space="preserve">Number of </w:t>
            </w:r>
            <w:r w:rsidRPr="004F1104">
              <w:t>Insertion</w:t>
            </w:r>
            <w:r w:rsidRPr="00671E05">
              <w:t xml:space="preserve"> variants/Number of </w:t>
            </w:r>
            <w:r w:rsidRPr="004F1104">
              <w:t>Deletion</w:t>
            </w:r>
            <w:r>
              <w:t xml:space="preserve"> </w:t>
            </w:r>
            <w:r w:rsidRPr="00671E05">
              <w:t>variants.</w:t>
            </w:r>
          </w:p>
        </w:tc>
      </w:tr>
      <w:tr w:rsidR="00067550" w14:paraId="5DF948CC" w14:textId="77777777" w:rsidTr="00B5268E">
        <w:tc>
          <w:tcPr>
            <w:tcW w:w="2709" w:type="dxa"/>
            <w:tcBorders>
              <w:left w:val="nil"/>
              <w:bottom w:val="single" w:sz="4" w:space="0" w:color="000000" w:themeColor="text1"/>
            </w:tcBorders>
            <w:shd w:val="clear" w:color="auto" w:fill="F2F2F2" w:themeFill="background1" w:themeFillShade="F2"/>
          </w:tcPr>
          <w:p w14:paraId="74AD9373" w14:textId="77777777" w:rsidR="00067550" w:rsidRPr="004F1104" w:rsidRDefault="00067550" w:rsidP="00B5268E">
            <w:r w:rsidRPr="004F1104">
              <w:t>Indel/SNV+MNV ratio</w:t>
            </w:r>
          </w:p>
        </w:tc>
        <w:tc>
          <w:tcPr>
            <w:tcW w:w="6301" w:type="dxa"/>
            <w:tcBorders>
              <w:bottom w:val="single" w:sz="4" w:space="0" w:color="000000" w:themeColor="text1"/>
              <w:right w:val="nil"/>
            </w:tcBorders>
            <w:shd w:val="clear" w:color="auto" w:fill="auto"/>
          </w:tcPr>
          <w:p w14:paraId="41FE9079" w14:textId="77777777" w:rsidR="00067550" w:rsidRDefault="00067550" w:rsidP="00B5268E">
            <w:r w:rsidRPr="00671E05">
              <w:t xml:space="preserve">Number of </w:t>
            </w:r>
            <w:r w:rsidRPr="004F1104">
              <w:t>Insertion</w:t>
            </w:r>
            <w:r>
              <w:t>s</w:t>
            </w:r>
            <w:r w:rsidRPr="00671E05">
              <w:t xml:space="preserve">/Number of </w:t>
            </w:r>
            <w:r>
              <w:t xml:space="preserve">SNVs and MNVs </w:t>
            </w:r>
            <w:r w:rsidRPr="00671E05">
              <w:t>variants.</w:t>
            </w:r>
          </w:p>
        </w:tc>
      </w:tr>
    </w:tbl>
    <w:p w14:paraId="3F6AA7F4" w14:textId="77777777" w:rsidR="00067550" w:rsidRDefault="00067550" w:rsidP="00067550">
      <w:pPr>
        <w:sectPr w:rsidR="00067550" w:rsidSect="00985454">
          <w:pgSz w:w="12240" w:h="15840"/>
          <w:pgMar w:top="1440" w:right="1800" w:bottom="1440" w:left="1800" w:header="720" w:footer="720" w:gutter="0"/>
          <w:cols w:space="720"/>
          <w:docGrid w:linePitch="360"/>
        </w:sectPr>
      </w:pPr>
    </w:p>
    <w:p w14:paraId="79BA206A" w14:textId="77777777" w:rsidR="00067550" w:rsidRDefault="00067550">
      <w:pPr>
        <w:sectPr w:rsidR="00067550" w:rsidSect="00985454">
          <w:type w:val="continuous"/>
          <w:pgSz w:w="12240" w:h="15840"/>
          <w:pgMar w:top="1440" w:right="1800" w:bottom="1440" w:left="1800" w:header="720" w:footer="720" w:gutter="0"/>
          <w:cols w:space="720"/>
          <w:docGrid w:linePitch="360"/>
        </w:sectPr>
      </w:pPr>
    </w:p>
    <w:p w14:paraId="747A8E79" w14:textId="77777777" w:rsidR="002607D6" w:rsidRDefault="002607D6"/>
    <w:p w14:paraId="1CB89D7D" w14:textId="1AF4FADC" w:rsidR="00E33BBF" w:rsidRPr="00DA5916" w:rsidRDefault="00EF641F" w:rsidP="00E33BBF">
      <w:pPr>
        <w:pStyle w:val="Heading1"/>
      </w:pPr>
      <w:bookmarkStart w:id="33" w:name="_Toc20118348"/>
      <w:r>
        <w:t xml:space="preserve">GSBW: </w:t>
      </w:r>
      <w:r w:rsidR="00AD3164">
        <w:t>Vari</w:t>
      </w:r>
      <w:r w:rsidR="00E5660A">
        <w:t>an</w:t>
      </w:r>
      <w:r w:rsidR="00AD3164">
        <w:t>t Filtering &amp; Reporting</w:t>
      </w:r>
      <w:bookmarkEnd w:id="33"/>
    </w:p>
    <w:p w14:paraId="717E7CAE" w14:textId="61C0D0CD" w:rsidR="003101A7" w:rsidRDefault="0087337B" w:rsidP="009A2B01">
      <w:pPr>
        <w:rPr>
          <w:bCs/>
        </w:rPr>
      </w:pPr>
      <w:r>
        <w:t xml:space="preserve">GatorSeq analysis output </w:t>
      </w:r>
      <w:r w:rsidR="003101A7">
        <w:t xml:space="preserve">variant (*.vcf) file from previous step </w:t>
      </w:r>
      <w:r w:rsidR="00B13A11">
        <w:t>a</w:t>
      </w:r>
      <w:r w:rsidR="003101A7">
        <w:t xml:space="preserve">re </w:t>
      </w:r>
      <w:r w:rsidR="00D55A32">
        <w:t>automatically uploaded</w:t>
      </w:r>
      <w:r w:rsidR="00907673">
        <w:t xml:space="preserve"> into </w:t>
      </w:r>
      <w:r w:rsidR="009A2B01">
        <w:t xml:space="preserve">QIAGEN Clinical Insight </w:t>
      </w:r>
      <w:r w:rsidR="009A2B01" w:rsidRPr="009A2B01">
        <w:t>(QCI™)</w:t>
      </w:r>
      <w:r w:rsidR="009A2B01">
        <w:t xml:space="preserve"> </w:t>
      </w:r>
      <w:r w:rsidR="008D2129">
        <w:t>(</w:t>
      </w:r>
      <w:r w:rsidR="008D2129" w:rsidRPr="008D2129">
        <w:rPr>
          <w:highlight w:val="yellow"/>
        </w:rPr>
        <w:t>Figure</w:t>
      </w:r>
      <w:r w:rsidR="008D2129">
        <w:t xml:space="preserve"> 1) </w:t>
      </w:r>
      <w:r w:rsidR="00D55A32">
        <w:t>from to pathology network drive</w:t>
      </w:r>
      <w:r w:rsidR="00111E1E">
        <w:t xml:space="preserve"> </w:t>
      </w:r>
      <w:r w:rsidR="00D55A32">
        <w:t xml:space="preserve">using </w:t>
      </w:r>
      <w:r w:rsidR="00D55A32" w:rsidRPr="00D55A32">
        <w:t>"QCI_upload.py"</w:t>
      </w:r>
      <w:r w:rsidR="00D55A32">
        <w:t xml:space="preserve"> script </w:t>
      </w:r>
      <w:r w:rsidR="00B13A11">
        <w:rPr>
          <w:bCs/>
        </w:rPr>
        <w:t>for doing further manual variant filtering</w:t>
      </w:r>
      <w:r w:rsidR="006D225D">
        <w:rPr>
          <w:bCs/>
        </w:rPr>
        <w:t>/curation</w:t>
      </w:r>
      <w:r w:rsidR="00B13A11">
        <w:rPr>
          <w:bCs/>
        </w:rPr>
        <w:t xml:space="preserve"> and generating molecular diagnostic report</w:t>
      </w:r>
      <w:r w:rsidR="00D55A32">
        <w:rPr>
          <w:bCs/>
        </w:rPr>
        <w:t xml:space="preserve"> by Molecular Laboratory technologists/pathologists</w:t>
      </w:r>
      <w:r w:rsidR="006506C7">
        <w:rPr>
          <w:bCs/>
        </w:rPr>
        <w:t>.</w:t>
      </w:r>
      <w:r w:rsidR="006D225D">
        <w:rPr>
          <w:bCs/>
        </w:rPr>
        <w:t xml:space="preserve"> One of the variant curation step involves flagging a variant if it falls in to near identical duplicate regions. Below section describes the near identical duplicate targe</w:t>
      </w:r>
      <w:r w:rsidR="00693C37">
        <w:rPr>
          <w:bCs/>
        </w:rPr>
        <w:t>t regions</w:t>
      </w:r>
      <w:r w:rsidR="006D225D">
        <w:rPr>
          <w:bCs/>
        </w:rPr>
        <w:t xml:space="preserve">. </w:t>
      </w:r>
      <w:r w:rsidR="00A602E0">
        <w:rPr>
          <w:bCs/>
        </w:rPr>
        <w:t xml:space="preserve"> For more details on </w:t>
      </w:r>
      <w:r w:rsidR="009A2B01" w:rsidRPr="009A2B01">
        <w:t>QCI</w:t>
      </w:r>
      <w:r w:rsidR="009A2B01">
        <w:t xml:space="preserve"> </w:t>
      </w:r>
      <w:r w:rsidR="00A602E0">
        <w:rPr>
          <w:bCs/>
        </w:rPr>
        <w:t xml:space="preserve">fiterting and reporting, please refer to </w:t>
      </w:r>
      <w:r w:rsidR="009A2B01" w:rsidRPr="009A2B01">
        <w:t>QC</w:t>
      </w:r>
      <w:r w:rsidR="009A2B01">
        <w:t xml:space="preserve">I </w:t>
      </w:r>
      <w:r w:rsidR="00A602E0">
        <w:rPr>
          <w:bCs/>
        </w:rPr>
        <w:t>SOP.</w:t>
      </w:r>
      <w:r w:rsidR="00D55A32">
        <w:rPr>
          <w:bCs/>
        </w:rPr>
        <w:t xml:space="preserve"> Once QCI report is finalized it is automatically downloaded in to </w:t>
      </w:r>
      <w:r w:rsidR="00D55A32">
        <w:t xml:space="preserve">to pathology network drive </w:t>
      </w:r>
      <w:r w:rsidR="00D55A32">
        <w:rPr>
          <w:bCs/>
        </w:rPr>
        <w:t xml:space="preserve">as *.xml file and converts to text format using </w:t>
      </w:r>
      <w:r w:rsidR="00D55A32" w:rsidRPr="00D55A32">
        <w:rPr>
          <w:bCs/>
        </w:rPr>
        <w:t>"QCI_download.py"</w:t>
      </w:r>
      <w:r w:rsidR="00D55A32">
        <w:rPr>
          <w:bCs/>
        </w:rPr>
        <w:t xml:space="preserve"> script.</w:t>
      </w:r>
      <w:r w:rsidR="00111E1E">
        <w:rPr>
          <w:bCs/>
        </w:rPr>
        <w:t xml:space="preserve"> QCI related files are listed as  </w:t>
      </w:r>
      <w:r w:rsidR="00111E1E">
        <w:t xml:space="preserve">*.QCI* depicted under </w:t>
      </w:r>
      <w:r w:rsidR="00111E1E" w:rsidRPr="00111E1E">
        <w:rPr>
          <w:bCs/>
          <w:highlight w:val="yellow"/>
        </w:rPr>
        <w:t>Figure</w:t>
      </w:r>
      <w:r w:rsidR="00111E1E">
        <w:rPr>
          <w:bCs/>
        </w:rPr>
        <w:t xml:space="preserve"> 4. </w:t>
      </w:r>
    </w:p>
    <w:p w14:paraId="3D173665" w14:textId="77777777" w:rsidR="00177C3C" w:rsidRPr="009A2B01" w:rsidRDefault="00177C3C" w:rsidP="009A2B01"/>
    <w:p w14:paraId="439ABE42" w14:textId="77777777" w:rsidR="00E33BBF" w:rsidRDefault="00693C37" w:rsidP="00A464A5">
      <w:pPr>
        <w:pStyle w:val="Heading2"/>
      </w:pPr>
      <w:bookmarkStart w:id="34" w:name="_Toc20118349"/>
      <w:r>
        <w:t>N</w:t>
      </w:r>
      <w:r w:rsidR="00E5660A">
        <w:t>ear identical duplicate targets</w:t>
      </w:r>
      <w:bookmarkEnd w:id="34"/>
    </w:p>
    <w:p w14:paraId="2281B7C1" w14:textId="77777777" w:rsidR="00BC0FF1" w:rsidRDefault="005D4182" w:rsidP="009E43CF">
      <w:r>
        <w:t>Genomic targets for NGS sequencing in GatorSeq are enriched using oligonucleotide probe-based sequence enrichment methodology</w:t>
      </w:r>
      <w:r w:rsidR="003B160F">
        <w:t>. T</w:t>
      </w:r>
      <w:r w:rsidR="00002D94">
        <w:t xml:space="preserve">he purpose of the oligonucleotide probe is to capture </w:t>
      </w:r>
      <w:r w:rsidR="009502BA">
        <w:t xml:space="preserve">only </w:t>
      </w:r>
      <w:r w:rsidR="003B160F">
        <w:t xml:space="preserve">genomic regions of interest. However, if the genomic region of interest </w:t>
      </w:r>
      <w:r w:rsidR="009502BA">
        <w:t xml:space="preserve">have high sequence similarity with other parts of the genome like pseudogenes, parlogs genes, and repeats then sequence enrichment will capture off-target regions.  These off-targent regions, if they are </w:t>
      </w:r>
      <w:r w:rsidR="009E43CF">
        <w:t xml:space="preserve">very </w:t>
      </w:r>
      <w:r w:rsidR="009502BA">
        <w:t xml:space="preserve">high sequence similarity may result in false positive variant calling </w:t>
      </w:r>
      <w:r w:rsidR="00E22287">
        <w:t xml:space="preserve">due </w:t>
      </w:r>
      <w:r w:rsidR="009E43CF">
        <w:t>to</w:t>
      </w:r>
      <w:r w:rsidR="00E22287">
        <w:t xml:space="preserve"> ambivalent mapping</w:t>
      </w:r>
      <w:r w:rsidR="009E43CF">
        <w:t xml:space="preserve"> in the NGS data analysis and even mask the detection of genuine mutations residing in functional genes. </w:t>
      </w:r>
      <w:r w:rsidR="006550F4" w:rsidRPr="006550F4">
        <w:rPr>
          <w:i/>
        </w:rPr>
        <w:t>In silico</w:t>
      </w:r>
      <w:r w:rsidR="006550F4" w:rsidRPr="006550F4">
        <w:t xml:space="preserve"> methodology described in Mandelker, Diana, et al. 2016 was implemented to find putative problematic target regions (from now on referred as near identical duplicate targets) and variants from these regions should be interpreted with caution. About </w:t>
      </w:r>
      <w:r w:rsidR="00BC0FF1" w:rsidRPr="00BC0FF1">
        <w:t>14</w:t>
      </w:r>
      <w:r w:rsidR="00BC0FF1">
        <w:t>,</w:t>
      </w:r>
      <w:r w:rsidR="00BC0FF1" w:rsidRPr="00BC0FF1">
        <w:t>052</w:t>
      </w:r>
      <w:r w:rsidR="006550F4" w:rsidRPr="006550F4">
        <w:t xml:space="preserve"> bp (0.2</w:t>
      </w:r>
      <w:r w:rsidR="00BC0FF1">
        <w:t>2</w:t>
      </w:r>
      <w:r w:rsidR="006550F4" w:rsidRPr="006550F4">
        <w:t>%) of the target region is classified as near identical duplicates.</w:t>
      </w:r>
    </w:p>
    <w:p w14:paraId="65732F6B" w14:textId="77777777" w:rsidR="00BC0FF1" w:rsidRDefault="00BC0FF1" w:rsidP="009E43CF"/>
    <w:p w14:paraId="0EEF0094" w14:textId="77777777" w:rsidR="009E43CF" w:rsidRDefault="00BC0FF1" w:rsidP="009E43CF">
      <w:r>
        <w:t xml:space="preserve">Caution - </w:t>
      </w:r>
      <w:r w:rsidRPr="00BC0FF1">
        <w:t xml:space="preserve">From the </w:t>
      </w:r>
      <w:r w:rsidR="00626D44" w:rsidRPr="00626D44">
        <w:t>652</w:t>
      </w:r>
      <w:r w:rsidR="00626D44">
        <w:t>,</w:t>
      </w:r>
      <w:r w:rsidR="00626D44" w:rsidRPr="00626D44">
        <w:t>264</w:t>
      </w:r>
      <w:r w:rsidR="00626D44">
        <w:t xml:space="preserve"> </w:t>
      </w:r>
      <w:r w:rsidRPr="00BC0FF1">
        <w:t xml:space="preserve">bp regions </w:t>
      </w:r>
      <w:r w:rsidR="003369F0">
        <w:t>that we are targeting in the 179</w:t>
      </w:r>
      <w:r w:rsidRPr="00BC0FF1">
        <w:t xml:space="preserve"> gene panel, </w:t>
      </w:r>
      <w:r w:rsidR="00626D44" w:rsidRPr="00BC0FF1">
        <w:t>14</w:t>
      </w:r>
      <w:r w:rsidR="00626D44">
        <w:t>,</w:t>
      </w:r>
      <w:r w:rsidR="00626D44" w:rsidRPr="00BC0FF1">
        <w:t>052</w:t>
      </w:r>
      <w:r w:rsidR="00626D44" w:rsidRPr="006550F4">
        <w:t xml:space="preserve"> bp (0.2</w:t>
      </w:r>
      <w:r w:rsidR="00626D44">
        <w:t>2</w:t>
      </w:r>
      <w:r w:rsidR="00626D44" w:rsidRPr="006550F4">
        <w:t>%)</w:t>
      </w:r>
      <w:r w:rsidRPr="00BC0FF1">
        <w:t xml:space="preserve"> have a near identical homolog regions in the genome which make them difficult or impossible to analyze with standard NGS approaches. These regions will be excluded from reporting or aberrations found will be reported with an appropriate disclaimer.</w:t>
      </w:r>
    </w:p>
    <w:p w14:paraId="01F5E60A" w14:textId="77777777" w:rsidR="006453D8" w:rsidRDefault="006453D8" w:rsidP="009E43CF"/>
    <w:tbl>
      <w:tblPr>
        <w:tblW w:w="6595" w:type="dxa"/>
        <w:tblInd w:w="108" w:type="dxa"/>
        <w:tblLook w:val="04A0" w:firstRow="1" w:lastRow="0" w:firstColumn="1" w:lastColumn="0" w:noHBand="0" w:noVBand="1"/>
      </w:tblPr>
      <w:tblGrid>
        <w:gridCol w:w="3375"/>
        <w:gridCol w:w="3220"/>
      </w:tblGrid>
      <w:tr w:rsidR="00985454" w14:paraId="592135CA" w14:textId="77777777" w:rsidTr="00CC7AD4">
        <w:trPr>
          <w:trHeight w:val="320"/>
        </w:trPr>
        <w:tc>
          <w:tcPr>
            <w:tcW w:w="3375" w:type="dxa"/>
            <w:tcBorders>
              <w:top w:val="nil"/>
              <w:left w:val="nil"/>
              <w:bottom w:val="nil"/>
              <w:right w:val="nil"/>
            </w:tcBorders>
            <w:shd w:val="clear" w:color="auto" w:fill="auto"/>
            <w:noWrap/>
            <w:vAlign w:val="bottom"/>
            <w:hideMark/>
          </w:tcPr>
          <w:p w14:paraId="5186D0EB" w14:textId="77777777" w:rsidR="00985454" w:rsidRDefault="00985454">
            <w:pPr>
              <w:rPr>
                <w:rFonts w:ascii="Calibri" w:hAnsi="Calibri"/>
                <w:b/>
                <w:bCs/>
                <w:color w:val="000000"/>
              </w:rPr>
            </w:pPr>
            <w:r>
              <w:rPr>
                <w:rFonts w:ascii="Calibri" w:hAnsi="Calibri"/>
                <w:b/>
                <w:bCs/>
                <w:color w:val="000000"/>
              </w:rPr>
              <w:t>Probe</w:t>
            </w:r>
          </w:p>
        </w:tc>
        <w:tc>
          <w:tcPr>
            <w:tcW w:w="3220" w:type="dxa"/>
            <w:tcBorders>
              <w:top w:val="nil"/>
              <w:left w:val="nil"/>
              <w:bottom w:val="nil"/>
              <w:right w:val="nil"/>
            </w:tcBorders>
            <w:shd w:val="clear" w:color="auto" w:fill="auto"/>
            <w:noWrap/>
            <w:vAlign w:val="bottom"/>
            <w:hideMark/>
          </w:tcPr>
          <w:p w14:paraId="3C09A58F" w14:textId="77777777" w:rsidR="00985454" w:rsidRDefault="00985454">
            <w:pPr>
              <w:rPr>
                <w:rFonts w:ascii="Calibri" w:hAnsi="Calibri"/>
                <w:b/>
                <w:bCs/>
                <w:color w:val="000000"/>
              </w:rPr>
            </w:pPr>
            <w:r>
              <w:rPr>
                <w:rFonts w:ascii="Calibri" w:hAnsi="Calibri"/>
                <w:b/>
                <w:bCs/>
                <w:color w:val="000000"/>
              </w:rPr>
              <w:t>Location</w:t>
            </w:r>
          </w:p>
        </w:tc>
      </w:tr>
      <w:tr w:rsidR="00985454" w14:paraId="4AC29F6F" w14:textId="77777777" w:rsidTr="00CC7AD4">
        <w:trPr>
          <w:trHeight w:val="320"/>
        </w:trPr>
        <w:tc>
          <w:tcPr>
            <w:tcW w:w="3375" w:type="dxa"/>
            <w:tcBorders>
              <w:top w:val="nil"/>
              <w:left w:val="nil"/>
              <w:bottom w:val="nil"/>
              <w:right w:val="nil"/>
            </w:tcBorders>
            <w:shd w:val="clear" w:color="auto" w:fill="auto"/>
            <w:noWrap/>
            <w:vAlign w:val="bottom"/>
            <w:hideMark/>
          </w:tcPr>
          <w:p w14:paraId="6A19743A" w14:textId="77777777" w:rsidR="00985454" w:rsidRDefault="00985454">
            <w:pPr>
              <w:rPr>
                <w:rFonts w:ascii="Calibri" w:hAnsi="Calibri"/>
                <w:color w:val="000000"/>
              </w:rPr>
            </w:pPr>
            <w:r>
              <w:rPr>
                <w:rFonts w:ascii="Calibri" w:hAnsi="Calibri"/>
                <w:color w:val="000000"/>
              </w:rPr>
              <w:t>472_146043_64783(RBM15)_3</w:t>
            </w:r>
          </w:p>
        </w:tc>
        <w:tc>
          <w:tcPr>
            <w:tcW w:w="3220" w:type="dxa"/>
            <w:tcBorders>
              <w:top w:val="nil"/>
              <w:left w:val="nil"/>
              <w:bottom w:val="nil"/>
              <w:right w:val="nil"/>
            </w:tcBorders>
            <w:shd w:val="clear" w:color="auto" w:fill="auto"/>
            <w:noWrap/>
            <w:vAlign w:val="bottom"/>
            <w:hideMark/>
          </w:tcPr>
          <w:p w14:paraId="6D8CB9D9" w14:textId="77777777" w:rsidR="00985454" w:rsidRDefault="00985454">
            <w:pPr>
              <w:rPr>
                <w:rFonts w:ascii="Calibri" w:hAnsi="Calibri"/>
                <w:color w:val="000000"/>
              </w:rPr>
            </w:pPr>
            <w:r>
              <w:rPr>
                <w:rFonts w:ascii="Calibri" w:hAnsi="Calibri"/>
                <w:color w:val="000000"/>
              </w:rPr>
              <w:t>chr1:110888929-110888976</w:t>
            </w:r>
          </w:p>
        </w:tc>
      </w:tr>
      <w:tr w:rsidR="00985454" w14:paraId="1BE9ADCC" w14:textId="77777777" w:rsidTr="00CC7AD4">
        <w:trPr>
          <w:trHeight w:val="351"/>
        </w:trPr>
        <w:tc>
          <w:tcPr>
            <w:tcW w:w="3375" w:type="dxa"/>
            <w:tcBorders>
              <w:top w:val="nil"/>
              <w:left w:val="nil"/>
              <w:bottom w:val="nil"/>
              <w:right w:val="nil"/>
            </w:tcBorders>
            <w:shd w:val="clear" w:color="auto" w:fill="auto"/>
            <w:noWrap/>
            <w:vAlign w:val="bottom"/>
            <w:hideMark/>
          </w:tcPr>
          <w:p w14:paraId="276B4ADB" w14:textId="77777777" w:rsidR="00985454" w:rsidRDefault="00985454">
            <w:pPr>
              <w:rPr>
                <w:rFonts w:ascii="Calibri" w:hAnsi="Calibri"/>
                <w:color w:val="000000"/>
              </w:rPr>
            </w:pPr>
            <w:r>
              <w:rPr>
                <w:rFonts w:ascii="Calibri" w:hAnsi="Calibri"/>
                <w:color w:val="000000"/>
              </w:rPr>
              <w:t>469_119176_4853(NOTCH2)_6a</w:t>
            </w:r>
          </w:p>
        </w:tc>
        <w:tc>
          <w:tcPr>
            <w:tcW w:w="3220" w:type="dxa"/>
            <w:tcBorders>
              <w:top w:val="nil"/>
              <w:left w:val="nil"/>
              <w:bottom w:val="nil"/>
              <w:right w:val="nil"/>
            </w:tcBorders>
            <w:shd w:val="clear" w:color="auto" w:fill="auto"/>
            <w:noWrap/>
            <w:vAlign w:val="bottom"/>
            <w:hideMark/>
          </w:tcPr>
          <w:p w14:paraId="5A236BC1" w14:textId="77777777" w:rsidR="00985454" w:rsidRDefault="00985454">
            <w:pPr>
              <w:rPr>
                <w:rFonts w:ascii="Calibri" w:hAnsi="Calibri"/>
                <w:color w:val="000000"/>
              </w:rPr>
            </w:pPr>
            <w:r>
              <w:rPr>
                <w:rFonts w:ascii="Calibri" w:hAnsi="Calibri"/>
                <w:color w:val="000000"/>
              </w:rPr>
              <w:t>chr1:120539619-120539955</w:t>
            </w:r>
          </w:p>
        </w:tc>
      </w:tr>
      <w:tr w:rsidR="00985454" w14:paraId="54E50C5E" w14:textId="77777777" w:rsidTr="00CC7AD4">
        <w:trPr>
          <w:trHeight w:val="320"/>
        </w:trPr>
        <w:tc>
          <w:tcPr>
            <w:tcW w:w="3375" w:type="dxa"/>
            <w:tcBorders>
              <w:top w:val="nil"/>
              <w:left w:val="nil"/>
              <w:bottom w:val="nil"/>
              <w:right w:val="nil"/>
            </w:tcBorders>
            <w:shd w:val="clear" w:color="auto" w:fill="auto"/>
            <w:noWrap/>
            <w:vAlign w:val="bottom"/>
            <w:hideMark/>
          </w:tcPr>
          <w:p w14:paraId="6EBD270D" w14:textId="77777777" w:rsidR="00985454" w:rsidRDefault="00985454">
            <w:pPr>
              <w:rPr>
                <w:rFonts w:ascii="Calibri" w:hAnsi="Calibri"/>
                <w:color w:val="000000"/>
              </w:rPr>
            </w:pPr>
            <w:r>
              <w:rPr>
                <w:rFonts w:ascii="Calibri" w:hAnsi="Calibri"/>
                <w:color w:val="000000"/>
              </w:rPr>
              <w:t>469_119175_4853(NOTCH2)_5a</w:t>
            </w:r>
          </w:p>
        </w:tc>
        <w:tc>
          <w:tcPr>
            <w:tcW w:w="3220" w:type="dxa"/>
            <w:tcBorders>
              <w:top w:val="nil"/>
              <w:left w:val="nil"/>
              <w:bottom w:val="nil"/>
              <w:right w:val="nil"/>
            </w:tcBorders>
            <w:shd w:val="clear" w:color="auto" w:fill="auto"/>
            <w:noWrap/>
            <w:vAlign w:val="bottom"/>
            <w:hideMark/>
          </w:tcPr>
          <w:p w14:paraId="6990038C" w14:textId="77777777" w:rsidR="00985454" w:rsidRDefault="00985454">
            <w:pPr>
              <w:rPr>
                <w:rFonts w:ascii="Calibri" w:hAnsi="Calibri"/>
                <w:color w:val="000000"/>
              </w:rPr>
            </w:pPr>
            <w:r>
              <w:rPr>
                <w:rFonts w:ascii="Calibri" w:hAnsi="Calibri"/>
                <w:color w:val="000000"/>
              </w:rPr>
              <w:t>chr1:120547951-120548211</w:t>
            </w:r>
          </w:p>
        </w:tc>
      </w:tr>
      <w:tr w:rsidR="00985454" w14:paraId="1D4B4694" w14:textId="77777777" w:rsidTr="00CC7AD4">
        <w:trPr>
          <w:trHeight w:val="360"/>
        </w:trPr>
        <w:tc>
          <w:tcPr>
            <w:tcW w:w="3375" w:type="dxa"/>
            <w:tcBorders>
              <w:top w:val="nil"/>
              <w:left w:val="nil"/>
              <w:bottom w:val="nil"/>
              <w:right w:val="nil"/>
            </w:tcBorders>
            <w:shd w:val="clear" w:color="auto" w:fill="auto"/>
            <w:noWrap/>
            <w:vAlign w:val="bottom"/>
            <w:hideMark/>
          </w:tcPr>
          <w:p w14:paraId="72184B4F" w14:textId="77777777" w:rsidR="00985454" w:rsidRDefault="00985454">
            <w:pPr>
              <w:rPr>
                <w:rFonts w:ascii="Calibri" w:hAnsi="Calibri"/>
                <w:color w:val="000000"/>
              </w:rPr>
            </w:pPr>
            <w:r>
              <w:rPr>
                <w:rFonts w:ascii="Calibri" w:hAnsi="Calibri"/>
                <w:color w:val="000000"/>
              </w:rPr>
              <w:t>469_119174_4853(NOTCH2)_4a</w:t>
            </w:r>
          </w:p>
        </w:tc>
        <w:tc>
          <w:tcPr>
            <w:tcW w:w="3220" w:type="dxa"/>
            <w:tcBorders>
              <w:top w:val="nil"/>
              <w:left w:val="nil"/>
              <w:bottom w:val="nil"/>
              <w:right w:val="nil"/>
            </w:tcBorders>
            <w:shd w:val="clear" w:color="auto" w:fill="auto"/>
            <w:noWrap/>
            <w:vAlign w:val="bottom"/>
            <w:hideMark/>
          </w:tcPr>
          <w:p w14:paraId="290E1BBF" w14:textId="77777777" w:rsidR="00985454" w:rsidRDefault="00985454">
            <w:pPr>
              <w:rPr>
                <w:rFonts w:ascii="Calibri" w:hAnsi="Calibri"/>
                <w:color w:val="000000"/>
              </w:rPr>
            </w:pPr>
            <w:r>
              <w:rPr>
                <w:rFonts w:ascii="Calibri" w:hAnsi="Calibri"/>
                <w:color w:val="000000"/>
              </w:rPr>
              <w:t>chr1:120572528-120572610</w:t>
            </w:r>
          </w:p>
        </w:tc>
      </w:tr>
      <w:tr w:rsidR="00985454" w14:paraId="30521059" w14:textId="77777777" w:rsidTr="00CC7AD4">
        <w:trPr>
          <w:trHeight w:val="320"/>
        </w:trPr>
        <w:tc>
          <w:tcPr>
            <w:tcW w:w="3375" w:type="dxa"/>
            <w:tcBorders>
              <w:top w:val="nil"/>
              <w:left w:val="nil"/>
              <w:bottom w:val="nil"/>
              <w:right w:val="nil"/>
            </w:tcBorders>
            <w:shd w:val="clear" w:color="auto" w:fill="auto"/>
            <w:noWrap/>
            <w:vAlign w:val="bottom"/>
            <w:hideMark/>
          </w:tcPr>
          <w:p w14:paraId="6BDF6D96" w14:textId="77777777" w:rsidR="00985454" w:rsidRDefault="00985454">
            <w:pPr>
              <w:rPr>
                <w:rFonts w:ascii="Calibri" w:hAnsi="Calibri"/>
                <w:color w:val="000000"/>
              </w:rPr>
            </w:pPr>
            <w:r>
              <w:rPr>
                <w:rFonts w:ascii="Calibri" w:hAnsi="Calibri"/>
                <w:color w:val="000000"/>
              </w:rPr>
              <w:t>469_119173_4853(NOTCH2)_3a</w:t>
            </w:r>
          </w:p>
        </w:tc>
        <w:tc>
          <w:tcPr>
            <w:tcW w:w="3220" w:type="dxa"/>
            <w:tcBorders>
              <w:top w:val="nil"/>
              <w:left w:val="nil"/>
              <w:bottom w:val="nil"/>
              <w:right w:val="nil"/>
            </w:tcBorders>
            <w:shd w:val="clear" w:color="auto" w:fill="auto"/>
            <w:noWrap/>
            <w:vAlign w:val="bottom"/>
            <w:hideMark/>
          </w:tcPr>
          <w:p w14:paraId="757BFAD1" w14:textId="77777777" w:rsidR="00985454" w:rsidRDefault="00985454">
            <w:pPr>
              <w:rPr>
                <w:rFonts w:ascii="Calibri" w:hAnsi="Calibri"/>
                <w:color w:val="000000"/>
              </w:rPr>
            </w:pPr>
            <w:r>
              <w:rPr>
                <w:rFonts w:ascii="Calibri" w:hAnsi="Calibri"/>
                <w:color w:val="000000"/>
              </w:rPr>
              <w:t>chr1:120594097-120594748</w:t>
            </w:r>
          </w:p>
        </w:tc>
      </w:tr>
      <w:tr w:rsidR="00985454" w14:paraId="4EC86C9B" w14:textId="77777777" w:rsidTr="00CC7AD4">
        <w:trPr>
          <w:trHeight w:val="320"/>
        </w:trPr>
        <w:tc>
          <w:tcPr>
            <w:tcW w:w="3375" w:type="dxa"/>
            <w:tcBorders>
              <w:top w:val="nil"/>
              <w:left w:val="nil"/>
              <w:bottom w:val="nil"/>
              <w:right w:val="nil"/>
            </w:tcBorders>
            <w:shd w:val="clear" w:color="auto" w:fill="auto"/>
            <w:noWrap/>
            <w:vAlign w:val="bottom"/>
            <w:hideMark/>
          </w:tcPr>
          <w:p w14:paraId="5749F9E0" w14:textId="77777777" w:rsidR="00985454" w:rsidRDefault="00985454">
            <w:pPr>
              <w:rPr>
                <w:rFonts w:ascii="Calibri" w:hAnsi="Calibri"/>
                <w:color w:val="000000"/>
              </w:rPr>
            </w:pPr>
            <w:r>
              <w:rPr>
                <w:rFonts w:ascii="Calibri" w:hAnsi="Calibri"/>
                <w:color w:val="000000"/>
              </w:rPr>
              <w:t>469_119172_4853(NOTCH2)_2a</w:t>
            </w:r>
          </w:p>
        </w:tc>
        <w:tc>
          <w:tcPr>
            <w:tcW w:w="3220" w:type="dxa"/>
            <w:tcBorders>
              <w:top w:val="nil"/>
              <w:left w:val="nil"/>
              <w:bottom w:val="nil"/>
              <w:right w:val="nil"/>
            </w:tcBorders>
            <w:shd w:val="clear" w:color="auto" w:fill="auto"/>
            <w:noWrap/>
            <w:vAlign w:val="bottom"/>
            <w:hideMark/>
          </w:tcPr>
          <w:p w14:paraId="4C03F485" w14:textId="77777777" w:rsidR="00985454" w:rsidRDefault="00985454">
            <w:pPr>
              <w:rPr>
                <w:rFonts w:ascii="Calibri" w:hAnsi="Calibri"/>
                <w:color w:val="000000"/>
              </w:rPr>
            </w:pPr>
            <w:r>
              <w:rPr>
                <w:rFonts w:ascii="Calibri" w:hAnsi="Calibri"/>
                <w:color w:val="000000"/>
              </w:rPr>
              <w:t>chr1:120611947-120612317</w:t>
            </w:r>
          </w:p>
        </w:tc>
      </w:tr>
      <w:tr w:rsidR="00985454" w14:paraId="0D5879AD" w14:textId="77777777" w:rsidTr="00CC7AD4">
        <w:trPr>
          <w:trHeight w:val="320"/>
        </w:trPr>
        <w:tc>
          <w:tcPr>
            <w:tcW w:w="3375" w:type="dxa"/>
            <w:tcBorders>
              <w:top w:val="nil"/>
              <w:left w:val="nil"/>
              <w:bottom w:val="nil"/>
              <w:right w:val="nil"/>
            </w:tcBorders>
            <w:shd w:val="clear" w:color="auto" w:fill="auto"/>
            <w:noWrap/>
            <w:vAlign w:val="bottom"/>
            <w:hideMark/>
          </w:tcPr>
          <w:p w14:paraId="79FB4B6D" w14:textId="77777777" w:rsidR="00985454" w:rsidRDefault="00985454">
            <w:pPr>
              <w:rPr>
                <w:rFonts w:ascii="Calibri" w:hAnsi="Calibri"/>
                <w:color w:val="000000"/>
              </w:rPr>
            </w:pPr>
            <w:r>
              <w:rPr>
                <w:rFonts w:ascii="Calibri" w:hAnsi="Calibri"/>
                <w:color w:val="000000"/>
              </w:rPr>
              <w:t>473_151296_6391(SDHC)_7</w:t>
            </w:r>
          </w:p>
        </w:tc>
        <w:tc>
          <w:tcPr>
            <w:tcW w:w="3220" w:type="dxa"/>
            <w:tcBorders>
              <w:top w:val="nil"/>
              <w:left w:val="nil"/>
              <w:bottom w:val="nil"/>
              <w:right w:val="nil"/>
            </w:tcBorders>
            <w:shd w:val="clear" w:color="auto" w:fill="auto"/>
            <w:noWrap/>
            <w:vAlign w:val="bottom"/>
            <w:hideMark/>
          </w:tcPr>
          <w:p w14:paraId="38897BA0" w14:textId="77777777" w:rsidR="00985454" w:rsidRDefault="00985454">
            <w:pPr>
              <w:rPr>
                <w:rFonts w:ascii="Calibri" w:hAnsi="Calibri"/>
                <w:color w:val="000000"/>
              </w:rPr>
            </w:pPr>
            <w:r>
              <w:rPr>
                <w:rFonts w:ascii="Calibri" w:hAnsi="Calibri"/>
                <w:color w:val="000000"/>
              </w:rPr>
              <w:t>chr1:161332118-161332330</w:t>
            </w:r>
          </w:p>
        </w:tc>
      </w:tr>
      <w:tr w:rsidR="00985454" w14:paraId="2BD6E948" w14:textId="77777777" w:rsidTr="00CC7AD4">
        <w:trPr>
          <w:trHeight w:val="320"/>
        </w:trPr>
        <w:tc>
          <w:tcPr>
            <w:tcW w:w="3375" w:type="dxa"/>
            <w:tcBorders>
              <w:top w:val="nil"/>
              <w:left w:val="nil"/>
              <w:bottom w:val="nil"/>
              <w:right w:val="nil"/>
            </w:tcBorders>
            <w:shd w:val="clear" w:color="auto" w:fill="auto"/>
            <w:noWrap/>
            <w:vAlign w:val="bottom"/>
            <w:hideMark/>
          </w:tcPr>
          <w:p w14:paraId="16409F71" w14:textId="77777777" w:rsidR="00985454" w:rsidRDefault="00985454">
            <w:pPr>
              <w:rPr>
                <w:rFonts w:ascii="Calibri" w:hAnsi="Calibri"/>
                <w:color w:val="000000"/>
              </w:rPr>
            </w:pPr>
            <w:r>
              <w:rPr>
                <w:rFonts w:ascii="Calibri" w:hAnsi="Calibri"/>
                <w:color w:val="000000"/>
              </w:rPr>
              <w:t>462_71755_3020(H3F3A)_4</w:t>
            </w:r>
          </w:p>
        </w:tc>
        <w:tc>
          <w:tcPr>
            <w:tcW w:w="3220" w:type="dxa"/>
            <w:tcBorders>
              <w:top w:val="nil"/>
              <w:left w:val="nil"/>
              <w:bottom w:val="nil"/>
              <w:right w:val="nil"/>
            </w:tcBorders>
            <w:shd w:val="clear" w:color="auto" w:fill="auto"/>
            <w:noWrap/>
            <w:vAlign w:val="bottom"/>
            <w:hideMark/>
          </w:tcPr>
          <w:p w14:paraId="4831715D" w14:textId="77777777" w:rsidR="00985454" w:rsidRDefault="00985454">
            <w:pPr>
              <w:rPr>
                <w:rFonts w:ascii="Calibri" w:hAnsi="Calibri"/>
                <w:color w:val="000000"/>
              </w:rPr>
            </w:pPr>
            <w:r>
              <w:rPr>
                <w:rFonts w:ascii="Calibri" w:hAnsi="Calibri"/>
                <w:color w:val="000000"/>
              </w:rPr>
              <w:t>chr1:226259051-226259180</w:t>
            </w:r>
          </w:p>
        </w:tc>
      </w:tr>
      <w:tr w:rsidR="00985454" w14:paraId="24266F5E" w14:textId="77777777" w:rsidTr="00CC7AD4">
        <w:trPr>
          <w:trHeight w:val="320"/>
        </w:trPr>
        <w:tc>
          <w:tcPr>
            <w:tcW w:w="3375" w:type="dxa"/>
            <w:tcBorders>
              <w:top w:val="nil"/>
              <w:left w:val="nil"/>
              <w:bottom w:val="nil"/>
              <w:right w:val="nil"/>
            </w:tcBorders>
            <w:shd w:val="clear" w:color="auto" w:fill="auto"/>
            <w:noWrap/>
            <w:vAlign w:val="bottom"/>
            <w:hideMark/>
          </w:tcPr>
          <w:p w14:paraId="6EC04998" w14:textId="77777777" w:rsidR="00985454" w:rsidRDefault="00985454">
            <w:pPr>
              <w:rPr>
                <w:rFonts w:ascii="Calibri" w:hAnsi="Calibri"/>
                <w:color w:val="000000"/>
              </w:rPr>
            </w:pPr>
            <w:r>
              <w:rPr>
                <w:rFonts w:ascii="Calibri" w:hAnsi="Calibri"/>
                <w:color w:val="000000"/>
              </w:rPr>
              <w:lastRenderedPageBreak/>
              <w:t>472_139794_5728(PTEN)_9</w:t>
            </w:r>
          </w:p>
        </w:tc>
        <w:tc>
          <w:tcPr>
            <w:tcW w:w="3220" w:type="dxa"/>
            <w:tcBorders>
              <w:top w:val="nil"/>
              <w:left w:val="nil"/>
              <w:bottom w:val="nil"/>
              <w:right w:val="nil"/>
            </w:tcBorders>
            <w:shd w:val="clear" w:color="auto" w:fill="auto"/>
            <w:noWrap/>
            <w:vAlign w:val="bottom"/>
            <w:hideMark/>
          </w:tcPr>
          <w:p w14:paraId="61D42F46" w14:textId="77777777" w:rsidR="00985454" w:rsidRDefault="00985454">
            <w:pPr>
              <w:rPr>
                <w:rFonts w:ascii="Calibri" w:hAnsi="Calibri"/>
                <w:color w:val="000000"/>
              </w:rPr>
            </w:pPr>
            <w:r>
              <w:rPr>
                <w:rFonts w:ascii="Calibri" w:hAnsi="Calibri"/>
                <w:color w:val="000000"/>
              </w:rPr>
              <w:t>chr10:89725043-89725229</w:t>
            </w:r>
          </w:p>
        </w:tc>
      </w:tr>
      <w:tr w:rsidR="00985454" w14:paraId="411784D0" w14:textId="77777777" w:rsidTr="00CC7AD4">
        <w:trPr>
          <w:trHeight w:val="320"/>
        </w:trPr>
        <w:tc>
          <w:tcPr>
            <w:tcW w:w="3375" w:type="dxa"/>
            <w:tcBorders>
              <w:top w:val="nil"/>
              <w:left w:val="nil"/>
              <w:bottom w:val="nil"/>
              <w:right w:val="nil"/>
            </w:tcBorders>
            <w:shd w:val="clear" w:color="auto" w:fill="auto"/>
            <w:noWrap/>
            <w:vAlign w:val="bottom"/>
            <w:hideMark/>
          </w:tcPr>
          <w:p w14:paraId="718B21F1" w14:textId="77777777" w:rsidR="00985454" w:rsidRDefault="00985454">
            <w:pPr>
              <w:rPr>
                <w:rFonts w:ascii="Calibri" w:hAnsi="Calibri"/>
                <w:color w:val="000000"/>
              </w:rPr>
            </w:pPr>
            <w:r>
              <w:rPr>
                <w:rFonts w:ascii="Calibri" w:hAnsi="Calibri"/>
                <w:color w:val="000000"/>
              </w:rPr>
              <w:t>474_161710_9126(SMC3)_29</w:t>
            </w:r>
          </w:p>
        </w:tc>
        <w:tc>
          <w:tcPr>
            <w:tcW w:w="3220" w:type="dxa"/>
            <w:tcBorders>
              <w:top w:val="nil"/>
              <w:left w:val="nil"/>
              <w:bottom w:val="nil"/>
              <w:right w:val="nil"/>
            </w:tcBorders>
            <w:shd w:val="clear" w:color="auto" w:fill="auto"/>
            <w:noWrap/>
            <w:vAlign w:val="bottom"/>
            <w:hideMark/>
          </w:tcPr>
          <w:p w14:paraId="01A20E9E" w14:textId="77777777" w:rsidR="00985454" w:rsidRDefault="00985454">
            <w:pPr>
              <w:rPr>
                <w:rFonts w:ascii="Calibri" w:hAnsi="Calibri"/>
                <w:color w:val="000000"/>
              </w:rPr>
            </w:pPr>
            <w:r>
              <w:rPr>
                <w:rFonts w:ascii="Calibri" w:hAnsi="Calibri"/>
                <w:color w:val="000000"/>
              </w:rPr>
              <w:t>chr10:112363988-112364060</w:t>
            </w:r>
          </w:p>
        </w:tc>
      </w:tr>
      <w:tr w:rsidR="00985454" w14:paraId="524B9FE7" w14:textId="77777777" w:rsidTr="00CC7AD4">
        <w:trPr>
          <w:trHeight w:val="320"/>
        </w:trPr>
        <w:tc>
          <w:tcPr>
            <w:tcW w:w="3375" w:type="dxa"/>
            <w:tcBorders>
              <w:top w:val="nil"/>
              <w:left w:val="nil"/>
              <w:bottom w:val="nil"/>
              <w:right w:val="nil"/>
            </w:tcBorders>
            <w:shd w:val="clear" w:color="auto" w:fill="auto"/>
            <w:noWrap/>
            <w:vAlign w:val="bottom"/>
            <w:hideMark/>
          </w:tcPr>
          <w:p w14:paraId="3E4EE8FE" w14:textId="77777777" w:rsidR="00985454" w:rsidRDefault="00985454">
            <w:pPr>
              <w:rPr>
                <w:rFonts w:ascii="Calibri" w:hAnsi="Calibri"/>
                <w:color w:val="000000"/>
              </w:rPr>
            </w:pPr>
            <w:r>
              <w:rPr>
                <w:rFonts w:ascii="Calibri" w:hAnsi="Calibri"/>
                <w:color w:val="000000"/>
              </w:rPr>
              <w:t>427_14238_472(ATM)_32</w:t>
            </w:r>
          </w:p>
        </w:tc>
        <w:tc>
          <w:tcPr>
            <w:tcW w:w="3220" w:type="dxa"/>
            <w:tcBorders>
              <w:top w:val="nil"/>
              <w:left w:val="nil"/>
              <w:bottom w:val="nil"/>
              <w:right w:val="nil"/>
            </w:tcBorders>
            <w:shd w:val="clear" w:color="auto" w:fill="auto"/>
            <w:noWrap/>
            <w:vAlign w:val="bottom"/>
            <w:hideMark/>
          </w:tcPr>
          <w:p w14:paraId="744D3DE0" w14:textId="77777777" w:rsidR="00985454" w:rsidRDefault="00985454">
            <w:pPr>
              <w:rPr>
                <w:rFonts w:ascii="Calibri" w:hAnsi="Calibri"/>
                <w:color w:val="000000"/>
              </w:rPr>
            </w:pPr>
            <w:r>
              <w:rPr>
                <w:rFonts w:ascii="Calibri" w:hAnsi="Calibri"/>
                <w:color w:val="000000"/>
              </w:rPr>
              <w:t>chr11:108159703-108159830</w:t>
            </w:r>
          </w:p>
        </w:tc>
      </w:tr>
      <w:tr w:rsidR="00985454" w14:paraId="2B8E6233" w14:textId="77777777" w:rsidTr="00CC7AD4">
        <w:trPr>
          <w:trHeight w:val="320"/>
        </w:trPr>
        <w:tc>
          <w:tcPr>
            <w:tcW w:w="3375" w:type="dxa"/>
            <w:tcBorders>
              <w:top w:val="nil"/>
              <w:left w:val="nil"/>
              <w:bottom w:val="nil"/>
              <w:right w:val="nil"/>
            </w:tcBorders>
            <w:shd w:val="clear" w:color="auto" w:fill="auto"/>
            <w:noWrap/>
            <w:vAlign w:val="bottom"/>
            <w:hideMark/>
          </w:tcPr>
          <w:p w14:paraId="3A423F8E" w14:textId="77777777" w:rsidR="00985454" w:rsidRDefault="00985454">
            <w:pPr>
              <w:rPr>
                <w:rFonts w:ascii="Calibri" w:hAnsi="Calibri"/>
                <w:color w:val="000000"/>
              </w:rPr>
            </w:pPr>
            <w:r>
              <w:rPr>
                <w:rFonts w:ascii="Calibri" w:hAnsi="Calibri"/>
                <w:color w:val="000000"/>
              </w:rPr>
              <w:t>473_151302_6392(SDHD)_6</w:t>
            </w:r>
          </w:p>
        </w:tc>
        <w:tc>
          <w:tcPr>
            <w:tcW w:w="3220" w:type="dxa"/>
            <w:tcBorders>
              <w:top w:val="nil"/>
              <w:left w:val="nil"/>
              <w:bottom w:val="nil"/>
              <w:right w:val="nil"/>
            </w:tcBorders>
            <w:shd w:val="clear" w:color="auto" w:fill="auto"/>
            <w:noWrap/>
            <w:vAlign w:val="bottom"/>
            <w:hideMark/>
          </w:tcPr>
          <w:p w14:paraId="1A8CEDE0" w14:textId="77777777" w:rsidR="00985454" w:rsidRDefault="00985454">
            <w:pPr>
              <w:rPr>
                <w:rFonts w:ascii="Calibri" w:hAnsi="Calibri"/>
                <w:color w:val="000000"/>
              </w:rPr>
            </w:pPr>
            <w:r>
              <w:rPr>
                <w:rFonts w:ascii="Calibri" w:hAnsi="Calibri"/>
                <w:color w:val="000000"/>
              </w:rPr>
              <w:t>chr11:111965528-111965694</w:t>
            </w:r>
          </w:p>
        </w:tc>
      </w:tr>
      <w:tr w:rsidR="00985454" w14:paraId="3B3F8C9E" w14:textId="77777777" w:rsidTr="00CC7AD4">
        <w:trPr>
          <w:trHeight w:val="320"/>
        </w:trPr>
        <w:tc>
          <w:tcPr>
            <w:tcW w:w="3375" w:type="dxa"/>
            <w:tcBorders>
              <w:top w:val="nil"/>
              <w:left w:val="nil"/>
              <w:bottom w:val="nil"/>
              <w:right w:val="nil"/>
            </w:tcBorders>
            <w:shd w:val="clear" w:color="auto" w:fill="auto"/>
            <w:noWrap/>
            <w:vAlign w:val="bottom"/>
            <w:hideMark/>
          </w:tcPr>
          <w:p w14:paraId="1059FE5F" w14:textId="77777777" w:rsidR="00985454" w:rsidRDefault="00985454">
            <w:pPr>
              <w:rPr>
                <w:rFonts w:ascii="Calibri" w:hAnsi="Calibri"/>
                <w:color w:val="000000"/>
              </w:rPr>
            </w:pPr>
            <w:r>
              <w:rPr>
                <w:rFonts w:ascii="Calibri" w:hAnsi="Calibri"/>
                <w:color w:val="000000"/>
              </w:rPr>
              <w:t>462_77481_440093(H3F3C)_1</w:t>
            </w:r>
          </w:p>
        </w:tc>
        <w:tc>
          <w:tcPr>
            <w:tcW w:w="3220" w:type="dxa"/>
            <w:tcBorders>
              <w:top w:val="nil"/>
              <w:left w:val="nil"/>
              <w:bottom w:val="nil"/>
              <w:right w:val="nil"/>
            </w:tcBorders>
            <w:shd w:val="clear" w:color="auto" w:fill="auto"/>
            <w:noWrap/>
            <w:vAlign w:val="bottom"/>
            <w:hideMark/>
          </w:tcPr>
          <w:p w14:paraId="67802CB2" w14:textId="77777777" w:rsidR="00985454" w:rsidRDefault="00985454">
            <w:pPr>
              <w:rPr>
                <w:rFonts w:ascii="Calibri" w:hAnsi="Calibri"/>
                <w:color w:val="000000"/>
              </w:rPr>
            </w:pPr>
            <w:r>
              <w:rPr>
                <w:rFonts w:ascii="Calibri" w:hAnsi="Calibri"/>
                <w:color w:val="000000"/>
              </w:rPr>
              <w:t>chr12:31944692-31944830</w:t>
            </w:r>
          </w:p>
        </w:tc>
      </w:tr>
      <w:tr w:rsidR="00985454" w14:paraId="75F0DB7D" w14:textId="77777777" w:rsidTr="00CC7AD4">
        <w:trPr>
          <w:trHeight w:val="320"/>
        </w:trPr>
        <w:tc>
          <w:tcPr>
            <w:tcW w:w="3375" w:type="dxa"/>
            <w:tcBorders>
              <w:top w:val="nil"/>
              <w:left w:val="nil"/>
              <w:bottom w:val="nil"/>
              <w:right w:val="nil"/>
            </w:tcBorders>
            <w:shd w:val="clear" w:color="auto" w:fill="auto"/>
            <w:noWrap/>
            <w:vAlign w:val="bottom"/>
            <w:hideMark/>
          </w:tcPr>
          <w:p w14:paraId="10026F14" w14:textId="77777777" w:rsidR="00985454" w:rsidRDefault="00985454">
            <w:pPr>
              <w:rPr>
                <w:rFonts w:ascii="Calibri" w:hAnsi="Calibri"/>
                <w:color w:val="000000"/>
              </w:rPr>
            </w:pPr>
            <w:r>
              <w:rPr>
                <w:rFonts w:ascii="Calibri" w:hAnsi="Calibri"/>
                <w:color w:val="000000"/>
              </w:rPr>
              <w:t>465_99860_5604(MAP2K1)_12a</w:t>
            </w:r>
          </w:p>
        </w:tc>
        <w:tc>
          <w:tcPr>
            <w:tcW w:w="3220" w:type="dxa"/>
            <w:tcBorders>
              <w:top w:val="nil"/>
              <w:left w:val="nil"/>
              <w:bottom w:val="nil"/>
              <w:right w:val="nil"/>
            </w:tcBorders>
            <w:shd w:val="clear" w:color="auto" w:fill="auto"/>
            <w:noWrap/>
            <w:vAlign w:val="bottom"/>
            <w:hideMark/>
          </w:tcPr>
          <w:p w14:paraId="486C1866" w14:textId="77777777" w:rsidR="00985454" w:rsidRDefault="00985454">
            <w:pPr>
              <w:rPr>
                <w:rFonts w:ascii="Calibri" w:hAnsi="Calibri"/>
                <w:color w:val="000000"/>
              </w:rPr>
            </w:pPr>
            <w:r>
              <w:rPr>
                <w:rFonts w:ascii="Calibri" w:hAnsi="Calibri"/>
                <w:color w:val="000000"/>
              </w:rPr>
              <w:t>chr15:66782839-66782953</w:t>
            </w:r>
          </w:p>
        </w:tc>
      </w:tr>
      <w:tr w:rsidR="00985454" w14:paraId="100BAB71" w14:textId="77777777" w:rsidTr="00CC7AD4">
        <w:trPr>
          <w:trHeight w:val="320"/>
        </w:trPr>
        <w:tc>
          <w:tcPr>
            <w:tcW w:w="3375" w:type="dxa"/>
            <w:tcBorders>
              <w:top w:val="nil"/>
              <w:left w:val="nil"/>
              <w:bottom w:val="nil"/>
              <w:right w:val="nil"/>
            </w:tcBorders>
            <w:shd w:val="clear" w:color="auto" w:fill="auto"/>
            <w:noWrap/>
            <w:vAlign w:val="bottom"/>
            <w:hideMark/>
          </w:tcPr>
          <w:p w14:paraId="342153D4" w14:textId="77777777" w:rsidR="00985454" w:rsidRDefault="00985454">
            <w:pPr>
              <w:rPr>
                <w:rFonts w:ascii="Calibri" w:hAnsi="Calibri"/>
                <w:color w:val="000000"/>
              </w:rPr>
            </w:pPr>
            <w:r>
              <w:rPr>
                <w:rFonts w:ascii="Calibri" w:hAnsi="Calibri"/>
                <w:color w:val="000000"/>
              </w:rPr>
              <w:t>469_118582_4763(NF1)_9a</w:t>
            </w:r>
          </w:p>
        </w:tc>
        <w:tc>
          <w:tcPr>
            <w:tcW w:w="3220" w:type="dxa"/>
            <w:tcBorders>
              <w:top w:val="nil"/>
              <w:left w:val="nil"/>
              <w:bottom w:val="nil"/>
              <w:right w:val="nil"/>
            </w:tcBorders>
            <w:shd w:val="clear" w:color="auto" w:fill="auto"/>
            <w:noWrap/>
            <w:vAlign w:val="bottom"/>
            <w:hideMark/>
          </w:tcPr>
          <w:p w14:paraId="7D99CAF2" w14:textId="77777777" w:rsidR="00985454" w:rsidRDefault="00985454">
            <w:pPr>
              <w:rPr>
                <w:rFonts w:ascii="Calibri" w:hAnsi="Calibri"/>
                <w:color w:val="000000"/>
              </w:rPr>
            </w:pPr>
            <w:r>
              <w:rPr>
                <w:rFonts w:ascii="Calibri" w:hAnsi="Calibri"/>
                <w:color w:val="000000"/>
              </w:rPr>
              <w:t>chr17:29527439-29527613</w:t>
            </w:r>
          </w:p>
        </w:tc>
      </w:tr>
      <w:tr w:rsidR="00985454" w14:paraId="599FFC5D" w14:textId="77777777" w:rsidTr="00CC7AD4">
        <w:trPr>
          <w:trHeight w:val="320"/>
        </w:trPr>
        <w:tc>
          <w:tcPr>
            <w:tcW w:w="3375" w:type="dxa"/>
            <w:tcBorders>
              <w:top w:val="nil"/>
              <w:left w:val="nil"/>
              <w:bottom w:val="nil"/>
              <w:right w:val="nil"/>
            </w:tcBorders>
            <w:shd w:val="clear" w:color="auto" w:fill="auto"/>
            <w:noWrap/>
            <w:vAlign w:val="bottom"/>
            <w:hideMark/>
          </w:tcPr>
          <w:p w14:paraId="2ABCB58A" w14:textId="77777777" w:rsidR="00985454" w:rsidRDefault="00985454">
            <w:pPr>
              <w:rPr>
                <w:rFonts w:ascii="Calibri" w:hAnsi="Calibri"/>
                <w:color w:val="000000"/>
              </w:rPr>
            </w:pPr>
            <w:r>
              <w:rPr>
                <w:rFonts w:ascii="Calibri" w:hAnsi="Calibri"/>
                <w:color w:val="000000"/>
              </w:rPr>
              <w:t>469_118586_4763(NF1)_13a</w:t>
            </w:r>
          </w:p>
        </w:tc>
        <w:tc>
          <w:tcPr>
            <w:tcW w:w="3220" w:type="dxa"/>
            <w:tcBorders>
              <w:top w:val="nil"/>
              <w:left w:val="nil"/>
              <w:bottom w:val="nil"/>
              <w:right w:val="nil"/>
            </w:tcBorders>
            <w:shd w:val="clear" w:color="auto" w:fill="auto"/>
            <w:noWrap/>
            <w:vAlign w:val="bottom"/>
            <w:hideMark/>
          </w:tcPr>
          <w:p w14:paraId="248D3E69" w14:textId="77777777" w:rsidR="00985454" w:rsidRDefault="00985454">
            <w:pPr>
              <w:rPr>
                <w:rFonts w:ascii="Calibri" w:hAnsi="Calibri"/>
                <w:color w:val="000000"/>
              </w:rPr>
            </w:pPr>
            <w:r>
              <w:rPr>
                <w:rFonts w:ascii="Calibri" w:hAnsi="Calibri"/>
                <w:color w:val="000000"/>
              </w:rPr>
              <w:t>chr17:29541468-29541603</w:t>
            </w:r>
          </w:p>
        </w:tc>
      </w:tr>
      <w:tr w:rsidR="00985454" w14:paraId="1D1271F5" w14:textId="77777777" w:rsidTr="00CC7AD4">
        <w:trPr>
          <w:trHeight w:val="320"/>
        </w:trPr>
        <w:tc>
          <w:tcPr>
            <w:tcW w:w="3375" w:type="dxa"/>
            <w:tcBorders>
              <w:top w:val="nil"/>
              <w:left w:val="nil"/>
              <w:bottom w:val="nil"/>
              <w:right w:val="nil"/>
            </w:tcBorders>
            <w:shd w:val="clear" w:color="auto" w:fill="auto"/>
            <w:noWrap/>
            <w:vAlign w:val="bottom"/>
            <w:hideMark/>
          </w:tcPr>
          <w:p w14:paraId="69A15ACB" w14:textId="77777777" w:rsidR="00985454" w:rsidRDefault="00985454">
            <w:pPr>
              <w:rPr>
                <w:rFonts w:ascii="Calibri" w:hAnsi="Calibri"/>
                <w:color w:val="000000"/>
              </w:rPr>
            </w:pPr>
            <w:r>
              <w:rPr>
                <w:rFonts w:ascii="Calibri" w:hAnsi="Calibri"/>
                <w:color w:val="000000"/>
              </w:rPr>
              <w:t>469_118588_4763(NF1)_15a</w:t>
            </w:r>
          </w:p>
        </w:tc>
        <w:tc>
          <w:tcPr>
            <w:tcW w:w="3220" w:type="dxa"/>
            <w:tcBorders>
              <w:top w:val="nil"/>
              <w:left w:val="nil"/>
              <w:bottom w:val="nil"/>
              <w:right w:val="nil"/>
            </w:tcBorders>
            <w:shd w:val="clear" w:color="auto" w:fill="auto"/>
            <w:noWrap/>
            <w:vAlign w:val="bottom"/>
            <w:hideMark/>
          </w:tcPr>
          <w:p w14:paraId="6E2503DF" w14:textId="77777777" w:rsidR="00985454" w:rsidRDefault="00985454">
            <w:pPr>
              <w:rPr>
                <w:rFonts w:ascii="Calibri" w:hAnsi="Calibri"/>
                <w:color w:val="000000"/>
              </w:rPr>
            </w:pPr>
            <w:r>
              <w:rPr>
                <w:rFonts w:ascii="Calibri" w:hAnsi="Calibri"/>
                <w:color w:val="000000"/>
              </w:rPr>
              <w:t>chr17:29548867-29549120</w:t>
            </w:r>
          </w:p>
        </w:tc>
      </w:tr>
      <w:tr w:rsidR="00985454" w14:paraId="55769674" w14:textId="77777777" w:rsidTr="00CC7AD4">
        <w:trPr>
          <w:trHeight w:val="320"/>
        </w:trPr>
        <w:tc>
          <w:tcPr>
            <w:tcW w:w="3375" w:type="dxa"/>
            <w:tcBorders>
              <w:top w:val="nil"/>
              <w:left w:val="nil"/>
              <w:bottom w:val="nil"/>
              <w:right w:val="nil"/>
            </w:tcBorders>
            <w:shd w:val="clear" w:color="auto" w:fill="auto"/>
            <w:noWrap/>
            <w:vAlign w:val="bottom"/>
            <w:hideMark/>
          </w:tcPr>
          <w:p w14:paraId="67AA85DD" w14:textId="77777777" w:rsidR="00985454" w:rsidRDefault="00985454">
            <w:pPr>
              <w:rPr>
                <w:rFonts w:ascii="Calibri" w:hAnsi="Calibri"/>
                <w:color w:val="000000"/>
              </w:rPr>
            </w:pPr>
            <w:r>
              <w:rPr>
                <w:rFonts w:ascii="Calibri" w:hAnsi="Calibri"/>
                <w:color w:val="000000"/>
              </w:rPr>
              <w:t>469_118589_4763(NF1)_16a</w:t>
            </w:r>
          </w:p>
        </w:tc>
        <w:tc>
          <w:tcPr>
            <w:tcW w:w="3220" w:type="dxa"/>
            <w:tcBorders>
              <w:top w:val="nil"/>
              <w:left w:val="nil"/>
              <w:bottom w:val="nil"/>
              <w:right w:val="nil"/>
            </w:tcBorders>
            <w:shd w:val="clear" w:color="auto" w:fill="auto"/>
            <w:noWrap/>
            <w:vAlign w:val="bottom"/>
            <w:hideMark/>
          </w:tcPr>
          <w:p w14:paraId="13DE6287" w14:textId="77777777" w:rsidR="00985454" w:rsidRDefault="00985454">
            <w:pPr>
              <w:rPr>
                <w:rFonts w:ascii="Calibri" w:hAnsi="Calibri"/>
                <w:color w:val="000000"/>
              </w:rPr>
            </w:pPr>
            <w:r>
              <w:rPr>
                <w:rFonts w:ascii="Calibri" w:hAnsi="Calibri"/>
                <w:color w:val="000000"/>
              </w:rPr>
              <w:t>chr17:29550461-29550585</w:t>
            </w:r>
          </w:p>
        </w:tc>
      </w:tr>
      <w:tr w:rsidR="00985454" w14:paraId="433713EA" w14:textId="77777777" w:rsidTr="00CC7AD4">
        <w:trPr>
          <w:trHeight w:val="320"/>
        </w:trPr>
        <w:tc>
          <w:tcPr>
            <w:tcW w:w="3375" w:type="dxa"/>
            <w:tcBorders>
              <w:top w:val="nil"/>
              <w:left w:val="nil"/>
              <w:bottom w:val="nil"/>
              <w:right w:val="nil"/>
            </w:tcBorders>
            <w:shd w:val="clear" w:color="auto" w:fill="auto"/>
            <w:noWrap/>
            <w:vAlign w:val="bottom"/>
            <w:hideMark/>
          </w:tcPr>
          <w:p w14:paraId="4176CFEF" w14:textId="77777777" w:rsidR="00985454" w:rsidRDefault="00985454">
            <w:pPr>
              <w:rPr>
                <w:rFonts w:ascii="Calibri" w:hAnsi="Calibri"/>
                <w:color w:val="000000"/>
              </w:rPr>
            </w:pPr>
            <w:r>
              <w:rPr>
                <w:rFonts w:ascii="Calibri" w:hAnsi="Calibri"/>
                <w:color w:val="000000"/>
              </w:rPr>
              <w:t>469_118591_4763(NF1)_18a</w:t>
            </w:r>
          </w:p>
        </w:tc>
        <w:tc>
          <w:tcPr>
            <w:tcW w:w="3220" w:type="dxa"/>
            <w:tcBorders>
              <w:top w:val="nil"/>
              <w:left w:val="nil"/>
              <w:bottom w:val="nil"/>
              <w:right w:val="nil"/>
            </w:tcBorders>
            <w:shd w:val="clear" w:color="auto" w:fill="auto"/>
            <w:noWrap/>
            <w:vAlign w:val="bottom"/>
            <w:hideMark/>
          </w:tcPr>
          <w:p w14:paraId="0613DDF8" w14:textId="77777777" w:rsidR="00985454" w:rsidRDefault="00985454">
            <w:pPr>
              <w:rPr>
                <w:rFonts w:ascii="Calibri" w:hAnsi="Calibri"/>
                <w:color w:val="000000"/>
              </w:rPr>
            </w:pPr>
            <w:r>
              <w:rPr>
                <w:rFonts w:ascii="Calibri" w:hAnsi="Calibri"/>
                <w:color w:val="000000"/>
              </w:rPr>
              <w:t>chr17:29553452-29553655</w:t>
            </w:r>
          </w:p>
        </w:tc>
      </w:tr>
      <w:tr w:rsidR="00985454" w14:paraId="297F09F7" w14:textId="77777777" w:rsidTr="00CC7AD4">
        <w:trPr>
          <w:trHeight w:val="320"/>
        </w:trPr>
        <w:tc>
          <w:tcPr>
            <w:tcW w:w="3375" w:type="dxa"/>
            <w:tcBorders>
              <w:top w:val="nil"/>
              <w:left w:val="nil"/>
              <w:bottom w:val="nil"/>
              <w:right w:val="nil"/>
            </w:tcBorders>
            <w:shd w:val="clear" w:color="auto" w:fill="auto"/>
            <w:noWrap/>
            <w:vAlign w:val="bottom"/>
            <w:hideMark/>
          </w:tcPr>
          <w:p w14:paraId="3303C0EA" w14:textId="77777777" w:rsidR="00985454" w:rsidRDefault="00985454">
            <w:pPr>
              <w:rPr>
                <w:rFonts w:ascii="Calibri" w:hAnsi="Calibri"/>
                <w:color w:val="000000"/>
              </w:rPr>
            </w:pPr>
            <w:r>
              <w:rPr>
                <w:rFonts w:ascii="Calibri" w:hAnsi="Calibri"/>
                <w:color w:val="000000"/>
              </w:rPr>
              <w:t>469_118592_4763(NF1)_19a</w:t>
            </w:r>
          </w:p>
        </w:tc>
        <w:tc>
          <w:tcPr>
            <w:tcW w:w="3220" w:type="dxa"/>
            <w:tcBorders>
              <w:top w:val="nil"/>
              <w:left w:val="nil"/>
              <w:bottom w:val="nil"/>
              <w:right w:val="nil"/>
            </w:tcBorders>
            <w:shd w:val="clear" w:color="auto" w:fill="auto"/>
            <w:noWrap/>
            <w:vAlign w:val="bottom"/>
            <w:hideMark/>
          </w:tcPr>
          <w:p w14:paraId="320CA0BC" w14:textId="77777777" w:rsidR="00985454" w:rsidRDefault="00985454">
            <w:pPr>
              <w:rPr>
                <w:rFonts w:ascii="Calibri" w:hAnsi="Calibri"/>
                <w:color w:val="000000"/>
              </w:rPr>
            </w:pPr>
            <w:r>
              <w:rPr>
                <w:rFonts w:ascii="Calibri" w:hAnsi="Calibri"/>
                <w:color w:val="000000"/>
              </w:rPr>
              <w:t>chr17:29554235-29554309</w:t>
            </w:r>
          </w:p>
        </w:tc>
      </w:tr>
      <w:tr w:rsidR="00985454" w14:paraId="3637860B" w14:textId="77777777" w:rsidTr="00CC7AD4">
        <w:trPr>
          <w:trHeight w:val="320"/>
        </w:trPr>
        <w:tc>
          <w:tcPr>
            <w:tcW w:w="3375" w:type="dxa"/>
            <w:tcBorders>
              <w:top w:val="nil"/>
              <w:left w:val="nil"/>
              <w:bottom w:val="nil"/>
              <w:right w:val="nil"/>
            </w:tcBorders>
            <w:shd w:val="clear" w:color="auto" w:fill="auto"/>
            <w:noWrap/>
            <w:vAlign w:val="bottom"/>
            <w:hideMark/>
          </w:tcPr>
          <w:p w14:paraId="09AE0F04" w14:textId="77777777" w:rsidR="00985454" w:rsidRDefault="00985454">
            <w:pPr>
              <w:rPr>
                <w:rFonts w:ascii="Calibri" w:hAnsi="Calibri"/>
                <w:color w:val="000000"/>
              </w:rPr>
            </w:pPr>
            <w:r>
              <w:rPr>
                <w:rFonts w:ascii="Calibri" w:hAnsi="Calibri"/>
                <w:color w:val="000000"/>
              </w:rPr>
              <w:t>469_118594_4763(NF1)_21a</w:t>
            </w:r>
          </w:p>
        </w:tc>
        <w:tc>
          <w:tcPr>
            <w:tcW w:w="3220" w:type="dxa"/>
            <w:tcBorders>
              <w:top w:val="nil"/>
              <w:left w:val="nil"/>
              <w:bottom w:val="nil"/>
              <w:right w:val="nil"/>
            </w:tcBorders>
            <w:shd w:val="clear" w:color="auto" w:fill="auto"/>
            <w:noWrap/>
            <w:vAlign w:val="bottom"/>
            <w:hideMark/>
          </w:tcPr>
          <w:p w14:paraId="7582CE76" w14:textId="77777777" w:rsidR="00985454" w:rsidRDefault="00985454">
            <w:pPr>
              <w:rPr>
                <w:rFonts w:ascii="Calibri" w:hAnsi="Calibri"/>
                <w:color w:val="000000"/>
              </w:rPr>
            </w:pPr>
            <w:r>
              <w:rPr>
                <w:rFonts w:ascii="Calibri" w:hAnsi="Calibri"/>
                <w:color w:val="000000"/>
              </w:rPr>
              <w:t>chr17:29556042-29556420</w:t>
            </w:r>
          </w:p>
        </w:tc>
      </w:tr>
      <w:tr w:rsidR="00985454" w14:paraId="75EEF796" w14:textId="77777777" w:rsidTr="00CC7AD4">
        <w:trPr>
          <w:trHeight w:val="320"/>
        </w:trPr>
        <w:tc>
          <w:tcPr>
            <w:tcW w:w="3375" w:type="dxa"/>
            <w:tcBorders>
              <w:top w:val="nil"/>
              <w:left w:val="nil"/>
              <w:bottom w:val="nil"/>
              <w:right w:val="nil"/>
            </w:tcBorders>
            <w:shd w:val="clear" w:color="auto" w:fill="auto"/>
            <w:noWrap/>
            <w:vAlign w:val="bottom"/>
            <w:hideMark/>
          </w:tcPr>
          <w:p w14:paraId="0B1E3389" w14:textId="77777777" w:rsidR="00985454" w:rsidRDefault="00985454">
            <w:pPr>
              <w:rPr>
                <w:rFonts w:ascii="Calibri" w:hAnsi="Calibri"/>
                <w:color w:val="000000"/>
              </w:rPr>
            </w:pPr>
            <w:r>
              <w:rPr>
                <w:rFonts w:ascii="Calibri" w:hAnsi="Calibri"/>
                <w:color w:val="000000"/>
              </w:rPr>
              <w:t>469_118605_4763(NF1)_32a</w:t>
            </w:r>
          </w:p>
        </w:tc>
        <w:tc>
          <w:tcPr>
            <w:tcW w:w="3220" w:type="dxa"/>
            <w:tcBorders>
              <w:top w:val="nil"/>
              <w:left w:val="nil"/>
              <w:bottom w:val="nil"/>
              <w:right w:val="nil"/>
            </w:tcBorders>
            <w:shd w:val="clear" w:color="auto" w:fill="auto"/>
            <w:noWrap/>
            <w:vAlign w:val="bottom"/>
            <w:hideMark/>
          </w:tcPr>
          <w:p w14:paraId="20ABB296" w14:textId="77777777" w:rsidR="00985454" w:rsidRDefault="00985454">
            <w:pPr>
              <w:rPr>
                <w:rFonts w:ascii="Calibri" w:hAnsi="Calibri"/>
                <w:color w:val="000000"/>
              </w:rPr>
            </w:pPr>
            <w:r>
              <w:rPr>
                <w:rFonts w:ascii="Calibri" w:hAnsi="Calibri"/>
                <w:color w:val="000000"/>
              </w:rPr>
              <w:t>chr17:29585373-29585520</w:t>
            </w:r>
          </w:p>
        </w:tc>
      </w:tr>
      <w:tr w:rsidR="00985454" w14:paraId="4DC56916" w14:textId="77777777" w:rsidTr="00CC7AD4">
        <w:trPr>
          <w:trHeight w:val="320"/>
        </w:trPr>
        <w:tc>
          <w:tcPr>
            <w:tcW w:w="3375" w:type="dxa"/>
            <w:tcBorders>
              <w:top w:val="nil"/>
              <w:left w:val="nil"/>
              <w:bottom w:val="nil"/>
              <w:right w:val="nil"/>
            </w:tcBorders>
            <w:shd w:val="clear" w:color="auto" w:fill="auto"/>
            <w:noWrap/>
            <w:vAlign w:val="bottom"/>
            <w:hideMark/>
          </w:tcPr>
          <w:p w14:paraId="6B9D2030" w14:textId="77777777" w:rsidR="00985454" w:rsidRDefault="00985454">
            <w:pPr>
              <w:rPr>
                <w:rFonts w:ascii="Calibri" w:hAnsi="Calibri"/>
                <w:color w:val="000000"/>
              </w:rPr>
            </w:pPr>
            <w:r>
              <w:rPr>
                <w:rFonts w:ascii="Calibri" w:hAnsi="Calibri"/>
                <w:color w:val="000000"/>
              </w:rPr>
              <w:t>427_15264_613(BCR)_17</w:t>
            </w:r>
          </w:p>
        </w:tc>
        <w:tc>
          <w:tcPr>
            <w:tcW w:w="3220" w:type="dxa"/>
            <w:tcBorders>
              <w:top w:val="nil"/>
              <w:left w:val="nil"/>
              <w:bottom w:val="nil"/>
              <w:right w:val="nil"/>
            </w:tcBorders>
            <w:shd w:val="clear" w:color="auto" w:fill="auto"/>
            <w:noWrap/>
            <w:vAlign w:val="bottom"/>
            <w:hideMark/>
          </w:tcPr>
          <w:p w14:paraId="05E8C475" w14:textId="77777777" w:rsidR="00985454" w:rsidRDefault="00985454">
            <w:pPr>
              <w:rPr>
                <w:rFonts w:ascii="Calibri" w:hAnsi="Calibri"/>
                <w:color w:val="000000"/>
              </w:rPr>
            </w:pPr>
            <w:r>
              <w:rPr>
                <w:rFonts w:ascii="Calibri" w:hAnsi="Calibri"/>
                <w:color w:val="000000"/>
              </w:rPr>
              <w:t>chr22:23651610-23651670</w:t>
            </w:r>
          </w:p>
        </w:tc>
      </w:tr>
      <w:tr w:rsidR="00985454" w14:paraId="7AF8B0D8" w14:textId="77777777" w:rsidTr="00CC7AD4">
        <w:trPr>
          <w:trHeight w:val="320"/>
        </w:trPr>
        <w:tc>
          <w:tcPr>
            <w:tcW w:w="3375" w:type="dxa"/>
            <w:tcBorders>
              <w:top w:val="nil"/>
              <w:left w:val="nil"/>
              <w:bottom w:val="nil"/>
              <w:right w:val="nil"/>
            </w:tcBorders>
            <w:shd w:val="clear" w:color="auto" w:fill="auto"/>
            <w:noWrap/>
            <w:vAlign w:val="bottom"/>
            <w:hideMark/>
          </w:tcPr>
          <w:p w14:paraId="295D4DC1" w14:textId="77777777" w:rsidR="00985454" w:rsidRDefault="00985454">
            <w:pPr>
              <w:rPr>
                <w:rFonts w:ascii="Calibri" w:hAnsi="Calibri"/>
                <w:color w:val="000000"/>
              </w:rPr>
            </w:pPr>
            <w:r>
              <w:rPr>
                <w:rFonts w:ascii="Calibri" w:hAnsi="Calibri"/>
                <w:color w:val="000000"/>
              </w:rPr>
              <w:t>427_15265_613(BCR)_18</w:t>
            </w:r>
          </w:p>
        </w:tc>
        <w:tc>
          <w:tcPr>
            <w:tcW w:w="3220" w:type="dxa"/>
            <w:tcBorders>
              <w:top w:val="nil"/>
              <w:left w:val="nil"/>
              <w:bottom w:val="nil"/>
              <w:right w:val="nil"/>
            </w:tcBorders>
            <w:shd w:val="clear" w:color="auto" w:fill="auto"/>
            <w:noWrap/>
            <w:vAlign w:val="bottom"/>
            <w:hideMark/>
          </w:tcPr>
          <w:p w14:paraId="7B7CBA01" w14:textId="77777777" w:rsidR="00985454" w:rsidRDefault="00985454">
            <w:pPr>
              <w:rPr>
                <w:rFonts w:ascii="Calibri" w:hAnsi="Calibri"/>
                <w:color w:val="000000"/>
              </w:rPr>
            </w:pPr>
            <w:r>
              <w:rPr>
                <w:rFonts w:ascii="Calibri" w:hAnsi="Calibri"/>
                <w:color w:val="000000"/>
              </w:rPr>
              <w:t>chr22:23652510-23652620</w:t>
            </w:r>
          </w:p>
        </w:tc>
      </w:tr>
      <w:tr w:rsidR="00985454" w14:paraId="250BB96B" w14:textId="77777777" w:rsidTr="00CC7AD4">
        <w:trPr>
          <w:trHeight w:val="320"/>
        </w:trPr>
        <w:tc>
          <w:tcPr>
            <w:tcW w:w="3375" w:type="dxa"/>
            <w:tcBorders>
              <w:top w:val="nil"/>
              <w:left w:val="nil"/>
              <w:bottom w:val="nil"/>
              <w:right w:val="nil"/>
            </w:tcBorders>
            <w:shd w:val="clear" w:color="auto" w:fill="auto"/>
            <w:noWrap/>
            <w:vAlign w:val="bottom"/>
            <w:hideMark/>
          </w:tcPr>
          <w:p w14:paraId="31A551AB" w14:textId="77777777" w:rsidR="00985454" w:rsidRDefault="00985454">
            <w:pPr>
              <w:rPr>
                <w:rFonts w:ascii="Calibri" w:hAnsi="Calibri"/>
                <w:color w:val="000000"/>
              </w:rPr>
            </w:pPr>
            <w:r>
              <w:rPr>
                <w:rFonts w:ascii="Calibri" w:hAnsi="Calibri"/>
                <w:color w:val="000000"/>
              </w:rPr>
              <w:t>427_15266_613(BCR)_19</w:t>
            </w:r>
          </w:p>
        </w:tc>
        <w:tc>
          <w:tcPr>
            <w:tcW w:w="3220" w:type="dxa"/>
            <w:tcBorders>
              <w:top w:val="nil"/>
              <w:left w:val="nil"/>
              <w:bottom w:val="nil"/>
              <w:right w:val="nil"/>
            </w:tcBorders>
            <w:shd w:val="clear" w:color="auto" w:fill="auto"/>
            <w:noWrap/>
            <w:vAlign w:val="bottom"/>
            <w:hideMark/>
          </w:tcPr>
          <w:p w14:paraId="2E3AE90F" w14:textId="77777777" w:rsidR="00985454" w:rsidRDefault="00985454">
            <w:pPr>
              <w:rPr>
                <w:rFonts w:ascii="Calibri" w:hAnsi="Calibri"/>
                <w:color w:val="000000"/>
              </w:rPr>
            </w:pPr>
            <w:r>
              <w:rPr>
                <w:rFonts w:ascii="Calibri" w:hAnsi="Calibri"/>
                <w:color w:val="000000"/>
              </w:rPr>
              <w:t>chr22:23653883-23654105</w:t>
            </w:r>
          </w:p>
        </w:tc>
      </w:tr>
      <w:tr w:rsidR="00985454" w14:paraId="34AF65DE" w14:textId="77777777" w:rsidTr="00CC7AD4">
        <w:trPr>
          <w:trHeight w:val="320"/>
        </w:trPr>
        <w:tc>
          <w:tcPr>
            <w:tcW w:w="3375" w:type="dxa"/>
            <w:tcBorders>
              <w:top w:val="nil"/>
              <w:left w:val="nil"/>
              <w:bottom w:val="nil"/>
              <w:right w:val="nil"/>
            </w:tcBorders>
            <w:shd w:val="clear" w:color="auto" w:fill="auto"/>
            <w:noWrap/>
            <w:vAlign w:val="bottom"/>
            <w:hideMark/>
          </w:tcPr>
          <w:p w14:paraId="4DD516F6" w14:textId="77777777" w:rsidR="00985454" w:rsidRDefault="00985454">
            <w:pPr>
              <w:rPr>
                <w:rFonts w:ascii="Calibri" w:hAnsi="Calibri"/>
                <w:color w:val="000000"/>
              </w:rPr>
            </w:pPr>
            <w:r>
              <w:rPr>
                <w:rFonts w:ascii="Calibri" w:hAnsi="Calibri"/>
                <w:color w:val="000000"/>
              </w:rPr>
              <w:t>427_15267_613(BCR)_20</w:t>
            </w:r>
          </w:p>
        </w:tc>
        <w:tc>
          <w:tcPr>
            <w:tcW w:w="3220" w:type="dxa"/>
            <w:tcBorders>
              <w:top w:val="nil"/>
              <w:left w:val="nil"/>
              <w:bottom w:val="nil"/>
              <w:right w:val="nil"/>
            </w:tcBorders>
            <w:shd w:val="clear" w:color="auto" w:fill="auto"/>
            <w:noWrap/>
            <w:vAlign w:val="bottom"/>
            <w:hideMark/>
          </w:tcPr>
          <w:p w14:paraId="02DEB416" w14:textId="77777777" w:rsidR="00985454" w:rsidRDefault="00985454">
            <w:pPr>
              <w:rPr>
                <w:rFonts w:ascii="Calibri" w:hAnsi="Calibri"/>
                <w:color w:val="000000"/>
              </w:rPr>
            </w:pPr>
            <w:r>
              <w:rPr>
                <w:rFonts w:ascii="Calibri" w:hAnsi="Calibri"/>
                <w:color w:val="000000"/>
              </w:rPr>
              <w:t>chr22:23655073-23655208</w:t>
            </w:r>
          </w:p>
        </w:tc>
      </w:tr>
      <w:tr w:rsidR="00985454" w14:paraId="6C346BBA" w14:textId="77777777" w:rsidTr="00CC7AD4">
        <w:trPr>
          <w:trHeight w:val="320"/>
        </w:trPr>
        <w:tc>
          <w:tcPr>
            <w:tcW w:w="3375" w:type="dxa"/>
            <w:tcBorders>
              <w:top w:val="nil"/>
              <w:left w:val="nil"/>
              <w:bottom w:val="nil"/>
              <w:right w:val="nil"/>
            </w:tcBorders>
            <w:shd w:val="clear" w:color="auto" w:fill="auto"/>
            <w:noWrap/>
            <w:vAlign w:val="bottom"/>
            <w:hideMark/>
          </w:tcPr>
          <w:p w14:paraId="47E3C021" w14:textId="77777777" w:rsidR="00985454" w:rsidRDefault="00985454">
            <w:pPr>
              <w:rPr>
                <w:rFonts w:ascii="Calibri" w:hAnsi="Calibri"/>
                <w:color w:val="000000"/>
              </w:rPr>
            </w:pPr>
            <w:r>
              <w:rPr>
                <w:rFonts w:ascii="Calibri" w:hAnsi="Calibri"/>
                <w:color w:val="000000"/>
              </w:rPr>
              <w:t>427_15269_613(BCR)_22</w:t>
            </w:r>
          </w:p>
        </w:tc>
        <w:tc>
          <w:tcPr>
            <w:tcW w:w="3220" w:type="dxa"/>
            <w:tcBorders>
              <w:top w:val="nil"/>
              <w:left w:val="nil"/>
              <w:bottom w:val="nil"/>
              <w:right w:val="nil"/>
            </w:tcBorders>
            <w:shd w:val="clear" w:color="auto" w:fill="auto"/>
            <w:noWrap/>
            <w:vAlign w:val="bottom"/>
            <w:hideMark/>
          </w:tcPr>
          <w:p w14:paraId="074E919A" w14:textId="77777777" w:rsidR="00985454" w:rsidRDefault="00985454">
            <w:pPr>
              <w:rPr>
                <w:rFonts w:ascii="Calibri" w:hAnsi="Calibri"/>
                <w:color w:val="000000"/>
              </w:rPr>
            </w:pPr>
            <w:r>
              <w:rPr>
                <w:rFonts w:ascii="Calibri" w:hAnsi="Calibri"/>
                <w:color w:val="000000"/>
              </w:rPr>
              <w:t>chr22:23656738-23656901</w:t>
            </w:r>
          </w:p>
        </w:tc>
      </w:tr>
      <w:tr w:rsidR="00985454" w14:paraId="749D49ED" w14:textId="77777777" w:rsidTr="00CC7AD4">
        <w:trPr>
          <w:trHeight w:val="320"/>
        </w:trPr>
        <w:tc>
          <w:tcPr>
            <w:tcW w:w="3375" w:type="dxa"/>
            <w:tcBorders>
              <w:top w:val="nil"/>
              <w:left w:val="nil"/>
              <w:bottom w:val="nil"/>
              <w:right w:val="nil"/>
            </w:tcBorders>
            <w:shd w:val="clear" w:color="auto" w:fill="auto"/>
            <w:noWrap/>
            <w:vAlign w:val="bottom"/>
            <w:hideMark/>
          </w:tcPr>
          <w:p w14:paraId="3215B3E9" w14:textId="77777777" w:rsidR="00985454" w:rsidRDefault="00985454">
            <w:pPr>
              <w:rPr>
                <w:rFonts w:ascii="Calibri" w:hAnsi="Calibri"/>
                <w:color w:val="000000"/>
              </w:rPr>
            </w:pPr>
            <w:r>
              <w:rPr>
                <w:rFonts w:ascii="Calibri" w:hAnsi="Calibri"/>
                <w:color w:val="000000"/>
              </w:rPr>
              <w:t>470_127812_5290(PIK3CA)_10</w:t>
            </w:r>
          </w:p>
        </w:tc>
        <w:tc>
          <w:tcPr>
            <w:tcW w:w="3220" w:type="dxa"/>
            <w:tcBorders>
              <w:top w:val="nil"/>
              <w:left w:val="nil"/>
              <w:bottom w:val="nil"/>
              <w:right w:val="nil"/>
            </w:tcBorders>
            <w:shd w:val="clear" w:color="auto" w:fill="auto"/>
            <w:noWrap/>
            <w:vAlign w:val="bottom"/>
            <w:hideMark/>
          </w:tcPr>
          <w:p w14:paraId="05A3B682" w14:textId="77777777" w:rsidR="00985454" w:rsidRDefault="00985454">
            <w:pPr>
              <w:rPr>
                <w:rFonts w:ascii="Calibri" w:hAnsi="Calibri"/>
                <w:color w:val="000000"/>
              </w:rPr>
            </w:pPr>
            <w:r>
              <w:rPr>
                <w:rFonts w:ascii="Calibri" w:hAnsi="Calibri"/>
                <w:color w:val="000000"/>
              </w:rPr>
              <w:t>chr3:178935997-178936122</w:t>
            </w:r>
          </w:p>
        </w:tc>
      </w:tr>
      <w:tr w:rsidR="00985454" w14:paraId="2F83A37C" w14:textId="77777777" w:rsidTr="00CC7AD4">
        <w:trPr>
          <w:trHeight w:val="320"/>
        </w:trPr>
        <w:tc>
          <w:tcPr>
            <w:tcW w:w="3375" w:type="dxa"/>
            <w:tcBorders>
              <w:top w:val="nil"/>
              <w:left w:val="nil"/>
              <w:bottom w:val="nil"/>
              <w:right w:val="nil"/>
            </w:tcBorders>
            <w:shd w:val="clear" w:color="auto" w:fill="auto"/>
            <w:noWrap/>
            <w:vAlign w:val="bottom"/>
            <w:hideMark/>
          </w:tcPr>
          <w:p w14:paraId="512A0BD9" w14:textId="77777777" w:rsidR="00985454" w:rsidRDefault="00985454">
            <w:pPr>
              <w:rPr>
                <w:rFonts w:ascii="Calibri" w:hAnsi="Calibri"/>
                <w:color w:val="000000"/>
              </w:rPr>
            </w:pPr>
            <w:r>
              <w:rPr>
                <w:rFonts w:ascii="Calibri" w:hAnsi="Calibri"/>
                <w:color w:val="000000"/>
              </w:rPr>
              <w:t>470_127813_5290(PIK3CA)_11</w:t>
            </w:r>
          </w:p>
        </w:tc>
        <w:tc>
          <w:tcPr>
            <w:tcW w:w="3220" w:type="dxa"/>
            <w:tcBorders>
              <w:top w:val="nil"/>
              <w:left w:val="nil"/>
              <w:bottom w:val="nil"/>
              <w:right w:val="nil"/>
            </w:tcBorders>
            <w:shd w:val="clear" w:color="auto" w:fill="auto"/>
            <w:noWrap/>
            <w:vAlign w:val="bottom"/>
            <w:hideMark/>
          </w:tcPr>
          <w:p w14:paraId="55155C52" w14:textId="77777777" w:rsidR="00985454" w:rsidRDefault="00985454">
            <w:pPr>
              <w:rPr>
                <w:rFonts w:ascii="Calibri" w:hAnsi="Calibri"/>
                <w:color w:val="000000"/>
              </w:rPr>
            </w:pPr>
            <w:r>
              <w:rPr>
                <w:rFonts w:ascii="Calibri" w:hAnsi="Calibri"/>
                <w:color w:val="000000"/>
              </w:rPr>
              <w:t>chr3:178937018-178937065</w:t>
            </w:r>
          </w:p>
        </w:tc>
      </w:tr>
      <w:tr w:rsidR="00985454" w14:paraId="63A6D77A" w14:textId="77777777" w:rsidTr="00CC7AD4">
        <w:trPr>
          <w:trHeight w:val="320"/>
        </w:trPr>
        <w:tc>
          <w:tcPr>
            <w:tcW w:w="3375" w:type="dxa"/>
            <w:tcBorders>
              <w:top w:val="nil"/>
              <w:left w:val="nil"/>
              <w:bottom w:val="nil"/>
              <w:right w:val="nil"/>
            </w:tcBorders>
            <w:shd w:val="clear" w:color="auto" w:fill="auto"/>
            <w:noWrap/>
            <w:vAlign w:val="bottom"/>
            <w:hideMark/>
          </w:tcPr>
          <w:p w14:paraId="6823A2E3" w14:textId="77777777" w:rsidR="00985454" w:rsidRDefault="00985454">
            <w:pPr>
              <w:rPr>
                <w:rFonts w:ascii="Calibri" w:hAnsi="Calibri"/>
                <w:color w:val="000000"/>
              </w:rPr>
            </w:pPr>
            <w:r>
              <w:rPr>
                <w:rFonts w:ascii="Calibri" w:hAnsi="Calibri"/>
                <w:color w:val="000000"/>
              </w:rPr>
              <w:t>470_127814_5290(PIK3CA)_12</w:t>
            </w:r>
          </w:p>
        </w:tc>
        <w:tc>
          <w:tcPr>
            <w:tcW w:w="3220" w:type="dxa"/>
            <w:tcBorders>
              <w:top w:val="nil"/>
              <w:left w:val="nil"/>
              <w:bottom w:val="nil"/>
              <w:right w:val="nil"/>
            </w:tcBorders>
            <w:shd w:val="clear" w:color="auto" w:fill="auto"/>
            <w:noWrap/>
            <w:vAlign w:val="bottom"/>
            <w:hideMark/>
          </w:tcPr>
          <w:p w14:paraId="3A2CCC4F" w14:textId="77777777" w:rsidR="00985454" w:rsidRDefault="00985454">
            <w:pPr>
              <w:rPr>
                <w:rFonts w:ascii="Calibri" w:hAnsi="Calibri"/>
                <w:color w:val="000000"/>
              </w:rPr>
            </w:pPr>
            <w:r>
              <w:rPr>
                <w:rFonts w:ascii="Calibri" w:hAnsi="Calibri"/>
                <w:color w:val="000000"/>
              </w:rPr>
              <w:t>chr3:178937358-178937523</w:t>
            </w:r>
          </w:p>
        </w:tc>
      </w:tr>
      <w:tr w:rsidR="00985454" w14:paraId="077EC7E7" w14:textId="77777777" w:rsidTr="00CC7AD4">
        <w:trPr>
          <w:trHeight w:val="320"/>
        </w:trPr>
        <w:tc>
          <w:tcPr>
            <w:tcW w:w="3375" w:type="dxa"/>
            <w:tcBorders>
              <w:top w:val="nil"/>
              <w:left w:val="nil"/>
              <w:bottom w:val="nil"/>
              <w:right w:val="nil"/>
            </w:tcBorders>
            <w:shd w:val="clear" w:color="auto" w:fill="auto"/>
            <w:noWrap/>
            <w:vAlign w:val="bottom"/>
            <w:hideMark/>
          </w:tcPr>
          <w:p w14:paraId="12A548ED" w14:textId="77777777" w:rsidR="00985454" w:rsidRDefault="00985454">
            <w:pPr>
              <w:rPr>
                <w:rFonts w:ascii="Calibri" w:hAnsi="Calibri"/>
                <w:color w:val="000000"/>
              </w:rPr>
            </w:pPr>
            <w:r>
              <w:rPr>
                <w:rFonts w:ascii="Calibri" w:hAnsi="Calibri"/>
                <w:color w:val="000000"/>
              </w:rPr>
              <w:t>470_127815_5290(PIK3CA)_13</w:t>
            </w:r>
          </w:p>
        </w:tc>
        <w:tc>
          <w:tcPr>
            <w:tcW w:w="3220" w:type="dxa"/>
            <w:tcBorders>
              <w:top w:val="nil"/>
              <w:left w:val="nil"/>
              <w:bottom w:val="nil"/>
              <w:right w:val="nil"/>
            </w:tcBorders>
            <w:shd w:val="clear" w:color="auto" w:fill="auto"/>
            <w:noWrap/>
            <w:vAlign w:val="bottom"/>
            <w:hideMark/>
          </w:tcPr>
          <w:p w14:paraId="69EB6B43" w14:textId="77777777" w:rsidR="00985454" w:rsidRDefault="00985454">
            <w:pPr>
              <w:rPr>
                <w:rFonts w:ascii="Calibri" w:hAnsi="Calibri"/>
                <w:color w:val="000000"/>
              </w:rPr>
            </w:pPr>
            <w:r>
              <w:rPr>
                <w:rFonts w:ascii="Calibri" w:hAnsi="Calibri"/>
                <w:color w:val="000000"/>
              </w:rPr>
              <w:t>chr3:178937736-178937840</w:t>
            </w:r>
          </w:p>
        </w:tc>
      </w:tr>
      <w:tr w:rsidR="00985454" w14:paraId="5AD4B846" w14:textId="77777777" w:rsidTr="00CC7AD4">
        <w:trPr>
          <w:trHeight w:val="320"/>
        </w:trPr>
        <w:tc>
          <w:tcPr>
            <w:tcW w:w="3375" w:type="dxa"/>
            <w:tcBorders>
              <w:top w:val="nil"/>
              <w:left w:val="nil"/>
              <w:bottom w:val="nil"/>
              <w:right w:val="nil"/>
            </w:tcBorders>
            <w:shd w:val="clear" w:color="auto" w:fill="auto"/>
            <w:noWrap/>
            <w:vAlign w:val="bottom"/>
            <w:hideMark/>
          </w:tcPr>
          <w:p w14:paraId="25C7A53D" w14:textId="77777777" w:rsidR="00985454" w:rsidRDefault="00985454">
            <w:pPr>
              <w:rPr>
                <w:rFonts w:ascii="Calibri" w:hAnsi="Calibri"/>
                <w:color w:val="000000"/>
              </w:rPr>
            </w:pPr>
            <w:r>
              <w:rPr>
                <w:rFonts w:ascii="Calibri" w:hAnsi="Calibri"/>
                <w:color w:val="000000"/>
              </w:rPr>
              <w:t>470_127816_5290(PIK3CA)_14</w:t>
            </w:r>
          </w:p>
        </w:tc>
        <w:tc>
          <w:tcPr>
            <w:tcW w:w="3220" w:type="dxa"/>
            <w:tcBorders>
              <w:top w:val="nil"/>
              <w:left w:val="nil"/>
              <w:bottom w:val="nil"/>
              <w:right w:val="nil"/>
            </w:tcBorders>
            <w:shd w:val="clear" w:color="auto" w:fill="auto"/>
            <w:noWrap/>
            <w:vAlign w:val="bottom"/>
            <w:hideMark/>
          </w:tcPr>
          <w:p w14:paraId="771AD11A" w14:textId="77777777" w:rsidR="00985454" w:rsidRDefault="00985454">
            <w:pPr>
              <w:rPr>
                <w:rFonts w:ascii="Calibri" w:hAnsi="Calibri"/>
                <w:color w:val="000000"/>
              </w:rPr>
            </w:pPr>
            <w:r>
              <w:rPr>
                <w:rFonts w:ascii="Calibri" w:hAnsi="Calibri"/>
                <w:color w:val="000000"/>
              </w:rPr>
              <w:t>chr3:178938773-178938945</w:t>
            </w:r>
          </w:p>
        </w:tc>
      </w:tr>
      <w:tr w:rsidR="00985454" w14:paraId="2D112B5C" w14:textId="77777777" w:rsidTr="00CC7AD4">
        <w:trPr>
          <w:trHeight w:val="320"/>
        </w:trPr>
        <w:tc>
          <w:tcPr>
            <w:tcW w:w="3375" w:type="dxa"/>
            <w:tcBorders>
              <w:top w:val="nil"/>
              <w:left w:val="nil"/>
              <w:bottom w:val="nil"/>
              <w:right w:val="nil"/>
            </w:tcBorders>
            <w:shd w:val="clear" w:color="auto" w:fill="auto"/>
            <w:noWrap/>
            <w:vAlign w:val="bottom"/>
            <w:hideMark/>
          </w:tcPr>
          <w:p w14:paraId="2DAE2993" w14:textId="77777777" w:rsidR="00985454" w:rsidRDefault="00985454">
            <w:pPr>
              <w:rPr>
                <w:rFonts w:ascii="Calibri" w:hAnsi="Calibri"/>
                <w:color w:val="000000"/>
              </w:rPr>
            </w:pPr>
            <w:r>
              <w:rPr>
                <w:rFonts w:ascii="Calibri" w:hAnsi="Calibri"/>
                <w:color w:val="000000"/>
              </w:rPr>
              <w:t>475_172896_7097(TLR2)_4</w:t>
            </w:r>
          </w:p>
        </w:tc>
        <w:tc>
          <w:tcPr>
            <w:tcW w:w="3220" w:type="dxa"/>
            <w:tcBorders>
              <w:top w:val="nil"/>
              <w:left w:val="nil"/>
              <w:bottom w:val="nil"/>
              <w:right w:val="nil"/>
            </w:tcBorders>
            <w:shd w:val="clear" w:color="auto" w:fill="auto"/>
            <w:noWrap/>
            <w:vAlign w:val="bottom"/>
            <w:hideMark/>
          </w:tcPr>
          <w:p w14:paraId="0D7DC592" w14:textId="77777777" w:rsidR="00985454" w:rsidRDefault="00985454">
            <w:pPr>
              <w:rPr>
                <w:rFonts w:ascii="Calibri" w:hAnsi="Calibri"/>
                <w:color w:val="000000"/>
              </w:rPr>
            </w:pPr>
            <w:r>
              <w:rPr>
                <w:rFonts w:ascii="Calibri" w:hAnsi="Calibri"/>
                <w:color w:val="000000"/>
              </w:rPr>
              <w:t>chr4:154625935-154626289</w:t>
            </w:r>
          </w:p>
        </w:tc>
      </w:tr>
      <w:tr w:rsidR="00985454" w14:paraId="39DE86FF" w14:textId="77777777" w:rsidTr="00CC7AD4">
        <w:trPr>
          <w:trHeight w:val="320"/>
        </w:trPr>
        <w:tc>
          <w:tcPr>
            <w:tcW w:w="3375" w:type="dxa"/>
            <w:tcBorders>
              <w:top w:val="nil"/>
              <w:left w:val="nil"/>
              <w:bottom w:val="nil"/>
              <w:right w:val="nil"/>
            </w:tcBorders>
            <w:shd w:val="clear" w:color="auto" w:fill="auto"/>
            <w:noWrap/>
            <w:vAlign w:val="bottom"/>
            <w:hideMark/>
          </w:tcPr>
          <w:p w14:paraId="06B9408B" w14:textId="77777777" w:rsidR="00985454" w:rsidRDefault="00985454">
            <w:pPr>
              <w:rPr>
                <w:rFonts w:ascii="Calibri" w:hAnsi="Calibri"/>
                <w:color w:val="000000"/>
              </w:rPr>
            </w:pPr>
            <w:r>
              <w:rPr>
                <w:rFonts w:ascii="Calibri" w:hAnsi="Calibri"/>
                <w:color w:val="000000"/>
              </w:rPr>
              <w:t>473_151209_6389(SDHA)_2</w:t>
            </w:r>
          </w:p>
        </w:tc>
        <w:tc>
          <w:tcPr>
            <w:tcW w:w="3220" w:type="dxa"/>
            <w:tcBorders>
              <w:top w:val="nil"/>
              <w:left w:val="nil"/>
              <w:bottom w:val="nil"/>
              <w:right w:val="nil"/>
            </w:tcBorders>
            <w:shd w:val="clear" w:color="auto" w:fill="auto"/>
            <w:noWrap/>
            <w:vAlign w:val="bottom"/>
            <w:hideMark/>
          </w:tcPr>
          <w:p w14:paraId="0BEDB8FD" w14:textId="77777777" w:rsidR="00985454" w:rsidRDefault="00985454">
            <w:pPr>
              <w:rPr>
                <w:rFonts w:ascii="Calibri" w:hAnsi="Calibri"/>
                <w:color w:val="000000"/>
              </w:rPr>
            </w:pPr>
            <w:r>
              <w:rPr>
                <w:rFonts w:ascii="Calibri" w:hAnsi="Calibri"/>
                <w:color w:val="000000"/>
              </w:rPr>
              <w:t>chr5:223596-223683</w:t>
            </w:r>
          </w:p>
        </w:tc>
      </w:tr>
      <w:tr w:rsidR="00985454" w14:paraId="2EE17E2F" w14:textId="77777777" w:rsidTr="00CC7AD4">
        <w:trPr>
          <w:trHeight w:val="320"/>
        </w:trPr>
        <w:tc>
          <w:tcPr>
            <w:tcW w:w="3375" w:type="dxa"/>
            <w:tcBorders>
              <w:top w:val="nil"/>
              <w:left w:val="nil"/>
              <w:bottom w:val="nil"/>
              <w:right w:val="nil"/>
            </w:tcBorders>
            <w:shd w:val="clear" w:color="auto" w:fill="auto"/>
            <w:noWrap/>
            <w:vAlign w:val="bottom"/>
            <w:hideMark/>
          </w:tcPr>
          <w:p w14:paraId="28EDAA3F" w14:textId="77777777" w:rsidR="00985454" w:rsidRDefault="00985454">
            <w:pPr>
              <w:rPr>
                <w:rFonts w:ascii="Calibri" w:hAnsi="Calibri"/>
                <w:color w:val="000000"/>
              </w:rPr>
            </w:pPr>
            <w:r>
              <w:rPr>
                <w:rFonts w:ascii="Calibri" w:hAnsi="Calibri"/>
                <w:color w:val="000000"/>
              </w:rPr>
              <w:t>473_151210_6389(SDHA)_3</w:t>
            </w:r>
          </w:p>
        </w:tc>
        <w:tc>
          <w:tcPr>
            <w:tcW w:w="3220" w:type="dxa"/>
            <w:tcBorders>
              <w:top w:val="nil"/>
              <w:left w:val="nil"/>
              <w:bottom w:val="nil"/>
              <w:right w:val="nil"/>
            </w:tcBorders>
            <w:shd w:val="clear" w:color="auto" w:fill="auto"/>
            <w:noWrap/>
            <w:vAlign w:val="bottom"/>
            <w:hideMark/>
          </w:tcPr>
          <w:p w14:paraId="40A902E9" w14:textId="77777777" w:rsidR="00985454" w:rsidRDefault="00985454">
            <w:pPr>
              <w:rPr>
                <w:rFonts w:ascii="Calibri" w:hAnsi="Calibri"/>
                <w:color w:val="000000"/>
              </w:rPr>
            </w:pPr>
            <w:r>
              <w:rPr>
                <w:rFonts w:ascii="Calibri" w:hAnsi="Calibri"/>
                <w:color w:val="000000"/>
              </w:rPr>
              <w:t>chr5:224474-224636</w:t>
            </w:r>
          </w:p>
        </w:tc>
      </w:tr>
      <w:tr w:rsidR="00985454" w14:paraId="6E685335" w14:textId="77777777" w:rsidTr="00CC7AD4">
        <w:trPr>
          <w:trHeight w:val="320"/>
        </w:trPr>
        <w:tc>
          <w:tcPr>
            <w:tcW w:w="3375" w:type="dxa"/>
            <w:tcBorders>
              <w:top w:val="nil"/>
              <w:left w:val="nil"/>
              <w:bottom w:val="nil"/>
              <w:right w:val="nil"/>
            </w:tcBorders>
            <w:shd w:val="clear" w:color="auto" w:fill="auto"/>
            <w:noWrap/>
            <w:vAlign w:val="bottom"/>
            <w:hideMark/>
          </w:tcPr>
          <w:p w14:paraId="1BB2AD3D" w14:textId="77777777" w:rsidR="00985454" w:rsidRDefault="00985454">
            <w:pPr>
              <w:rPr>
                <w:rFonts w:ascii="Calibri" w:hAnsi="Calibri"/>
                <w:color w:val="000000"/>
              </w:rPr>
            </w:pPr>
            <w:r>
              <w:rPr>
                <w:rFonts w:ascii="Calibri" w:hAnsi="Calibri"/>
                <w:color w:val="000000"/>
              </w:rPr>
              <w:t>473_151211_6389(SDHA)_4</w:t>
            </w:r>
          </w:p>
        </w:tc>
        <w:tc>
          <w:tcPr>
            <w:tcW w:w="3220" w:type="dxa"/>
            <w:tcBorders>
              <w:top w:val="nil"/>
              <w:left w:val="nil"/>
              <w:bottom w:val="nil"/>
              <w:right w:val="nil"/>
            </w:tcBorders>
            <w:shd w:val="clear" w:color="auto" w:fill="auto"/>
            <w:noWrap/>
            <w:vAlign w:val="bottom"/>
            <w:hideMark/>
          </w:tcPr>
          <w:p w14:paraId="30ACC0AC" w14:textId="77777777" w:rsidR="00985454" w:rsidRDefault="00985454">
            <w:pPr>
              <w:rPr>
                <w:rFonts w:ascii="Calibri" w:hAnsi="Calibri"/>
                <w:color w:val="000000"/>
              </w:rPr>
            </w:pPr>
            <w:r>
              <w:rPr>
                <w:rFonts w:ascii="Calibri" w:hAnsi="Calibri"/>
                <w:color w:val="000000"/>
              </w:rPr>
              <w:t>chr5:225533-225677</w:t>
            </w:r>
          </w:p>
        </w:tc>
      </w:tr>
      <w:tr w:rsidR="00985454" w14:paraId="10B9019C" w14:textId="77777777" w:rsidTr="00CC7AD4">
        <w:trPr>
          <w:trHeight w:val="320"/>
        </w:trPr>
        <w:tc>
          <w:tcPr>
            <w:tcW w:w="3375" w:type="dxa"/>
            <w:tcBorders>
              <w:top w:val="nil"/>
              <w:left w:val="nil"/>
              <w:bottom w:val="nil"/>
              <w:right w:val="nil"/>
            </w:tcBorders>
            <w:shd w:val="clear" w:color="auto" w:fill="auto"/>
            <w:noWrap/>
            <w:vAlign w:val="bottom"/>
            <w:hideMark/>
          </w:tcPr>
          <w:p w14:paraId="334D1875" w14:textId="77777777" w:rsidR="00985454" w:rsidRDefault="00985454">
            <w:pPr>
              <w:rPr>
                <w:rFonts w:ascii="Calibri" w:hAnsi="Calibri"/>
                <w:color w:val="000000"/>
              </w:rPr>
            </w:pPr>
            <w:r>
              <w:rPr>
                <w:rFonts w:ascii="Calibri" w:hAnsi="Calibri"/>
                <w:color w:val="000000"/>
              </w:rPr>
              <w:t>473_151212_6389(SDHA)_5</w:t>
            </w:r>
          </w:p>
        </w:tc>
        <w:tc>
          <w:tcPr>
            <w:tcW w:w="3220" w:type="dxa"/>
            <w:tcBorders>
              <w:top w:val="nil"/>
              <w:left w:val="nil"/>
              <w:bottom w:val="nil"/>
              <w:right w:val="nil"/>
            </w:tcBorders>
            <w:shd w:val="clear" w:color="auto" w:fill="auto"/>
            <w:noWrap/>
            <w:vAlign w:val="bottom"/>
            <w:hideMark/>
          </w:tcPr>
          <w:p w14:paraId="2FB01241" w14:textId="77777777" w:rsidR="00985454" w:rsidRDefault="00985454">
            <w:pPr>
              <w:rPr>
                <w:rFonts w:ascii="Calibri" w:hAnsi="Calibri"/>
                <w:color w:val="000000"/>
              </w:rPr>
            </w:pPr>
            <w:r>
              <w:rPr>
                <w:rFonts w:ascii="Calibri" w:hAnsi="Calibri"/>
                <w:color w:val="000000"/>
              </w:rPr>
              <w:t>chr5:225997-226162</w:t>
            </w:r>
          </w:p>
        </w:tc>
      </w:tr>
      <w:tr w:rsidR="00985454" w14:paraId="54D85CB0" w14:textId="77777777" w:rsidTr="00CC7AD4">
        <w:trPr>
          <w:trHeight w:val="320"/>
        </w:trPr>
        <w:tc>
          <w:tcPr>
            <w:tcW w:w="3375" w:type="dxa"/>
            <w:tcBorders>
              <w:top w:val="nil"/>
              <w:left w:val="nil"/>
              <w:bottom w:val="nil"/>
              <w:right w:val="nil"/>
            </w:tcBorders>
            <w:shd w:val="clear" w:color="auto" w:fill="auto"/>
            <w:noWrap/>
            <w:vAlign w:val="bottom"/>
            <w:hideMark/>
          </w:tcPr>
          <w:p w14:paraId="247F87C7" w14:textId="77777777" w:rsidR="00985454" w:rsidRDefault="00985454">
            <w:pPr>
              <w:rPr>
                <w:rFonts w:ascii="Calibri" w:hAnsi="Calibri"/>
                <w:color w:val="000000"/>
              </w:rPr>
            </w:pPr>
            <w:r>
              <w:rPr>
                <w:rFonts w:ascii="Calibri" w:hAnsi="Calibri"/>
                <w:color w:val="000000"/>
              </w:rPr>
              <w:t>473_151213_6389(SDHA)_6</w:t>
            </w:r>
          </w:p>
        </w:tc>
        <w:tc>
          <w:tcPr>
            <w:tcW w:w="3220" w:type="dxa"/>
            <w:tcBorders>
              <w:top w:val="nil"/>
              <w:left w:val="nil"/>
              <w:bottom w:val="nil"/>
              <w:right w:val="nil"/>
            </w:tcBorders>
            <w:shd w:val="clear" w:color="auto" w:fill="auto"/>
            <w:noWrap/>
            <w:vAlign w:val="bottom"/>
            <w:hideMark/>
          </w:tcPr>
          <w:p w14:paraId="4B88A96B" w14:textId="77777777" w:rsidR="00985454" w:rsidRDefault="00985454">
            <w:pPr>
              <w:rPr>
                <w:rFonts w:ascii="Calibri" w:hAnsi="Calibri"/>
                <w:color w:val="000000"/>
              </w:rPr>
            </w:pPr>
            <w:r>
              <w:rPr>
                <w:rFonts w:ascii="Calibri" w:hAnsi="Calibri"/>
                <w:color w:val="000000"/>
              </w:rPr>
              <w:t>chr5:228299-228448</w:t>
            </w:r>
          </w:p>
        </w:tc>
      </w:tr>
      <w:tr w:rsidR="00985454" w14:paraId="34E68AEE" w14:textId="77777777" w:rsidTr="00CC7AD4">
        <w:trPr>
          <w:trHeight w:val="320"/>
        </w:trPr>
        <w:tc>
          <w:tcPr>
            <w:tcW w:w="3375" w:type="dxa"/>
            <w:tcBorders>
              <w:top w:val="nil"/>
              <w:left w:val="nil"/>
              <w:bottom w:val="nil"/>
              <w:right w:val="nil"/>
            </w:tcBorders>
            <w:shd w:val="clear" w:color="auto" w:fill="auto"/>
            <w:noWrap/>
            <w:vAlign w:val="bottom"/>
            <w:hideMark/>
          </w:tcPr>
          <w:p w14:paraId="0B68BE95" w14:textId="77777777" w:rsidR="00985454" w:rsidRDefault="00985454">
            <w:pPr>
              <w:rPr>
                <w:rFonts w:ascii="Calibri" w:hAnsi="Calibri"/>
                <w:color w:val="000000"/>
              </w:rPr>
            </w:pPr>
            <w:r>
              <w:rPr>
                <w:rFonts w:ascii="Calibri" w:hAnsi="Calibri"/>
                <w:color w:val="000000"/>
              </w:rPr>
              <w:t>473_151215_6389(SDHA)_8</w:t>
            </w:r>
          </w:p>
        </w:tc>
        <w:tc>
          <w:tcPr>
            <w:tcW w:w="3220" w:type="dxa"/>
            <w:tcBorders>
              <w:top w:val="nil"/>
              <w:left w:val="nil"/>
              <w:bottom w:val="nil"/>
              <w:right w:val="nil"/>
            </w:tcBorders>
            <w:shd w:val="clear" w:color="auto" w:fill="auto"/>
            <w:noWrap/>
            <w:vAlign w:val="bottom"/>
            <w:hideMark/>
          </w:tcPr>
          <w:p w14:paraId="4C640A28" w14:textId="77777777" w:rsidR="00985454" w:rsidRDefault="00985454">
            <w:pPr>
              <w:rPr>
                <w:rFonts w:ascii="Calibri" w:hAnsi="Calibri"/>
                <w:color w:val="000000"/>
              </w:rPr>
            </w:pPr>
            <w:r>
              <w:rPr>
                <w:rFonts w:ascii="Calibri" w:hAnsi="Calibri"/>
                <w:color w:val="000000"/>
              </w:rPr>
              <w:t>chr5:233591-233760</w:t>
            </w:r>
          </w:p>
        </w:tc>
      </w:tr>
      <w:tr w:rsidR="00985454" w14:paraId="17761445" w14:textId="77777777" w:rsidTr="00CC7AD4">
        <w:trPr>
          <w:trHeight w:val="320"/>
        </w:trPr>
        <w:tc>
          <w:tcPr>
            <w:tcW w:w="3375" w:type="dxa"/>
            <w:tcBorders>
              <w:top w:val="nil"/>
              <w:left w:val="nil"/>
              <w:bottom w:val="nil"/>
              <w:right w:val="nil"/>
            </w:tcBorders>
            <w:shd w:val="clear" w:color="auto" w:fill="auto"/>
            <w:noWrap/>
            <w:vAlign w:val="bottom"/>
            <w:hideMark/>
          </w:tcPr>
          <w:p w14:paraId="0B6CA39B" w14:textId="77777777" w:rsidR="00985454" w:rsidRDefault="00985454">
            <w:pPr>
              <w:rPr>
                <w:rFonts w:ascii="Calibri" w:hAnsi="Calibri"/>
                <w:color w:val="000000"/>
              </w:rPr>
            </w:pPr>
            <w:r>
              <w:rPr>
                <w:rFonts w:ascii="Calibri" w:hAnsi="Calibri"/>
                <w:color w:val="000000"/>
              </w:rPr>
              <w:t>473_151216_6389(SDHA)_9</w:t>
            </w:r>
          </w:p>
        </w:tc>
        <w:tc>
          <w:tcPr>
            <w:tcW w:w="3220" w:type="dxa"/>
            <w:tcBorders>
              <w:top w:val="nil"/>
              <w:left w:val="nil"/>
              <w:bottom w:val="nil"/>
              <w:right w:val="nil"/>
            </w:tcBorders>
            <w:shd w:val="clear" w:color="auto" w:fill="auto"/>
            <w:noWrap/>
            <w:vAlign w:val="bottom"/>
            <w:hideMark/>
          </w:tcPr>
          <w:p w14:paraId="61CD2E4C" w14:textId="77777777" w:rsidR="00985454" w:rsidRDefault="00985454">
            <w:pPr>
              <w:rPr>
                <w:rFonts w:ascii="Calibri" w:hAnsi="Calibri"/>
                <w:color w:val="000000"/>
              </w:rPr>
            </w:pPr>
            <w:r>
              <w:rPr>
                <w:rFonts w:ascii="Calibri" w:hAnsi="Calibri"/>
                <w:color w:val="000000"/>
              </w:rPr>
              <w:t>chr5:235258-235454</w:t>
            </w:r>
          </w:p>
        </w:tc>
      </w:tr>
      <w:tr w:rsidR="00985454" w14:paraId="22070DA9" w14:textId="77777777" w:rsidTr="00CC7AD4">
        <w:trPr>
          <w:trHeight w:val="320"/>
        </w:trPr>
        <w:tc>
          <w:tcPr>
            <w:tcW w:w="3375" w:type="dxa"/>
            <w:tcBorders>
              <w:top w:val="nil"/>
              <w:left w:val="nil"/>
              <w:bottom w:val="nil"/>
              <w:right w:val="nil"/>
            </w:tcBorders>
            <w:shd w:val="clear" w:color="auto" w:fill="auto"/>
            <w:noWrap/>
            <w:vAlign w:val="bottom"/>
            <w:hideMark/>
          </w:tcPr>
          <w:p w14:paraId="27F45BCE" w14:textId="77777777" w:rsidR="00985454" w:rsidRDefault="00985454">
            <w:pPr>
              <w:rPr>
                <w:rFonts w:ascii="Calibri" w:hAnsi="Calibri"/>
                <w:color w:val="000000"/>
              </w:rPr>
            </w:pPr>
            <w:r>
              <w:rPr>
                <w:rFonts w:ascii="Calibri" w:hAnsi="Calibri"/>
                <w:color w:val="000000"/>
              </w:rPr>
              <w:t>473_151217_6389(SDHA)_10</w:t>
            </w:r>
          </w:p>
        </w:tc>
        <w:tc>
          <w:tcPr>
            <w:tcW w:w="3220" w:type="dxa"/>
            <w:tcBorders>
              <w:top w:val="nil"/>
              <w:left w:val="nil"/>
              <w:bottom w:val="nil"/>
              <w:right w:val="nil"/>
            </w:tcBorders>
            <w:shd w:val="clear" w:color="auto" w:fill="auto"/>
            <w:noWrap/>
            <w:vAlign w:val="bottom"/>
            <w:hideMark/>
          </w:tcPr>
          <w:p w14:paraId="6472C546" w14:textId="77777777" w:rsidR="00985454" w:rsidRDefault="00985454">
            <w:pPr>
              <w:rPr>
                <w:rFonts w:ascii="Calibri" w:hAnsi="Calibri"/>
                <w:color w:val="000000"/>
              </w:rPr>
            </w:pPr>
            <w:r>
              <w:rPr>
                <w:rFonts w:ascii="Calibri" w:hAnsi="Calibri"/>
                <w:color w:val="000000"/>
              </w:rPr>
              <w:t>chr5:236542-236714</w:t>
            </w:r>
          </w:p>
        </w:tc>
      </w:tr>
      <w:tr w:rsidR="00985454" w14:paraId="00650222" w14:textId="77777777" w:rsidTr="00CC7AD4">
        <w:trPr>
          <w:trHeight w:val="320"/>
        </w:trPr>
        <w:tc>
          <w:tcPr>
            <w:tcW w:w="3375" w:type="dxa"/>
            <w:tcBorders>
              <w:top w:val="nil"/>
              <w:left w:val="nil"/>
              <w:bottom w:val="nil"/>
              <w:right w:val="nil"/>
            </w:tcBorders>
            <w:shd w:val="clear" w:color="auto" w:fill="auto"/>
            <w:noWrap/>
            <w:vAlign w:val="bottom"/>
            <w:hideMark/>
          </w:tcPr>
          <w:p w14:paraId="03A3D035" w14:textId="77777777" w:rsidR="00985454" w:rsidRDefault="00985454">
            <w:pPr>
              <w:rPr>
                <w:rFonts w:ascii="Calibri" w:hAnsi="Calibri"/>
                <w:color w:val="000000"/>
              </w:rPr>
            </w:pPr>
            <w:r>
              <w:rPr>
                <w:rFonts w:ascii="Calibri" w:hAnsi="Calibri"/>
                <w:color w:val="000000"/>
              </w:rPr>
              <w:t>473_151277_6389(SDHA)_11</w:t>
            </w:r>
          </w:p>
        </w:tc>
        <w:tc>
          <w:tcPr>
            <w:tcW w:w="3220" w:type="dxa"/>
            <w:tcBorders>
              <w:top w:val="nil"/>
              <w:left w:val="nil"/>
              <w:bottom w:val="nil"/>
              <w:right w:val="nil"/>
            </w:tcBorders>
            <w:shd w:val="clear" w:color="auto" w:fill="auto"/>
            <w:noWrap/>
            <w:vAlign w:val="bottom"/>
            <w:hideMark/>
          </w:tcPr>
          <w:p w14:paraId="3E77437E" w14:textId="77777777" w:rsidR="00985454" w:rsidRDefault="00985454">
            <w:pPr>
              <w:rPr>
                <w:rFonts w:ascii="Calibri" w:hAnsi="Calibri"/>
                <w:color w:val="000000"/>
              </w:rPr>
            </w:pPr>
            <w:r>
              <w:rPr>
                <w:rFonts w:ascii="Calibri" w:hAnsi="Calibri"/>
                <w:color w:val="000000"/>
              </w:rPr>
              <w:t>chr5:240472-240591</w:t>
            </w:r>
          </w:p>
        </w:tc>
      </w:tr>
      <w:tr w:rsidR="00985454" w14:paraId="2C836272" w14:textId="77777777" w:rsidTr="00CC7AD4">
        <w:trPr>
          <w:trHeight w:val="320"/>
        </w:trPr>
        <w:tc>
          <w:tcPr>
            <w:tcW w:w="3375" w:type="dxa"/>
            <w:tcBorders>
              <w:top w:val="nil"/>
              <w:left w:val="nil"/>
              <w:bottom w:val="nil"/>
              <w:right w:val="nil"/>
            </w:tcBorders>
            <w:shd w:val="clear" w:color="auto" w:fill="auto"/>
            <w:noWrap/>
            <w:vAlign w:val="bottom"/>
            <w:hideMark/>
          </w:tcPr>
          <w:p w14:paraId="3E0F7F29" w14:textId="77777777" w:rsidR="00985454" w:rsidRDefault="00985454">
            <w:pPr>
              <w:rPr>
                <w:rFonts w:ascii="Calibri" w:hAnsi="Calibri"/>
                <w:color w:val="000000"/>
              </w:rPr>
            </w:pPr>
            <w:r>
              <w:rPr>
                <w:rFonts w:ascii="Calibri" w:hAnsi="Calibri"/>
                <w:color w:val="000000"/>
              </w:rPr>
              <w:t>473_151278_6389(SDHA)_12</w:t>
            </w:r>
          </w:p>
        </w:tc>
        <w:tc>
          <w:tcPr>
            <w:tcW w:w="3220" w:type="dxa"/>
            <w:tcBorders>
              <w:top w:val="nil"/>
              <w:left w:val="nil"/>
              <w:bottom w:val="nil"/>
              <w:right w:val="nil"/>
            </w:tcBorders>
            <w:shd w:val="clear" w:color="auto" w:fill="auto"/>
            <w:noWrap/>
            <w:vAlign w:val="bottom"/>
            <w:hideMark/>
          </w:tcPr>
          <w:p w14:paraId="738E1332" w14:textId="77777777" w:rsidR="00985454" w:rsidRDefault="00985454">
            <w:pPr>
              <w:rPr>
                <w:rFonts w:ascii="Calibri" w:hAnsi="Calibri"/>
                <w:color w:val="000000"/>
              </w:rPr>
            </w:pPr>
            <w:r>
              <w:rPr>
                <w:rFonts w:ascii="Calibri" w:hAnsi="Calibri"/>
                <w:color w:val="000000"/>
              </w:rPr>
              <w:t>chr5:251106-251218</w:t>
            </w:r>
          </w:p>
        </w:tc>
      </w:tr>
      <w:tr w:rsidR="00985454" w14:paraId="4FC96E87" w14:textId="77777777" w:rsidTr="00CC7AD4">
        <w:trPr>
          <w:trHeight w:val="320"/>
        </w:trPr>
        <w:tc>
          <w:tcPr>
            <w:tcW w:w="3375" w:type="dxa"/>
            <w:tcBorders>
              <w:top w:val="nil"/>
              <w:left w:val="nil"/>
              <w:bottom w:val="nil"/>
              <w:right w:val="nil"/>
            </w:tcBorders>
            <w:shd w:val="clear" w:color="auto" w:fill="auto"/>
            <w:noWrap/>
            <w:vAlign w:val="bottom"/>
            <w:hideMark/>
          </w:tcPr>
          <w:p w14:paraId="47647DDD" w14:textId="77777777" w:rsidR="00985454" w:rsidRDefault="00985454">
            <w:pPr>
              <w:rPr>
                <w:rFonts w:ascii="Calibri" w:hAnsi="Calibri"/>
                <w:color w:val="000000"/>
              </w:rPr>
            </w:pPr>
            <w:r>
              <w:rPr>
                <w:rFonts w:ascii="Calibri" w:hAnsi="Calibri"/>
                <w:color w:val="000000"/>
              </w:rPr>
              <w:t>473_151279_6389(SDHA)_13</w:t>
            </w:r>
          </w:p>
        </w:tc>
        <w:tc>
          <w:tcPr>
            <w:tcW w:w="3220" w:type="dxa"/>
            <w:tcBorders>
              <w:top w:val="nil"/>
              <w:left w:val="nil"/>
              <w:bottom w:val="nil"/>
              <w:right w:val="nil"/>
            </w:tcBorders>
            <w:shd w:val="clear" w:color="auto" w:fill="auto"/>
            <w:noWrap/>
            <w:vAlign w:val="bottom"/>
            <w:hideMark/>
          </w:tcPr>
          <w:p w14:paraId="753D67F1" w14:textId="77777777" w:rsidR="00985454" w:rsidRDefault="00985454">
            <w:pPr>
              <w:rPr>
                <w:rFonts w:ascii="Calibri" w:hAnsi="Calibri"/>
                <w:color w:val="000000"/>
              </w:rPr>
            </w:pPr>
            <w:r>
              <w:rPr>
                <w:rFonts w:ascii="Calibri" w:hAnsi="Calibri"/>
                <w:color w:val="000000"/>
              </w:rPr>
              <w:t>chr5:251452-251901</w:t>
            </w:r>
          </w:p>
        </w:tc>
      </w:tr>
      <w:tr w:rsidR="00985454" w14:paraId="06F7724C" w14:textId="77777777" w:rsidTr="00CC7AD4">
        <w:trPr>
          <w:trHeight w:val="320"/>
        </w:trPr>
        <w:tc>
          <w:tcPr>
            <w:tcW w:w="3375" w:type="dxa"/>
            <w:tcBorders>
              <w:top w:val="nil"/>
              <w:left w:val="nil"/>
              <w:bottom w:val="nil"/>
              <w:right w:val="nil"/>
            </w:tcBorders>
            <w:shd w:val="clear" w:color="auto" w:fill="auto"/>
            <w:noWrap/>
            <w:vAlign w:val="bottom"/>
            <w:hideMark/>
          </w:tcPr>
          <w:p w14:paraId="7DA2131F" w14:textId="77777777" w:rsidR="00985454" w:rsidRDefault="00985454">
            <w:pPr>
              <w:rPr>
                <w:rFonts w:ascii="Calibri" w:hAnsi="Calibri"/>
                <w:color w:val="000000"/>
              </w:rPr>
            </w:pPr>
            <w:r>
              <w:rPr>
                <w:rFonts w:ascii="Calibri" w:hAnsi="Calibri"/>
                <w:color w:val="000000"/>
              </w:rPr>
              <w:t>473_151280_6389(SDHA)_14</w:t>
            </w:r>
          </w:p>
        </w:tc>
        <w:tc>
          <w:tcPr>
            <w:tcW w:w="3220" w:type="dxa"/>
            <w:tcBorders>
              <w:top w:val="nil"/>
              <w:left w:val="nil"/>
              <w:bottom w:val="nil"/>
              <w:right w:val="nil"/>
            </w:tcBorders>
            <w:shd w:val="clear" w:color="auto" w:fill="auto"/>
            <w:noWrap/>
            <w:vAlign w:val="bottom"/>
            <w:hideMark/>
          </w:tcPr>
          <w:p w14:paraId="4DC4838C" w14:textId="77777777" w:rsidR="00985454" w:rsidRDefault="00985454">
            <w:pPr>
              <w:rPr>
                <w:rFonts w:ascii="Calibri" w:hAnsi="Calibri"/>
                <w:color w:val="000000"/>
              </w:rPr>
            </w:pPr>
            <w:r>
              <w:rPr>
                <w:rFonts w:ascii="Calibri" w:hAnsi="Calibri"/>
                <w:color w:val="000000"/>
              </w:rPr>
              <w:t>chr5:254507-254621</w:t>
            </w:r>
          </w:p>
        </w:tc>
      </w:tr>
      <w:tr w:rsidR="00985454" w14:paraId="0FEABFF1" w14:textId="77777777" w:rsidTr="00CC7AD4">
        <w:trPr>
          <w:trHeight w:val="320"/>
        </w:trPr>
        <w:tc>
          <w:tcPr>
            <w:tcW w:w="3375" w:type="dxa"/>
            <w:tcBorders>
              <w:top w:val="nil"/>
              <w:left w:val="nil"/>
              <w:bottom w:val="nil"/>
              <w:right w:val="nil"/>
            </w:tcBorders>
            <w:shd w:val="clear" w:color="auto" w:fill="auto"/>
            <w:noWrap/>
            <w:vAlign w:val="bottom"/>
            <w:hideMark/>
          </w:tcPr>
          <w:p w14:paraId="5DE87851" w14:textId="77777777" w:rsidR="00985454" w:rsidRDefault="00985454">
            <w:pPr>
              <w:rPr>
                <w:rFonts w:ascii="Calibri" w:hAnsi="Calibri"/>
                <w:color w:val="000000"/>
              </w:rPr>
            </w:pPr>
            <w:r>
              <w:rPr>
                <w:rFonts w:ascii="Calibri" w:hAnsi="Calibri"/>
                <w:color w:val="000000"/>
              </w:rPr>
              <w:t>473_151281_6389(SDHA)_15</w:t>
            </w:r>
          </w:p>
        </w:tc>
        <w:tc>
          <w:tcPr>
            <w:tcW w:w="3220" w:type="dxa"/>
            <w:tcBorders>
              <w:top w:val="nil"/>
              <w:left w:val="nil"/>
              <w:bottom w:val="nil"/>
              <w:right w:val="nil"/>
            </w:tcBorders>
            <w:shd w:val="clear" w:color="auto" w:fill="auto"/>
            <w:noWrap/>
            <w:vAlign w:val="bottom"/>
            <w:hideMark/>
          </w:tcPr>
          <w:p w14:paraId="3A5CA9CC" w14:textId="77777777" w:rsidR="00985454" w:rsidRDefault="00985454">
            <w:pPr>
              <w:rPr>
                <w:rFonts w:ascii="Calibri" w:hAnsi="Calibri"/>
                <w:color w:val="000000"/>
              </w:rPr>
            </w:pPr>
            <w:r>
              <w:rPr>
                <w:rFonts w:ascii="Calibri" w:hAnsi="Calibri"/>
                <w:color w:val="000000"/>
              </w:rPr>
              <w:t>chr5:256448-256535</w:t>
            </w:r>
          </w:p>
        </w:tc>
      </w:tr>
      <w:tr w:rsidR="00985454" w14:paraId="489F0A51" w14:textId="77777777" w:rsidTr="00CC7AD4">
        <w:trPr>
          <w:trHeight w:val="320"/>
        </w:trPr>
        <w:tc>
          <w:tcPr>
            <w:tcW w:w="3375" w:type="dxa"/>
            <w:tcBorders>
              <w:top w:val="nil"/>
              <w:left w:val="nil"/>
              <w:bottom w:val="nil"/>
              <w:right w:val="nil"/>
            </w:tcBorders>
            <w:shd w:val="clear" w:color="auto" w:fill="auto"/>
            <w:noWrap/>
            <w:vAlign w:val="bottom"/>
            <w:hideMark/>
          </w:tcPr>
          <w:p w14:paraId="3BD2494F" w14:textId="77777777" w:rsidR="00985454" w:rsidRDefault="00985454">
            <w:pPr>
              <w:rPr>
                <w:rFonts w:ascii="Calibri" w:hAnsi="Calibri"/>
                <w:color w:val="000000"/>
              </w:rPr>
            </w:pPr>
            <w:r>
              <w:rPr>
                <w:rFonts w:ascii="Calibri" w:hAnsi="Calibri"/>
                <w:color w:val="000000"/>
              </w:rPr>
              <w:t>469_119424_4869(NPM1)_10</w:t>
            </w:r>
          </w:p>
        </w:tc>
        <w:tc>
          <w:tcPr>
            <w:tcW w:w="3220" w:type="dxa"/>
            <w:tcBorders>
              <w:top w:val="nil"/>
              <w:left w:val="nil"/>
              <w:bottom w:val="nil"/>
              <w:right w:val="nil"/>
            </w:tcBorders>
            <w:shd w:val="clear" w:color="auto" w:fill="auto"/>
            <w:noWrap/>
            <w:vAlign w:val="bottom"/>
            <w:hideMark/>
          </w:tcPr>
          <w:p w14:paraId="0D531D7D" w14:textId="77777777" w:rsidR="00985454" w:rsidRDefault="00985454">
            <w:pPr>
              <w:rPr>
                <w:rFonts w:ascii="Calibri" w:hAnsi="Calibri"/>
                <w:color w:val="000000"/>
              </w:rPr>
            </w:pPr>
            <w:r>
              <w:rPr>
                <w:rFonts w:ascii="Calibri" w:hAnsi="Calibri"/>
                <w:color w:val="000000"/>
              </w:rPr>
              <w:t>chr5:170833402-170833658</w:t>
            </w:r>
          </w:p>
        </w:tc>
      </w:tr>
      <w:tr w:rsidR="00985454" w14:paraId="125F7CEB" w14:textId="77777777" w:rsidTr="00CC7AD4">
        <w:trPr>
          <w:trHeight w:val="320"/>
        </w:trPr>
        <w:tc>
          <w:tcPr>
            <w:tcW w:w="3375" w:type="dxa"/>
            <w:tcBorders>
              <w:top w:val="nil"/>
              <w:left w:val="nil"/>
              <w:bottom w:val="nil"/>
              <w:right w:val="nil"/>
            </w:tcBorders>
            <w:shd w:val="clear" w:color="auto" w:fill="auto"/>
            <w:noWrap/>
            <w:vAlign w:val="bottom"/>
            <w:hideMark/>
          </w:tcPr>
          <w:p w14:paraId="185BB153" w14:textId="77777777" w:rsidR="00985454" w:rsidRDefault="00985454">
            <w:pPr>
              <w:rPr>
                <w:rFonts w:ascii="Calibri" w:hAnsi="Calibri"/>
                <w:color w:val="000000"/>
              </w:rPr>
            </w:pPr>
            <w:r>
              <w:rPr>
                <w:rFonts w:ascii="Calibri" w:hAnsi="Calibri"/>
                <w:color w:val="000000"/>
              </w:rPr>
              <w:lastRenderedPageBreak/>
              <w:t>469_119426_4869(NPM1)_12</w:t>
            </w:r>
          </w:p>
        </w:tc>
        <w:tc>
          <w:tcPr>
            <w:tcW w:w="3220" w:type="dxa"/>
            <w:tcBorders>
              <w:top w:val="nil"/>
              <w:left w:val="nil"/>
              <w:bottom w:val="nil"/>
              <w:right w:val="nil"/>
            </w:tcBorders>
            <w:shd w:val="clear" w:color="auto" w:fill="auto"/>
            <w:noWrap/>
            <w:vAlign w:val="bottom"/>
            <w:hideMark/>
          </w:tcPr>
          <w:p w14:paraId="10AE8636" w14:textId="77777777" w:rsidR="00985454" w:rsidRDefault="00985454">
            <w:pPr>
              <w:rPr>
                <w:rFonts w:ascii="Calibri" w:hAnsi="Calibri"/>
                <w:color w:val="000000"/>
              </w:rPr>
            </w:pPr>
            <w:r>
              <w:rPr>
                <w:rFonts w:ascii="Calibri" w:hAnsi="Calibri"/>
                <w:color w:val="000000"/>
              </w:rPr>
              <w:t>chr5:170837530-170837569</w:t>
            </w:r>
          </w:p>
        </w:tc>
      </w:tr>
      <w:tr w:rsidR="00985454" w14:paraId="5FA15369" w14:textId="77777777" w:rsidTr="00CC7AD4">
        <w:trPr>
          <w:trHeight w:val="320"/>
        </w:trPr>
        <w:tc>
          <w:tcPr>
            <w:tcW w:w="3375" w:type="dxa"/>
            <w:tcBorders>
              <w:top w:val="nil"/>
              <w:left w:val="nil"/>
              <w:bottom w:val="nil"/>
              <w:right w:val="nil"/>
            </w:tcBorders>
            <w:shd w:val="clear" w:color="auto" w:fill="auto"/>
            <w:noWrap/>
            <w:vAlign w:val="bottom"/>
            <w:hideMark/>
          </w:tcPr>
          <w:p w14:paraId="7447F8CB" w14:textId="77777777" w:rsidR="00985454" w:rsidRDefault="00985454">
            <w:pPr>
              <w:rPr>
                <w:rFonts w:ascii="Calibri" w:hAnsi="Calibri"/>
                <w:color w:val="000000"/>
              </w:rPr>
            </w:pPr>
            <w:r>
              <w:rPr>
                <w:rFonts w:ascii="Calibri" w:hAnsi="Calibri"/>
                <w:color w:val="000000"/>
              </w:rPr>
              <w:t>470_128930_5395(PMS2)_15</w:t>
            </w:r>
          </w:p>
        </w:tc>
        <w:tc>
          <w:tcPr>
            <w:tcW w:w="3220" w:type="dxa"/>
            <w:tcBorders>
              <w:top w:val="nil"/>
              <w:left w:val="nil"/>
              <w:bottom w:val="nil"/>
              <w:right w:val="nil"/>
            </w:tcBorders>
            <w:shd w:val="clear" w:color="auto" w:fill="auto"/>
            <w:noWrap/>
            <w:vAlign w:val="bottom"/>
            <w:hideMark/>
          </w:tcPr>
          <w:p w14:paraId="08207125" w14:textId="77777777" w:rsidR="00985454" w:rsidRDefault="00985454">
            <w:pPr>
              <w:rPr>
                <w:rFonts w:ascii="Calibri" w:hAnsi="Calibri"/>
                <w:color w:val="000000"/>
              </w:rPr>
            </w:pPr>
            <w:r>
              <w:rPr>
                <w:rFonts w:ascii="Calibri" w:hAnsi="Calibri"/>
                <w:color w:val="000000"/>
              </w:rPr>
              <w:t>chr7:6013029-6013173</w:t>
            </w:r>
          </w:p>
        </w:tc>
      </w:tr>
      <w:tr w:rsidR="00985454" w14:paraId="1823A378" w14:textId="77777777" w:rsidTr="00CC7AD4">
        <w:trPr>
          <w:trHeight w:val="320"/>
        </w:trPr>
        <w:tc>
          <w:tcPr>
            <w:tcW w:w="3375" w:type="dxa"/>
            <w:tcBorders>
              <w:top w:val="nil"/>
              <w:left w:val="nil"/>
              <w:bottom w:val="nil"/>
              <w:right w:val="nil"/>
            </w:tcBorders>
            <w:shd w:val="clear" w:color="auto" w:fill="auto"/>
            <w:noWrap/>
            <w:vAlign w:val="bottom"/>
            <w:hideMark/>
          </w:tcPr>
          <w:p w14:paraId="4B09BB1C" w14:textId="77777777" w:rsidR="00985454" w:rsidRDefault="00985454">
            <w:pPr>
              <w:rPr>
                <w:rFonts w:ascii="Calibri" w:hAnsi="Calibri"/>
                <w:color w:val="000000"/>
              </w:rPr>
            </w:pPr>
            <w:r>
              <w:rPr>
                <w:rFonts w:ascii="Calibri" w:hAnsi="Calibri"/>
                <w:color w:val="000000"/>
              </w:rPr>
              <w:t>470_128929_5395(PMS2)_14</w:t>
            </w:r>
          </w:p>
        </w:tc>
        <w:tc>
          <w:tcPr>
            <w:tcW w:w="3220" w:type="dxa"/>
            <w:tcBorders>
              <w:top w:val="nil"/>
              <w:left w:val="nil"/>
              <w:bottom w:val="nil"/>
              <w:right w:val="nil"/>
            </w:tcBorders>
            <w:shd w:val="clear" w:color="auto" w:fill="auto"/>
            <w:noWrap/>
            <w:vAlign w:val="bottom"/>
            <w:hideMark/>
          </w:tcPr>
          <w:p w14:paraId="4F5C0474" w14:textId="77777777" w:rsidR="00985454" w:rsidRDefault="00985454">
            <w:pPr>
              <w:rPr>
                <w:rFonts w:ascii="Calibri" w:hAnsi="Calibri"/>
                <w:color w:val="000000"/>
              </w:rPr>
            </w:pPr>
            <w:r>
              <w:rPr>
                <w:rFonts w:ascii="Calibri" w:hAnsi="Calibri"/>
                <w:color w:val="000000"/>
              </w:rPr>
              <w:t>chr7:6017218-6017388</w:t>
            </w:r>
          </w:p>
        </w:tc>
      </w:tr>
      <w:tr w:rsidR="00985454" w14:paraId="597471A4" w14:textId="77777777" w:rsidTr="00CC7AD4">
        <w:trPr>
          <w:trHeight w:val="320"/>
        </w:trPr>
        <w:tc>
          <w:tcPr>
            <w:tcW w:w="3375" w:type="dxa"/>
            <w:tcBorders>
              <w:top w:val="nil"/>
              <w:left w:val="nil"/>
              <w:bottom w:val="nil"/>
              <w:right w:val="nil"/>
            </w:tcBorders>
            <w:shd w:val="clear" w:color="auto" w:fill="auto"/>
            <w:noWrap/>
            <w:vAlign w:val="bottom"/>
            <w:hideMark/>
          </w:tcPr>
          <w:p w14:paraId="2A42F774" w14:textId="77777777" w:rsidR="00985454" w:rsidRDefault="00985454">
            <w:pPr>
              <w:rPr>
                <w:rFonts w:ascii="Calibri" w:hAnsi="Calibri"/>
                <w:color w:val="000000"/>
              </w:rPr>
            </w:pPr>
            <w:r>
              <w:rPr>
                <w:rFonts w:ascii="Calibri" w:hAnsi="Calibri"/>
                <w:color w:val="000000"/>
              </w:rPr>
              <w:t>470_128928_5395(PMS2)_13</w:t>
            </w:r>
          </w:p>
        </w:tc>
        <w:tc>
          <w:tcPr>
            <w:tcW w:w="3220" w:type="dxa"/>
            <w:tcBorders>
              <w:top w:val="nil"/>
              <w:left w:val="nil"/>
              <w:bottom w:val="nil"/>
              <w:right w:val="nil"/>
            </w:tcBorders>
            <w:shd w:val="clear" w:color="auto" w:fill="auto"/>
            <w:noWrap/>
            <w:vAlign w:val="bottom"/>
            <w:hideMark/>
          </w:tcPr>
          <w:p w14:paraId="661BF435" w14:textId="77777777" w:rsidR="00985454" w:rsidRDefault="00985454">
            <w:pPr>
              <w:rPr>
                <w:rFonts w:ascii="Calibri" w:hAnsi="Calibri"/>
                <w:color w:val="000000"/>
              </w:rPr>
            </w:pPr>
            <w:r>
              <w:rPr>
                <w:rFonts w:ascii="Calibri" w:hAnsi="Calibri"/>
                <w:color w:val="000000"/>
              </w:rPr>
              <w:t>chr7:6018226-6018327</w:t>
            </w:r>
          </w:p>
        </w:tc>
      </w:tr>
      <w:tr w:rsidR="00985454" w14:paraId="2D28CDF7" w14:textId="77777777" w:rsidTr="00CC7AD4">
        <w:trPr>
          <w:trHeight w:val="320"/>
        </w:trPr>
        <w:tc>
          <w:tcPr>
            <w:tcW w:w="3375" w:type="dxa"/>
            <w:tcBorders>
              <w:top w:val="nil"/>
              <w:left w:val="nil"/>
              <w:bottom w:val="nil"/>
              <w:right w:val="nil"/>
            </w:tcBorders>
            <w:shd w:val="clear" w:color="auto" w:fill="auto"/>
            <w:noWrap/>
            <w:vAlign w:val="bottom"/>
            <w:hideMark/>
          </w:tcPr>
          <w:p w14:paraId="633878FE" w14:textId="77777777" w:rsidR="00985454" w:rsidRDefault="00985454">
            <w:pPr>
              <w:rPr>
                <w:rFonts w:ascii="Calibri" w:hAnsi="Calibri"/>
                <w:color w:val="000000"/>
              </w:rPr>
            </w:pPr>
            <w:r>
              <w:rPr>
                <w:rFonts w:ascii="Calibri" w:hAnsi="Calibri"/>
                <w:color w:val="000000"/>
              </w:rPr>
              <w:t>470_128927_5395(PMS2)_12</w:t>
            </w:r>
          </w:p>
        </w:tc>
        <w:tc>
          <w:tcPr>
            <w:tcW w:w="3220" w:type="dxa"/>
            <w:tcBorders>
              <w:top w:val="nil"/>
              <w:left w:val="nil"/>
              <w:bottom w:val="nil"/>
              <w:right w:val="nil"/>
            </w:tcBorders>
            <w:shd w:val="clear" w:color="auto" w:fill="auto"/>
            <w:noWrap/>
            <w:vAlign w:val="bottom"/>
            <w:hideMark/>
          </w:tcPr>
          <w:p w14:paraId="08868F01" w14:textId="77777777" w:rsidR="00985454" w:rsidRDefault="00985454">
            <w:pPr>
              <w:rPr>
                <w:rFonts w:ascii="Calibri" w:hAnsi="Calibri"/>
                <w:color w:val="000000"/>
              </w:rPr>
            </w:pPr>
            <w:r>
              <w:rPr>
                <w:rFonts w:ascii="Calibri" w:hAnsi="Calibri"/>
                <w:color w:val="000000"/>
              </w:rPr>
              <w:t>chr7:6022454-6022622</w:t>
            </w:r>
          </w:p>
        </w:tc>
      </w:tr>
      <w:tr w:rsidR="00985454" w14:paraId="32AEE6D8" w14:textId="77777777" w:rsidTr="00CC7AD4">
        <w:trPr>
          <w:trHeight w:val="320"/>
        </w:trPr>
        <w:tc>
          <w:tcPr>
            <w:tcW w:w="3375" w:type="dxa"/>
            <w:tcBorders>
              <w:top w:val="nil"/>
              <w:left w:val="nil"/>
              <w:bottom w:val="nil"/>
              <w:right w:val="nil"/>
            </w:tcBorders>
            <w:shd w:val="clear" w:color="auto" w:fill="auto"/>
            <w:noWrap/>
            <w:vAlign w:val="bottom"/>
            <w:hideMark/>
          </w:tcPr>
          <w:p w14:paraId="117243D7" w14:textId="77777777" w:rsidR="00985454" w:rsidRDefault="00985454">
            <w:pPr>
              <w:rPr>
                <w:rFonts w:ascii="Calibri" w:hAnsi="Calibri"/>
                <w:color w:val="000000"/>
              </w:rPr>
            </w:pPr>
            <w:r>
              <w:rPr>
                <w:rFonts w:ascii="Calibri" w:hAnsi="Calibri"/>
                <w:color w:val="000000"/>
              </w:rPr>
              <w:t>470_128926_5395(PMS2)_11</w:t>
            </w:r>
          </w:p>
        </w:tc>
        <w:tc>
          <w:tcPr>
            <w:tcW w:w="3220" w:type="dxa"/>
            <w:tcBorders>
              <w:top w:val="nil"/>
              <w:left w:val="nil"/>
              <w:bottom w:val="nil"/>
              <w:right w:val="nil"/>
            </w:tcBorders>
            <w:shd w:val="clear" w:color="auto" w:fill="auto"/>
            <w:noWrap/>
            <w:vAlign w:val="bottom"/>
            <w:hideMark/>
          </w:tcPr>
          <w:p w14:paraId="67A1510A" w14:textId="77777777" w:rsidR="00985454" w:rsidRDefault="00985454">
            <w:pPr>
              <w:rPr>
                <w:rFonts w:ascii="Calibri" w:hAnsi="Calibri"/>
                <w:color w:val="000000"/>
              </w:rPr>
            </w:pPr>
            <w:r>
              <w:rPr>
                <w:rFonts w:ascii="Calibri" w:hAnsi="Calibri"/>
                <w:color w:val="000000"/>
              </w:rPr>
              <w:t>chr7:6026389-6026664</w:t>
            </w:r>
          </w:p>
        </w:tc>
      </w:tr>
      <w:tr w:rsidR="00985454" w14:paraId="3127FBA2" w14:textId="77777777" w:rsidTr="00CC7AD4">
        <w:trPr>
          <w:trHeight w:val="320"/>
        </w:trPr>
        <w:tc>
          <w:tcPr>
            <w:tcW w:w="3375" w:type="dxa"/>
            <w:tcBorders>
              <w:top w:val="nil"/>
              <w:left w:val="nil"/>
              <w:bottom w:val="nil"/>
              <w:right w:val="nil"/>
            </w:tcBorders>
            <w:shd w:val="clear" w:color="auto" w:fill="auto"/>
            <w:noWrap/>
            <w:vAlign w:val="bottom"/>
            <w:hideMark/>
          </w:tcPr>
          <w:p w14:paraId="7ADAA9C2" w14:textId="77777777" w:rsidR="00985454" w:rsidRDefault="00985454">
            <w:pPr>
              <w:rPr>
                <w:rFonts w:ascii="Calibri" w:hAnsi="Calibri"/>
                <w:color w:val="000000"/>
              </w:rPr>
            </w:pPr>
            <w:r>
              <w:rPr>
                <w:rFonts w:ascii="Calibri" w:hAnsi="Calibri"/>
                <w:color w:val="000000"/>
              </w:rPr>
              <w:t>470_128926_5395(PMS2)_11</w:t>
            </w:r>
          </w:p>
        </w:tc>
        <w:tc>
          <w:tcPr>
            <w:tcW w:w="3220" w:type="dxa"/>
            <w:tcBorders>
              <w:top w:val="nil"/>
              <w:left w:val="nil"/>
              <w:bottom w:val="nil"/>
              <w:right w:val="nil"/>
            </w:tcBorders>
            <w:shd w:val="clear" w:color="auto" w:fill="auto"/>
            <w:noWrap/>
            <w:vAlign w:val="bottom"/>
            <w:hideMark/>
          </w:tcPr>
          <w:p w14:paraId="31AF67A5" w14:textId="77777777" w:rsidR="00985454" w:rsidRDefault="00985454">
            <w:pPr>
              <w:rPr>
                <w:rFonts w:ascii="Calibri" w:hAnsi="Calibri"/>
                <w:color w:val="000000"/>
              </w:rPr>
            </w:pPr>
            <w:r>
              <w:rPr>
                <w:rFonts w:ascii="Calibri" w:hAnsi="Calibri"/>
                <w:color w:val="000000"/>
              </w:rPr>
              <w:t>chr7:6026682-6027251</w:t>
            </w:r>
          </w:p>
        </w:tc>
      </w:tr>
      <w:tr w:rsidR="00985454" w14:paraId="5F544CFD" w14:textId="77777777" w:rsidTr="00CC7AD4">
        <w:trPr>
          <w:trHeight w:val="320"/>
        </w:trPr>
        <w:tc>
          <w:tcPr>
            <w:tcW w:w="3375" w:type="dxa"/>
            <w:tcBorders>
              <w:top w:val="nil"/>
              <w:left w:val="nil"/>
              <w:bottom w:val="nil"/>
              <w:right w:val="nil"/>
            </w:tcBorders>
            <w:shd w:val="clear" w:color="auto" w:fill="auto"/>
            <w:noWrap/>
            <w:vAlign w:val="bottom"/>
            <w:hideMark/>
          </w:tcPr>
          <w:p w14:paraId="65ED55C2" w14:textId="77777777" w:rsidR="00985454" w:rsidRDefault="00985454">
            <w:pPr>
              <w:rPr>
                <w:rFonts w:ascii="Calibri" w:hAnsi="Calibri"/>
                <w:color w:val="000000"/>
              </w:rPr>
            </w:pPr>
            <w:r>
              <w:rPr>
                <w:rFonts w:ascii="Calibri" w:hAnsi="Calibri"/>
                <w:color w:val="000000"/>
              </w:rPr>
              <w:t>470_128924_5395(PMS2)_9</w:t>
            </w:r>
          </w:p>
        </w:tc>
        <w:tc>
          <w:tcPr>
            <w:tcW w:w="3220" w:type="dxa"/>
            <w:tcBorders>
              <w:top w:val="nil"/>
              <w:left w:val="nil"/>
              <w:bottom w:val="nil"/>
              <w:right w:val="nil"/>
            </w:tcBorders>
            <w:shd w:val="clear" w:color="auto" w:fill="auto"/>
            <w:noWrap/>
            <w:vAlign w:val="bottom"/>
            <w:hideMark/>
          </w:tcPr>
          <w:p w14:paraId="5CFFE07F" w14:textId="77777777" w:rsidR="00985454" w:rsidRDefault="00985454">
            <w:pPr>
              <w:rPr>
                <w:rFonts w:ascii="Calibri" w:hAnsi="Calibri"/>
                <w:color w:val="000000"/>
              </w:rPr>
            </w:pPr>
            <w:r>
              <w:rPr>
                <w:rFonts w:ascii="Calibri" w:hAnsi="Calibri"/>
                <w:color w:val="000000"/>
              </w:rPr>
              <w:t>chr7:6031603-6031688</w:t>
            </w:r>
          </w:p>
        </w:tc>
      </w:tr>
      <w:tr w:rsidR="00985454" w14:paraId="043DE34B" w14:textId="77777777" w:rsidTr="00CC7AD4">
        <w:trPr>
          <w:trHeight w:val="320"/>
        </w:trPr>
        <w:tc>
          <w:tcPr>
            <w:tcW w:w="3375" w:type="dxa"/>
            <w:tcBorders>
              <w:top w:val="nil"/>
              <w:left w:val="nil"/>
              <w:bottom w:val="nil"/>
              <w:right w:val="nil"/>
            </w:tcBorders>
            <w:shd w:val="clear" w:color="auto" w:fill="auto"/>
            <w:noWrap/>
            <w:vAlign w:val="bottom"/>
            <w:hideMark/>
          </w:tcPr>
          <w:p w14:paraId="401A727B" w14:textId="77777777" w:rsidR="00985454" w:rsidRDefault="00985454">
            <w:pPr>
              <w:rPr>
                <w:rFonts w:ascii="Calibri" w:hAnsi="Calibri"/>
                <w:color w:val="000000"/>
              </w:rPr>
            </w:pPr>
            <w:r>
              <w:rPr>
                <w:rFonts w:ascii="Calibri" w:hAnsi="Calibri"/>
                <w:color w:val="000000"/>
              </w:rPr>
              <w:t>470_128920_5395(PMS2)_5</w:t>
            </w:r>
          </w:p>
        </w:tc>
        <w:tc>
          <w:tcPr>
            <w:tcW w:w="3220" w:type="dxa"/>
            <w:tcBorders>
              <w:top w:val="nil"/>
              <w:left w:val="nil"/>
              <w:bottom w:val="nil"/>
              <w:right w:val="nil"/>
            </w:tcBorders>
            <w:shd w:val="clear" w:color="auto" w:fill="auto"/>
            <w:noWrap/>
            <w:vAlign w:val="bottom"/>
            <w:hideMark/>
          </w:tcPr>
          <w:p w14:paraId="51A6BA17" w14:textId="77777777" w:rsidR="00985454" w:rsidRDefault="00985454">
            <w:pPr>
              <w:rPr>
                <w:rFonts w:ascii="Calibri" w:hAnsi="Calibri"/>
                <w:color w:val="000000"/>
              </w:rPr>
            </w:pPr>
            <w:r>
              <w:rPr>
                <w:rFonts w:ascii="Calibri" w:hAnsi="Calibri"/>
                <w:color w:val="000000"/>
              </w:rPr>
              <w:t>chr7:6042083-6042267</w:t>
            </w:r>
          </w:p>
        </w:tc>
      </w:tr>
      <w:tr w:rsidR="00985454" w14:paraId="1C74F05E" w14:textId="77777777" w:rsidTr="00CC7AD4">
        <w:trPr>
          <w:trHeight w:val="320"/>
        </w:trPr>
        <w:tc>
          <w:tcPr>
            <w:tcW w:w="3375" w:type="dxa"/>
            <w:tcBorders>
              <w:top w:val="nil"/>
              <w:left w:val="nil"/>
              <w:bottom w:val="nil"/>
              <w:right w:val="nil"/>
            </w:tcBorders>
            <w:shd w:val="clear" w:color="auto" w:fill="auto"/>
            <w:noWrap/>
            <w:vAlign w:val="bottom"/>
            <w:hideMark/>
          </w:tcPr>
          <w:p w14:paraId="55456D0A" w14:textId="77777777" w:rsidR="00985454" w:rsidRDefault="00985454">
            <w:pPr>
              <w:rPr>
                <w:rFonts w:ascii="Calibri" w:hAnsi="Calibri"/>
                <w:color w:val="000000"/>
              </w:rPr>
            </w:pPr>
            <w:r>
              <w:rPr>
                <w:rFonts w:ascii="Calibri" w:hAnsi="Calibri"/>
                <w:color w:val="000000"/>
              </w:rPr>
              <w:t>470_128919_5395(PMS2)_4</w:t>
            </w:r>
          </w:p>
        </w:tc>
        <w:tc>
          <w:tcPr>
            <w:tcW w:w="3220" w:type="dxa"/>
            <w:tcBorders>
              <w:top w:val="nil"/>
              <w:left w:val="nil"/>
              <w:bottom w:val="nil"/>
              <w:right w:val="nil"/>
            </w:tcBorders>
            <w:shd w:val="clear" w:color="auto" w:fill="auto"/>
            <w:noWrap/>
            <w:vAlign w:val="bottom"/>
            <w:hideMark/>
          </w:tcPr>
          <w:p w14:paraId="63750CB2" w14:textId="77777777" w:rsidR="00985454" w:rsidRDefault="00985454">
            <w:pPr>
              <w:rPr>
                <w:rFonts w:ascii="Calibri" w:hAnsi="Calibri"/>
                <w:color w:val="000000"/>
              </w:rPr>
            </w:pPr>
            <w:r>
              <w:rPr>
                <w:rFonts w:ascii="Calibri" w:hAnsi="Calibri"/>
                <w:color w:val="000000"/>
              </w:rPr>
              <w:t>chr7:6043320-6043423</w:t>
            </w:r>
          </w:p>
        </w:tc>
      </w:tr>
      <w:tr w:rsidR="00985454" w14:paraId="53E365A1" w14:textId="77777777" w:rsidTr="00CC7AD4">
        <w:trPr>
          <w:trHeight w:val="320"/>
        </w:trPr>
        <w:tc>
          <w:tcPr>
            <w:tcW w:w="3375" w:type="dxa"/>
            <w:tcBorders>
              <w:top w:val="nil"/>
              <w:left w:val="nil"/>
              <w:bottom w:val="nil"/>
              <w:right w:val="nil"/>
            </w:tcBorders>
            <w:shd w:val="clear" w:color="auto" w:fill="auto"/>
            <w:noWrap/>
            <w:vAlign w:val="bottom"/>
            <w:hideMark/>
          </w:tcPr>
          <w:p w14:paraId="4D36089C" w14:textId="77777777" w:rsidR="00985454" w:rsidRDefault="00985454">
            <w:pPr>
              <w:rPr>
                <w:rFonts w:ascii="Calibri" w:hAnsi="Calibri"/>
                <w:color w:val="000000"/>
              </w:rPr>
            </w:pPr>
            <w:r>
              <w:rPr>
                <w:rFonts w:ascii="Calibri" w:hAnsi="Calibri"/>
                <w:color w:val="000000"/>
              </w:rPr>
              <w:t>470_128918_5395(PMS2)_3</w:t>
            </w:r>
          </w:p>
        </w:tc>
        <w:tc>
          <w:tcPr>
            <w:tcW w:w="3220" w:type="dxa"/>
            <w:tcBorders>
              <w:top w:val="nil"/>
              <w:left w:val="nil"/>
              <w:bottom w:val="nil"/>
              <w:right w:val="nil"/>
            </w:tcBorders>
            <w:shd w:val="clear" w:color="auto" w:fill="auto"/>
            <w:noWrap/>
            <w:vAlign w:val="bottom"/>
            <w:hideMark/>
          </w:tcPr>
          <w:p w14:paraId="2CF526EF" w14:textId="77777777" w:rsidR="00985454" w:rsidRDefault="00985454">
            <w:pPr>
              <w:rPr>
                <w:rFonts w:ascii="Calibri" w:hAnsi="Calibri"/>
                <w:color w:val="000000"/>
              </w:rPr>
            </w:pPr>
            <w:r>
              <w:rPr>
                <w:rFonts w:ascii="Calibri" w:hAnsi="Calibri"/>
                <w:color w:val="000000"/>
              </w:rPr>
              <w:t>chr7:6043602-6043689</w:t>
            </w:r>
          </w:p>
        </w:tc>
      </w:tr>
      <w:tr w:rsidR="00985454" w14:paraId="5649D36B" w14:textId="77777777" w:rsidTr="00CC7AD4">
        <w:trPr>
          <w:trHeight w:val="320"/>
        </w:trPr>
        <w:tc>
          <w:tcPr>
            <w:tcW w:w="3375" w:type="dxa"/>
            <w:tcBorders>
              <w:top w:val="nil"/>
              <w:left w:val="nil"/>
              <w:bottom w:val="nil"/>
              <w:right w:val="nil"/>
            </w:tcBorders>
            <w:shd w:val="clear" w:color="auto" w:fill="auto"/>
            <w:noWrap/>
            <w:vAlign w:val="bottom"/>
            <w:hideMark/>
          </w:tcPr>
          <w:p w14:paraId="55BEC447" w14:textId="77777777" w:rsidR="00985454" w:rsidRDefault="00985454">
            <w:pPr>
              <w:rPr>
                <w:rFonts w:ascii="Calibri" w:hAnsi="Calibri"/>
                <w:color w:val="000000"/>
              </w:rPr>
            </w:pPr>
            <w:r>
              <w:rPr>
                <w:rFonts w:ascii="Calibri" w:hAnsi="Calibri"/>
                <w:color w:val="000000"/>
              </w:rPr>
              <w:t>470_128917_5395(PMS2)_2</w:t>
            </w:r>
          </w:p>
        </w:tc>
        <w:tc>
          <w:tcPr>
            <w:tcW w:w="3220" w:type="dxa"/>
            <w:tcBorders>
              <w:top w:val="nil"/>
              <w:left w:val="nil"/>
              <w:bottom w:val="nil"/>
              <w:right w:val="nil"/>
            </w:tcBorders>
            <w:shd w:val="clear" w:color="auto" w:fill="auto"/>
            <w:noWrap/>
            <w:vAlign w:val="bottom"/>
            <w:hideMark/>
          </w:tcPr>
          <w:p w14:paraId="127CBC20" w14:textId="77777777" w:rsidR="00985454" w:rsidRDefault="00985454">
            <w:pPr>
              <w:rPr>
                <w:rFonts w:ascii="Calibri" w:hAnsi="Calibri"/>
                <w:color w:val="000000"/>
              </w:rPr>
            </w:pPr>
            <w:r>
              <w:rPr>
                <w:rFonts w:ascii="Calibri" w:hAnsi="Calibri"/>
                <w:color w:val="000000"/>
              </w:rPr>
              <w:t>chr7:6045522-6045662</w:t>
            </w:r>
          </w:p>
        </w:tc>
      </w:tr>
      <w:tr w:rsidR="00985454" w14:paraId="38CF499E" w14:textId="77777777" w:rsidTr="00CC7AD4">
        <w:trPr>
          <w:trHeight w:val="320"/>
        </w:trPr>
        <w:tc>
          <w:tcPr>
            <w:tcW w:w="3375" w:type="dxa"/>
            <w:tcBorders>
              <w:top w:val="nil"/>
              <w:left w:val="nil"/>
              <w:bottom w:val="nil"/>
              <w:right w:val="nil"/>
            </w:tcBorders>
            <w:shd w:val="clear" w:color="auto" w:fill="auto"/>
            <w:noWrap/>
            <w:vAlign w:val="bottom"/>
            <w:hideMark/>
          </w:tcPr>
          <w:p w14:paraId="694087C3" w14:textId="77777777" w:rsidR="00985454" w:rsidRDefault="00985454">
            <w:pPr>
              <w:rPr>
                <w:rFonts w:ascii="Calibri" w:hAnsi="Calibri"/>
                <w:color w:val="000000"/>
              </w:rPr>
            </w:pPr>
            <w:r>
              <w:rPr>
                <w:rFonts w:ascii="Calibri" w:hAnsi="Calibri"/>
                <w:color w:val="000000"/>
              </w:rPr>
              <w:t>466_106280_4233(MET)_4a</w:t>
            </w:r>
          </w:p>
        </w:tc>
        <w:tc>
          <w:tcPr>
            <w:tcW w:w="3220" w:type="dxa"/>
            <w:tcBorders>
              <w:top w:val="nil"/>
              <w:left w:val="nil"/>
              <w:bottom w:val="nil"/>
              <w:right w:val="nil"/>
            </w:tcBorders>
            <w:shd w:val="clear" w:color="auto" w:fill="auto"/>
            <w:noWrap/>
            <w:vAlign w:val="bottom"/>
            <w:hideMark/>
          </w:tcPr>
          <w:p w14:paraId="6BA52026" w14:textId="77777777" w:rsidR="00985454" w:rsidRDefault="00985454">
            <w:pPr>
              <w:rPr>
                <w:rFonts w:ascii="Calibri" w:hAnsi="Calibri"/>
                <w:color w:val="000000"/>
              </w:rPr>
            </w:pPr>
            <w:r>
              <w:rPr>
                <w:rFonts w:ascii="Calibri" w:hAnsi="Calibri"/>
                <w:color w:val="000000"/>
              </w:rPr>
              <w:t>chr7:116364153-116364218</w:t>
            </w:r>
          </w:p>
        </w:tc>
      </w:tr>
      <w:tr w:rsidR="00985454" w14:paraId="16D4B8D3" w14:textId="77777777" w:rsidTr="00CC7AD4">
        <w:trPr>
          <w:trHeight w:val="320"/>
        </w:trPr>
        <w:tc>
          <w:tcPr>
            <w:tcW w:w="3375" w:type="dxa"/>
            <w:tcBorders>
              <w:top w:val="nil"/>
              <w:left w:val="nil"/>
              <w:bottom w:val="nil"/>
              <w:right w:val="nil"/>
            </w:tcBorders>
            <w:shd w:val="clear" w:color="auto" w:fill="auto"/>
            <w:noWrap/>
            <w:vAlign w:val="bottom"/>
            <w:hideMark/>
          </w:tcPr>
          <w:p w14:paraId="0347F6F6" w14:textId="77777777" w:rsidR="00985454" w:rsidRDefault="00985454">
            <w:pPr>
              <w:rPr>
                <w:rFonts w:ascii="Calibri" w:hAnsi="Calibri"/>
                <w:color w:val="000000"/>
              </w:rPr>
            </w:pPr>
            <w:r>
              <w:rPr>
                <w:rFonts w:ascii="Calibri" w:hAnsi="Calibri"/>
                <w:color w:val="000000"/>
              </w:rPr>
              <w:t>464_94998_58508(KMT2C)_35</w:t>
            </w:r>
          </w:p>
        </w:tc>
        <w:tc>
          <w:tcPr>
            <w:tcW w:w="3220" w:type="dxa"/>
            <w:tcBorders>
              <w:top w:val="nil"/>
              <w:left w:val="nil"/>
              <w:bottom w:val="nil"/>
              <w:right w:val="nil"/>
            </w:tcBorders>
            <w:shd w:val="clear" w:color="auto" w:fill="auto"/>
            <w:noWrap/>
            <w:vAlign w:val="bottom"/>
            <w:hideMark/>
          </w:tcPr>
          <w:p w14:paraId="7AD9F68F" w14:textId="77777777" w:rsidR="00985454" w:rsidRDefault="00985454">
            <w:pPr>
              <w:rPr>
                <w:rFonts w:ascii="Calibri" w:hAnsi="Calibri"/>
                <w:color w:val="000000"/>
              </w:rPr>
            </w:pPr>
            <w:r>
              <w:rPr>
                <w:rFonts w:ascii="Calibri" w:hAnsi="Calibri"/>
                <w:color w:val="000000"/>
              </w:rPr>
              <w:t>chr7:151882642-151882716</w:t>
            </w:r>
          </w:p>
        </w:tc>
      </w:tr>
      <w:tr w:rsidR="00985454" w14:paraId="0B80D8A3" w14:textId="77777777" w:rsidTr="00CC7AD4">
        <w:trPr>
          <w:trHeight w:val="320"/>
        </w:trPr>
        <w:tc>
          <w:tcPr>
            <w:tcW w:w="3375" w:type="dxa"/>
            <w:tcBorders>
              <w:top w:val="nil"/>
              <w:left w:val="nil"/>
              <w:bottom w:val="nil"/>
              <w:right w:val="nil"/>
            </w:tcBorders>
            <w:shd w:val="clear" w:color="auto" w:fill="auto"/>
            <w:noWrap/>
            <w:vAlign w:val="bottom"/>
            <w:hideMark/>
          </w:tcPr>
          <w:p w14:paraId="79C33E35" w14:textId="77777777" w:rsidR="00985454" w:rsidRDefault="00985454">
            <w:pPr>
              <w:rPr>
                <w:rFonts w:ascii="Calibri" w:hAnsi="Calibri"/>
                <w:color w:val="000000"/>
              </w:rPr>
            </w:pPr>
            <w:r>
              <w:rPr>
                <w:rFonts w:ascii="Calibri" w:hAnsi="Calibri"/>
                <w:color w:val="000000"/>
              </w:rPr>
              <w:t>464_94988_58508(KMT2C)_25</w:t>
            </w:r>
          </w:p>
        </w:tc>
        <w:tc>
          <w:tcPr>
            <w:tcW w:w="3220" w:type="dxa"/>
            <w:tcBorders>
              <w:top w:val="nil"/>
              <w:left w:val="nil"/>
              <w:bottom w:val="nil"/>
              <w:right w:val="nil"/>
            </w:tcBorders>
            <w:shd w:val="clear" w:color="auto" w:fill="auto"/>
            <w:noWrap/>
            <w:vAlign w:val="bottom"/>
            <w:hideMark/>
          </w:tcPr>
          <w:p w14:paraId="52366300" w14:textId="77777777" w:rsidR="00985454" w:rsidRDefault="00985454">
            <w:pPr>
              <w:rPr>
                <w:rFonts w:ascii="Calibri" w:hAnsi="Calibri"/>
                <w:color w:val="000000"/>
              </w:rPr>
            </w:pPr>
            <w:r>
              <w:rPr>
                <w:rFonts w:ascii="Calibri" w:hAnsi="Calibri"/>
                <w:color w:val="000000"/>
              </w:rPr>
              <w:t>chr7:151902190-151902310</w:t>
            </w:r>
          </w:p>
        </w:tc>
      </w:tr>
      <w:tr w:rsidR="00985454" w14:paraId="3F0EDCE3" w14:textId="77777777" w:rsidTr="00CC7AD4">
        <w:trPr>
          <w:trHeight w:val="320"/>
        </w:trPr>
        <w:tc>
          <w:tcPr>
            <w:tcW w:w="3375" w:type="dxa"/>
            <w:tcBorders>
              <w:top w:val="nil"/>
              <w:left w:val="nil"/>
              <w:bottom w:val="nil"/>
              <w:right w:val="nil"/>
            </w:tcBorders>
            <w:shd w:val="clear" w:color="auto" w:fill="auto"/>
            <w:noWrap/>
            <w:vAlign w:val="bottom"/>
            <w:hideMark/>
          </w:tcPr>
          <w:p w14:paraId="69038C53" w14:textId="77777777" w:rsidR="00985454" w:rsidRDefault="00985454">
            <w:pPr>
              <w:rPr>
                <w:rFonts w:ascii="Calibri" w:hAnsi="Calibri"/>
                <w:color w:val="000000"/>
              </w:rPr>
            </w:pPr>
            <w:r>
              <w:rPr>
                <w:rFonts w:ascii="Calibri" w:hAnsi="Calibri"/>
                <w:color w:val="000000"/>
              </w:rPr>
              <w:t>464_94987_58508(KMT2C)_24</w:t>
            </w:r>
          </w:p>
        </w:tc>
        <w:tc>
          <w:tcPr>
            <w:tcW w:w="3220" w:type="dxa"/>
            <w:tcBorders>
              <w:top w:val="nil"/>
              <w:left w:val="nil"/>
              <w:bottom w:val="nil"/>
              <w:right w:val="nil"/>
            </w:tcBorders>
            <w:shd w:val="clear" w:color="auto" w:fill="auto"/>
            <w:noWrap/>
            <w:vAlign w:val="bottom"/>
            <w:hideMark/>
          </w:tcPr>
          <w:p w14:paraId="482B4550" w14:textId="77777777" w:rsidR="00985454" w:rsidRDefault="00985454">
            <w:pPr>
              <w:rPr>
                <w:rFonts w:ascii="Calibri" w:hAnsi="Calibri"/>
                <w:color w:val="000000"/>
              </w:rPr>
            </w:pPr>
            <w:r>
              <w:rPr>
                <w:rFonts w:ascii="Calibri" w:hAnsi="Calibri"/>
                <w:color w:val="000000"/>
              </w:rPr>
              <w:t>chr7:151904384-151904513</w:t>
            </w:r>
          </w:p>
        </w:tc>
      </w:tr>
      <w:tr w:rsidR="00985454" w14:paraId="49372D4E" w14:textId="77777777" w:rsidTr="00CC7AD4">
        <w:trPr>
          <w:trHeight w:val="320"/>
        </w:trPr>
        <w:tc>
          <w:tcPr>
            <w:tcW w:w="3375" w:type="dxa"/>
            <w:tcBorders>
              <w:top w:val="nil"/>
              <w:left w:val="nil"/>
              <w:bottom w:val="nil"/>
              <w:right w:val="nil"/>
            </w:tcBorders>
            <w:shd w:val="clear" w:color="auto" w:fill="auto"/>
            <w:noWrap/>
            <w:vAlign w:val="bottom"/>
            <w:hideMark/>
          </w:tcPr>
          <w:p w14:paraId="383CCD9A" w14:textId="77777777" w:rsidR="00985454" w:rsidRDefault="00985454">
            <w:pPr>
              <w:rPr>
                <w:rFonts w:ascii="Calibri" w:hAnsi="Calibri"/>
                <w:color w:val="000000"/>
              </w:rPr>
            </w:pPr>
            <w:r>
              <w:rPr>
                <w:rFonts w:ascii="Calibri" w:hAnsi="Calibri"/>
                <w:color w:val="000000"/>
              </w:rPr>
              <w:t>464_94986_58508(KMT2C)_23</w:t>
            </w:r>
          </w:p>
        </w:tc>
        <w:tc>
          <w:tcPr>
            <w:tcW w:w="3220" w:type="dxa"/>
            <w:tcBorders>
              <w:top w:val="nil"/>
              <w:left w:val="nil"/>
              <w:bottom w:val="nil"/>
              <w:right w:val="nil"/>
            </w:tcBorders>
            <w:shd w:val="clear" w:color="auto" w:fill="auto"/>
            <w:noWrap/>
            <w:vAlign w:val="bottom"/>
            <w:hideMark/>
          </w:tcPr>
          <w:p w14:paraId="0FA85E52" w14:textId="77777777" w:rsidR="00985454" w:rsidRDefault="00985454">
            <w:pPr>
              <w:rPr>
                <w:rFonts w:ascii="Calibri" w:hAnsi="Calibri"/>
                <w:color w:val="000000"/>
              </w:rPr>
            </w:pPr>
            <w:r>
              <w:rPr>
                <w:rFonts w:ascii="Calibri" w:hAnsi="Calibri"/>
                <w:color w:val="000000"/>
              </w:rPr>
              <w:t>chr7:151917607-151917820</w:t>
            </w:r>
          </w:p>
        </w:tc>
      </w:tr>
      <w:tr w:rsidR="00985454" w14:paraId="52CC0719" w14:textId="77777777" w:rsidTr="00CC7AD4">
        <w:trPr>
          <w:trHeight w:val="320"/>
        </w:trPr>
        <w:tc>
          <w:tcPr>
            <w:tcW w:w="3375" w:type="dxa"/>
            <w:tcBorders>
              <w:top w:val="nil"/>
              <w:left w:val="nil"/>
              <w:bottom w:val="nil"/>
              <w:right w:val="nil"/>
            </w:tcBorders>
            <w:shd w:val="clear" w:color="auto" w:fill="auto"/>
            <w:noWrap/>
            <w:vAlign w:val="bottom"/>
            <w:hideMark/>
          </w:tcPr>
          <w:p w14:paraId="64D1E80B" w14:textId="77777777" w:rsidR="00985454" w:rsidRDefault="00985454">
            <w:pPr>
              <w:rPr>
                <w:rFonts w:ascii="Calibri" w:hAnsi="Calibri"/>
                <w:color w:val="000000"/>
              </w:rPr>
            </w:pPr>
            <w:r>
              <w:rPr>
                <w:rFonts w:ascii="Calibri" w:hAnsi="Calibri"/>
                <w:color w:val="000000"/>
              </w:rPr>
              <w:t>464_94985_58508(KMT2C)_22</w:t>
            </w:r>
          </w:p>
        </w:tc>
        <w:tc>
          <w:tcPr>
            <w:tcW w:w="3220" w:type="dxa"/>
            <w:tcBorders>
              <w:top w:val="nil"/>
              <w:left w:val="nil"/>
              <w:bottom w:val="nil"/>
              <w:right w:val="nil"/>
            </w:tcBorders>
            <w:shd w:val="clear" w:color="auto" w:fill="auto"/>
            <w:noWrap/>
            <w:vAlign w:val="bottom"/>
            <w:hideMark/>
          </w:tcPr>
          <w:p w14:paraId="63BFDE9D" w14:textId="77777777" w:rsidR="00985454" w:rsidRDefault="00985454">
            <w:pPr>
              <w:rPr>
                <w:rFonts w:ascii="Calibri" w:hAnsi="Calibri"/>
                <w:color w:val="000000"/>
              </w:rPr>
            </w:pPr>
            <w:r>
              <w:rPr>
                <w:rFonts w:ascii="Calibri" w:hAnsi="Calibri"/>
                <w:color w:val="000000"/>
              </w:rPr>
              <w:t>chr7:151919085-151919151</w:t>
            </w:r>
          </w:p>
        </w:tc>
      </w:tr>
      <w:tr w:rsidR="00985454" w14:paraId="0E0D4E96" w14:textId="77777777" w:rsidTr="00CC7AD4">
        <w:trPr>
          <w:trHeight w:val="320"/>
        </w:trPr>
        <w:tc>
          <w:tcPr>
            <w:tcW w:w="3375" w:type="dxa"/>
            <w:tcBorders>
              <w:top w:val="nil"/>
              <w:left w:val="nil"/>
              <w:bottom w:val="nil"/>
              <w:right w:val="nil"/>
            </w:tcBorders>
            <w:shd w:val="clear" w:color="auto" w:fill="auto"/>
            <w:noWrap/>
            <w:vAlign w:val="bottom"/>
            <w:hideMark/>
          </w:tcPr>
          <w:p w14:paraId="783930A8" w14:textId="77777777" w:rsidR="00985454" w:rsidRDefault="00985454">
            <w:pPr>
              <w:rPr>
                <w:rFonts w:ascii="Calibri" w:hAnsi="Calibri"/>
                <w:color w:val="000000"/>
              </w:rPr>
            </w:pPr>
            <w:r>
              <w:rPr>
                <w:rFonts w:ascii="Calibri" w:hAnsi="Calibri"/>
                <w:color w:val="000000"/>
              </w:rPr>
              <w:t>464_94984_58508(KMT2C)_21</w:t>
            </w:r>
          </w:p>
        </w:tc>
        <w:tc>
          <w:tcPr>
            <w:tcW w:w="3220" w:type="dxa"/>
            <w:tcBorders>
              <w:top w:val="nil"/>
              <w:left w:val="nil"/>
              <w:bottom w:val="nil"/>
              <w:right w:val="nil"/>
            </w:tcBorders>
            <w:shd w:val="clear" w:color="auto" w:fill="auto"/>
            <w:noWrap/>
            <w:vAlign w:val="bottom"/>
            <w:hideMark/>
          </w:tcPr>
          <w:p w14:paraId="450C906C" w14:textId="77777777" w:rsidR="00985454" w:rsidRDefault="00985454">
            <w:pPr>
              <w:rPr>
                <w:rFonts w:ascii="Calibri" w:hAnsi="Calibri"/>
                <w:color w:val="000000"/>
              </w:rPr>
            </w:pPr>
            <w:r>
              <w:rPr>
                <w:rFonts w:ascii="Calibri" w:hAnsi="Calibri"/>
                <w:color w:val="000000"/>
              </w:rPr>
              <w:t>chr7:151919657-151919767</w:t>
            </w:r>
          </w:p>
        </w:tc>
      </w:tr>
      <w:tr w:rsidR="00985454" w14:paraId="0AF3F496" w14:textId="77777777" w:rsidTr="00CC7AD4">
        <w:trPr>
          <w:trHeight w:val="320"/>
        </w:trPr>
        <w:tc>
          <w:tcPr>
            <w:tcW w:w="3375" w:type="dxa"/>
            <w:tcBorders>
              <w:top w:val="nil"/>
              <w:left w:val="nil"/>
              <w:bottom w:val="nil"/>
              <w:right w:val="nil"/>
            </w:tcBorders>
            <w:shd w:val="clear" w:color="auto" w:fill="auto"/>
            <w:noWrap/>
            <w:vAlign w:val="bottom"/>
            <w:hideMark/>
          </w:tcPr>
          <w:p w14:paraId="2F8C91AE" w14:textId="77777777" w:rsidR="00985454" w:rsidRDefault="00985454">
            <w:pPr>
              <w:rPr>
                <w:rFonts w:ascii="Calibri" w:hAnsi="Calibri"/>
                <w:color w:val="000000"/>
              </w:rPr>
            </w:pPr>
            <w:r>
              <w:rPr>
                <w:rFonts w:ascii="Calibri" w:hAnsi="Calibri"/>
                <w:color w:val="000000"/>
              </w:rPr>
              <w:t>464_94983_58508(KMT2C)_20</w:t>
            </w:r>
          </w:p>
        </w:tc>
        <w:tc>
          <w:tcPr>
            <w:tcW w:w="3220" w:type="dxa"/>
            <w:tcBorders>
              <w:top w:val="nil"/>
              <w:left w:val="nil"/>
              <w:bottom w:val="nil"/>
              <w:right w:val="nil"/>
            </w:tcBorders>
            <w:shd w:val="clear" w:color="auto" w:fill="auto"/>
            <w:noWrap/>
            <w:vAlign w:val="bottom"/>
            <w:hideMark/>
          </w:tcPr>
          <w:p w14:paraId="3EBD9B19" w14:textId="77777777" w:rsidR="00985454" w:rsidRDefault="00985454">
            <w:pPr>
              <w:rPr>
                <w:rFonts w:ascii="Calibri" w:hAnsi="Calibri"/>
                <w:color w:val="000000"/>
              </w:rPr>
            </w:pPr>
            <w:r>
              <w:rPr>
                <w:rFonts w:ascii="Calibri" w:hAnsi="Calibri"/>
                <w:color w:val="000000"/>
              </w:rPr>
              <w:t>chr7:151921099-151921264</w:t>
            </w:r>
          </w:p>
        </w:tc>
      </w:tr>
      <w:tr w:rsidR="00985454" w14:paraId="7F061579" w14:textId="77777777" w:rsidTr="00CC7AD4">
        <w:trPr>
          <w:trHeight w:val="320"/>
        </w:trPr>
        <w:tc>
          <w:tcPr>
            <w:tcW w:w="3375" w:type="dxa"/>
            <w:tcBorders>
              <w:top w:val="nil"/>
              <w:left w:val="nil"/>
              <w:bottom w:val="nil"/>
              <w:right w:val="nil"/>
            </w:tcBorders>
            <w:shd w:val="clear" w:color="auto" w:fill="auto"/>
            <w:noWrap/>
            <w:vAlign w:val="bottom"/>
            <w:hideMark/>
          </w:tcPr>
          <w:p w14:paraId="4BFAE48D" w14:textId="77777777" w:rsidR="00985454" w:rsidRDefault="00985454">
            <w:pPr>
              <w:rPr>
                <w:rFonts w:ascii="Calibri" w:hAnsi="Calibri"/>
                <w:color w:val="000000"/>
              </w:rPr>
            </w:pPr>
            <w:r>
              <w:rPr>
                <w:rFonts w:ascii="Calibri" w:hAnsi="Calibri"/>
                <w:color w:val="000000"/>
              </w:rPr>
              <w:t>464_94982_58508(KMT2C)_19</w:t>
            </w:r>
          </w:p>
        </w:tc>
        <w:tc>
          <w:tcPr>
            <w:tcW w:w="3220" w:type="dxa"/>
            <w:tcBorders>
              <w:top w:val="nil"/>
              <w:left w:val="nil"/>
              <w:bottom w:val="nil"/>
              <w:right w:val="nil"/>
            </w:tcBorders>
            <w:shd w:val="clear" w:color="auto" w:fill="auto"/>
            <w:noWrap/>
            <w:vAlign w:val="bottom"/>
            <w:hideMark/>
          </w:tcPr>
          <w:p w14:paraId="731EC8B1" w14:textId="77777777" w:rsidR="00985454" w:rsidRDefault="00985454">
            <w:pPr>
              <w:rPr>
                <w:rFonts w:ascii="Calibri" w:hAnsi="Calibri"/>
                <w:color w:val="000000"/>
              </w:rPr>
            </w:pPr>
            <w:r>
              <w:rPr>
                <w:rFonts w:ascii="Calibri" w:hAnsi="Calibri"/>
                <w:color w:val="000000"/>
              </w:rPr>
              <w:t>chr7:151921519-151921701</w:t>
            </w:r>
          </w:p>
        </w:tc>
      </w:tr>
      <w:tr w:rsidR="00985454" w14:paraId="26AC9229" w14:textId="77777777" w:rsidTr="00CC7AD4">
        <w:trPr>
          <w:trHeight w:val="320"/>
        </w:trPr>
        <w:tc>
          <w:tcPr>
            <w:tcW w:w="3375" w:type="dxa"/>
            <w:tcBorders>
              <w:top w:val="nil"/>
              <w:left w:val="nil"/>
              <w:bottom w:val="nil"/>
              <w:right w:val="nil"/>
            </w:tcBorders>
            <w:shd w:val="clear" w:color="auto" w:fill="auto"/>
            <w:noWrap/>
            <w:vAlign w:val="bottom"/>
            <w:hideMark/>
          </w:tcPr>
          <w:p w14:paraId="2772C7CF" w14:textId="77777777" w:rsidR="00985454" w:rsidRDefault="00985454">
            <w:pPr>
              <w:rPr>
                <w:rFonts w:ascii="Calibri" w:hAnsi="Calibri"/>
                <w:color w:val="000000"/>
              </w:rPr>
            </w:pPr>
            <w:r>
              <w:rPr>
                <w:rFonts w:ascii="Calibri" w:hAnsi="Calibri"/>
                <w:color w:val="000000"/>
              </w:rPr>
              <w:t>464_94981_58508(KMT2C)_18</w:t>
            </w:r>
          </w:p>
        </w:tc>
        <w:tc>
          <w:tcPr>
            <w:tcW w:w="3220" w:type="dxa"/>
            <w:tcBorders>
              <w:top w:val="nil"/>
              <w:left w:val="nil"/>
              <w:bottom w:val="nil"/>
              <w:right w:val="nil"/>
            </w:tcBorders>
            <w:shd w:val="clear" w:color="auto" w:fill="auto"/>
            <w:noWrap/>
            <w:vAlign w:val="bottom"/>
            <w:hideMark/>
          </w:tcPr>
          <w:p w14:paraId="7968059F" w14:textId="77777777" w:rsidR="00985454" w:rsidRDefault="00985454">
            <w:pPr>
              <w:rPr>
                <w:rFonts w:ascii="Calibri" w:hAnsi="Calibri"/>
                <w:color w:val="000000"/>
              </w:rPr>
            </w:pPr>
            <w:r>
              <w:rPr>
                <w:rFonts w:ascii="Calibri" w:hAnsi="Calibri"/>
                <w:color w:val="000000"/>
              </w:rPr>
              <w:t>chr7:151927007-151927112</w:t>
            </w:r>
          </w:p>
        </w:tc>
      </w:tr>
      <w:tr w:rsidR="00985454" w14:paraId="482FC988" w14:textId="77777777" w:rsidTr="00CC7AD4">
        <w:trPr>
          <w:trHeight w:val="320"/>
        </w:trPr>
        <w:tc>
          <w:tcPr>
            <w:tcW w:w="3375" w:type="dxa"/>
            <w:tcBorders>
              <w:top w:val="nil"/>
              <w:left w:val="nil"/>
              <w:bottom w:val="nil"/>
              <w:right w:val="nil"/>
            </w:tcBorders>
            <w:shd w:val="clear" w:color="auto" w:fill="auto"/>
            <w:noWrap/>
            <w:vAlign w:val="bottom"/>
            <w:hideMark/>
          </w:tcPr>
          <w:p w14:paraId="456FE9DD" w14:textId="77777777" w:rsidR="00985454" w:rsidRDefault="00985454">
            <w:pPr>
              <w:rPr>
                <w:rFonts w:ascii="Calibri" w:hAnsi="Calibri"/>
                <w:color w:val="000000"/>
              </w:rPr>
            </w:pPr>
            <w:r>
              <w:rPr>
                <w:rFonts w:ascii="Calibri" w:hAnsi="Calibri"/>
                <w:color w:val="000000"/>
              </w:rPr>
              <w:t>464_94980_58508(KMT2C)_17</w:t>
            </w:r>
          </w:p>
        </w:tc>
        <w:tc>
          <w:tcPr>
            <w:tcW w:w="3220" w:type="dxa"/>
            <w:tcBorders>
              <w:top w:val="nil"/>
              <w:left w:val="nil"/>
              <w:bottom w:val="nil"/>
              <w:right w:val="nil"/>
            </w:tcBorders>
            <w:shd w:val="clear" w:color="auto" w:fill="auto"/>
            <w:noWrap/>
            <w:vAlign w:val="bottom"/>
            <w:hideMark/>
          </w:tcPr>
          <w:p w14:paraId="716B9B40" w14:textId="77777777" w:rsidR="00985454" w:rsidRDefault="00985454">
            <w:pPr>
              <w:rPr>
                <w:rFonts w:ascii="Calibri" w:hAnsi="Calibri"/>
                <w:color w:val="000000"/>
              </w:rPr>
            </w:pPr>
            <w:r>
              <w:rPr>
                <w:rFonts w:ascii="Calibri" w:hAnsi="Calibri"/>
                <w:color w:val="000000"/>
              </w:rPr>
              <w:t>chr7:151927304-151927406</w:t>
            </w:r>
          </w:p>
        </w:tc>
      </w:tr>
      <w:tr w:rsidR="00985454" w14:paraId="01F8D77E" w14:textId="77777777" w:rsidTr="00CC7AD4">
        <w:trPr>
          <w:trHeight w:val="320"/>
        </w:trPr>
        <w:tc>
          <w:tcPr>
            <w:tcW w:w="3375" w:type="dxa"/>
            <w:tcBorders>
              <w:top w:val="nil"/>
              <w:left w:val="nil"/>
              <w:bottom w:val="nil"/>
              <w:right w:val="nil"/>
            </w:tcBorders>
            <w:shd w:val="clear" w:color="auto" w:fill="auto"/>
            <w:noWrap/>
            <w:vAlign w:val="bottom"/>
            <w:hideMark/>
          </w:tcPr>
          <w:p w14:paraId="6C5333CE" w14:textId="77777777" w:rsidR="00985454" w:rsidRDefault="00985454">
            <w:pPr>
              <w:rPr>
                <w:rFonts w:ascii="Calibri" w:hAnsi="Calibri"/>
                <w:color w:val="000000"/>
              </w:rPr>
            </w:pPr>
            <w:r>
              <w:rPr>
                <w:rFonts w:ascii="Calibri" w:hAnsi="Calibri"/>
                <w:color w:val="000000"/>
              </w:rPr>
              <w:t>464_94979_58508(KMT2C)_16</w:t>
            </w:r>
          </w:p>
        </w:tc>
        <w:tc>
          <w:tcPr>
            <w:tcW w:w="3220" w:type="dxa"/>
            <w:tcBorders>
              <w:top w:val="nil"/>
              <w:left w:val="nil"/>
              <w:bottom w:val="nil"/>
              <w:right w:val="nil"/>
            </w:tcBorders>
            <w:shd w:val="clear" w:color="auto" w:fill="auto"/>
            <w:noWrap/>
            <w:vAlign w:val="bottom"/>
            <w:hideMark/>
          </w:tcPr>
          <w:p w14:paraId="4EF75807" w14:textId="77777777" w:rsidR="00985454" w:rsidRDefault="00985454">
            <w:pPr>
              <w:rPr>
                <w:rFonts w:ascii="Calibri" w:hAnsi="Calibri"/>
                <w:color w:val="000000"/>
              </w:rPr>
            </w:pPr>
            <w:r>
              <w:rPr>
                <w:rFonts w:ascii="Calibri" w:hAnsi="Calibri"/>
                <w:color w:val="000000"/>
              </w:rPr>
              <w:t>chr7:151932901-151933018</w:t>
            </w:r>
          </w:p>
        </w:tc>
      </w:tr>
      <w:tr w:rsidR="00985454" w14:paraId="011F67DE" w14:textId="77777777" w:rsidTr="00CC7AD4">
        <w:trPr>
          <w:trHeight w:val="320"/>
        </w:trPr>
        <w:tc>
          <w:tcPr>
            <w:tcW w:w="3375" w:type="dxa"/>
            <w:tcBorders>
              <w:top w:val="nil"/>
              <w:left w:val="nil"/>
              <w:bottom w:val="nil"/>
              <w:right w:val="nil"/>
            </w:tcBorders>
            <w:shd w:val="clear" w:color="auto" w:fill="auto"/>
            <w:noWrap/>
            <w:vAlign w:val="bottom"/>
            <w:hideMark/>
          </w:tcPr>
          <w:p w14:paraId="426FB32C" w14:textId="77777777" w:rsidR="00985454" w:rsidRDefault="00985454">
            <w:pPr>
              <w:rPr>
                <w:rFonts w:ascii="Calibri" w:hAnsi="Calibri"/>
                <w:color w:val="000000"/>
              </w:rPr>
            </w:pPr>
            <w:r>
              <w:rPr>
                <w:rFonts w:ascii="Calibri" w:hAnsi="Calibri"/>
                <w:color w:val="000000"/>
              </w:rPr>
              <w:t>464_94978_58508(KMT2C)_15</w:t>
            </w:r>
          </w:p>
        </w:tc>
        <w:tc>
          <w:tcPr>
            <w:tcW w:w="3220" w:type="dxa"/>
            <w:tcBorders>
              <w:top w:val="nil"/>
              <w:left w:val="nil"/>
              <w:bottom w:val="nil"/>
              <w:right w:val="nil"/>
            </w:tcBorders>
            <w:shd w:val="clear" w:color="auto" w:fill="auto"/>
            <w:noWrap/>
            <w:vAlign w:val="bottom"/>
            <w:hideMark/>
          </w:tcPr>
          <w:p w14:paraId="523973E1" w14:textId="77777777" w:rsidR="00985454" w:rsidRDefault="00985454">
            <w:pPr>
              <w:rPr>
                <w:rFonts w:ascii="Calibri" w:hAnsi="Calibri"/>
                <w:color w:val="000000"/>
              </w:rPr>
            </w:pPr>
            <w:r>
              <w:rPr>
                <w:rFonts w:ascii="Calibri" w:hAnsi="Calibri"/>
                <w:color w:val="000000"/>
              </w:rPr>
              <w:t>chr7:151935791-151935911</w:t>
            </w:r>
          </w:p>
        </w:tc>
      </w:tr>
      <w:tr w:rsidR="00985454" w14:paraId="6BC98B5B" w14:textId="77777777" w:rsidTr="00CC7AD4">
        <w:trPr>
          <w:trHeight w:val="320"/>
        </w:trPr>
        <w:tc>
          <w:tcPr>
            <w:tcW w:w="3375" w:type="dxa"/>
            <w:tcBorders>
              <w:top w:val="nil"/>
              <w:left w:val="nil"/>
              <w:bottom w:val="nil"/>
              <w:right w:val="nil"/>
            </w:tcBorders>
            <w:shd w:val="clear" w:color="auto" w:fill="auto"/>
            <w:noWrap/>
            <w:vAlign w:val="bottom"/>
            <w:hideMark/>
          </w:tcPr>
          <w:p w14:paraId="2CE05D0E" w14:textId="77777777" w:rsidR="00985454" w:rsidRDefault="00985454">
            <w:pPr>
              <w:rPr>
                <w:rFonts w:ascii="Calibri" w:hAnsi="Calibri"/>
                <w:color w:val="000000"/>
              </w:rPr>
            </w:pPr>
            <w:r>
              <w:rPr>
                <w:rFonts w:ascii="Calibri" w:hAnsi="Calibri"/>
                <w:color w:val="000000"/>
              </w:rPr>
              <w:t>464_94977_58508(KMT2C)_14</w:t>
            </w:r>
          </w:p>
        </w:tc>
        <w:tc>
          <w:tcPr>
            <w:tcW w:w="3220" w:type="dxa"/>
            <w:tcBorders>
              <w:top w:val="nil"/>
              <w:left w:val="nil"/>
              <w:bottom w:val="nil"/>
              <w:right w:val="nil"/>
            </w:tcBorders>
            <w:shd w:val="clear" w:color="auto" w:fill="auto"/>
            <w:noWrap/>
            <w:vAlign w:val="bottom"/>
            <w:hideMark/>
          </w:tcPr>
          <w:p w14:paraId="365EBEC6" w14:textId="77777777" w:rsidR="00985454" w:rsidRDefault="00985454">
            <w:pPr>
              <w:rPr>
                <w:rFonts w:ascii="Calibri" w:hAnsi="Calibri"/>
                <w:color w:val="000000"/>
              </w:rPr>
            </w:pPr>
            <w:r>
              <w:rPr>
                <w:rFonts w:ascii="Calibri" w:hAnsi="Calibri"/>
                <w:color w:val="000000"/>
              </w:rPr>
              <w:t>chr7:151944986-151945705</w:t>
            </w:r>
          </w:p>
        </w:tc>
      </w:tr>
      <w:tr w:rsidR="00985454" w14:paraId="4C6CB021" w14:textId="77777777" w:rsidTr="00CC7AD4">
        <w:trPr>
          <w:trHeight w:val="320"/>
        </w:trPr>
        <w:tc>
          <w:tcPr>
            <w:tcW w:w="3375" w:type="dxa"/>
            <w:tcBorders>
              <w:top w:val="nil"/>
              <w:left w:val="nil"/>
              <w:bottom w:val="nil"/>
              <w:right w:val="nil"/>
            </w:tcBorders>
            <w:shd w:val="clear" w:color="auto" w:fill="auto"/>
            <w:noWrap/>
            <w:vAlign w:val="bottom"/>
            <w:hideMark/>
          </w:tcPr>
          <w:p w14:paraId="2DF406EA" w14:textId="77777777" w:rsidR="00985454" w:rsidRDefault="00985454">
            <w:pPr>
              <w:rPr>
                <w:rFonts w:ascii="Calibri" w:hAnsi="Calibri"/>
                <w:color w:val="000000"/>
              </w:rPr>
            </w:pPr>
            <w:r>
              <w:rPr>
                <w:rFonts w:ascii="Calibri" w:hAnsi="Calibri"/>
                <w:color w:val="000000"/>
              </w:rPr>
              <w:t>464_94972_58508(KMT2C)_9</w:t>
            </w:r>
          </w:p>
        </w:tc>
        <w:tc>
          <w:tcPr>
            <w:tcW w:w="3220" w:type="dxa"/>
            <w:tcBorders>
              <w:top w:val="nil"/>
              <w:left w:val="nil"/>
              <w:bottom w:val="nil"/>
              <w:right w:val="nil"/>
            </w:tcBorders>
            <w:shd w:val="clear" w:color="auto" w:fill="auto"/>
            <w:noWrap/>
            <w:vAlign w:val="bottom"/>
            <w:hideMark/>
          </w:tcPr>
          <w:p w14:paraId="05BA055F" w14:textId="77777777" w:rsidR="00985454" w:rsidRDefault="00985454">
            <w:pPr>
              <w:rPr>
                <w:rFonts w:ascii="Calibri" w:hAnsi="Calibri"/>
                <w:color w:val="000000"/>
              </w:rPr>
            </w:pPr>
            <w:r>
              <w:rPr>
                <w:rFonts w:ascii="Calibri" w:hAnsi="Calibri"/>
                <w:color w:val="000000"/>
              </w:rPr>
              <w:t>chr7:151960100-151960215</w:t>
            </w:r>
          </w:p>
        </w:tc>
      </w:tr>
      <w:tr w:rsidR="00985454" w14:paraId="51872AEB" w14:textId="77777777" w:rsidTr="00CC7AD4">
        <w:trPr>
          <w:trHeight w:val="320"/>
        </w:trPr>
        <w:tc>
          <w:tcPr>
            <w:tcW w:w="3375" w:type="dxa"/>
            <w:tcBorders>
              <w:top w:val="nil"/>
              <w:left w:val="nil"/>
              <w:bottom w:val="nil"/>
              <w:right w:val="nil"/>
            </w:tcBorders>
            <w:shd w:val="clear" w:color="auto" w:fill="auto"/>
            <w:noWrap/>
            <w:vAlign w:val="bottom"/>
            <w:hideMark/>
          </w:tcPr>
          <w:p w14:paraId="00ADB8AF" w14:textId="77777777" w:rsidR="00985454" w:rsidRDefault="00985454">
            <w:pPr>
              <w:rPr>
                <w:rFonts w:ascii="Calibri" w:hAnsi="Calibri"/>
                <w:color w:val="000000"/>
              </w:rPr>
            </w:pPr>
            <w:r>
              <w:rPr>
                <w:rFonts w:ascii="Calibri" w:hAnsi="Calibri"/>
                <w:color w:val="000000"/>
              </w:rPr>
              <w:t>464_94971_58508(KMT2C)_8</w:t>
            </w:r>
          </w:p>
        </w:tc>
        <w:tc>
          <w:tcPr>
            <w:tcW w:w="3220" w:type="dxa"/>
            <w:tcBorders>
              <w:top w:val="nil"/>
              <w:left w:val="nil"/>
              <w:bottom w:val="nil"/>
              <w:right w:val="nil"/>
            </w:tcBorders>
            <w:shd w:val="clear" w:color="auto" w:fill="auto"/>
            <w:noWrap/>
            <w:vAlign w:val="bottom"/>
            <w:hideMark/>
          </w:tcPr>
          <w:p w14:paraId="2392CB1F" w14:textId="77777777" w:rsidR="00985454" w:rsidRDefault="00985454">
            <w:pPr>
              <w:rPr>
                <w:rFonts w:ascii="Calibri" w:hAnsi="Calibri"/>
                <w:color w:val="000000"/>
              </w:rPr>
            </w:pPr>
            <w:r>
              <w:rPr>
                <w:rFonts w:ascii="Calibri" w:hAnsi="Calibri"/>
                <w:color w:val="000000"/>
              </w:rPr>
              <w:t>chr7:151962122-151962294</w:t>
            </w:r>
          </w:p>
        </w:tc>
      </w:tr>
      <w:tr w:rsidR="00985454" w14:paraId="50AA9C7B" w14:textId="77777777" w:rsidTr="00CC7AD4">
        <w:trPr>
          <w:trHeight w:val="320"/>
        </w:trPr>
        <w:tc>
          <w:tcPr>
            <w:tcW w:w="3375" w:type="dxa"/>
            <w:tcBorders>
              <w:top w:val="nil"/>
              <w:left w:val="nil"/>
              <w:bottom w:val="nil"/>
              <w:right w:val="nil"/>
            </w:tcBorders>
            <w:shd w:val="clear" w:color="auto" w:fill="auto"/>
            <w:noWrap/>
            <w:vAlign w:val="bottom"/>
            <w:hideMark/>
          </w:tcPr>
          <w:p w14:paraId="498669BA" w14:textId="77777777" w:rsidR="00985454" w:rsidRDefault="00985454">
            <w:pPr>
              <w:rPr>
                <w:rFonts w:ascii="Calibri" w:hAnsi="Calibri"/>
                <w:color w:val="000000"/>
              </w:rPr>
            </w:pPr>
            <w:r>
              <w:rPr>
                <w:rFonts w:ascii="Calibri" w:hAnsi="Calibri"/>
                <w:color w:val="000000"/>
              </w:rPr>
              <w:t>464_94970_58508(KMT2C)_7</w:t>
            </w:r>
          </w:p>
        </w:tc>
        <w:tc>
          <w:tcPr>
            <w:tcW w:w="3220" w:type="dxa"/>
            <w:tcBorders>
              <w:top w:val="nil"/>
              <w:left w:val="nil"/>
              <w:bottom w:val="nil"/>
              <w:right w:val="nil"/>
            </w:tcBorders>
            <w:shd w:val="clear" w:color="auto" w:fill="auto"/>
            <w:noWrap/>
            <w:vAlign w:val="bottom"/>
            <w:hideMark/>
          </w:tcPr>
          <w:p w14:paraId="4492D964" w14:textId="77777777" w:rsidR="00985454" w:rsidRDefault="00985454">
            <w:pPr>
              <w:rPr>
                <w:rFonts w:ascii="Calibri" w:hAnsi="Calibri"/>
                <w:color w:val="000000"/>
              </w:rPr>
            </w:pPr>
            <w:r>
              <w:rPr>
                <w:rFonts w:ascii="Calibri" w:hAnsi="Calibri"/>
                <w:color w:val="000000"/>
              </w:rPr>
              <w:t>chr7:151970789-151970952</w:t>
            </w:r>
          </w:p>
        </w:tc>
      </w:tr>
      <w:tr w:rsidR="00985454" w14:paraId="513FC3B2" w14:textId="77777777" w:rsidTr="00CC7AD4">
        <w:trPr>
          <w:trHeight w:val="320"/>
        </w:trPr>
        <w:tc>
          <w:tcPr>
            <w:tcW w:w="3375" w:type="dxa"/>
            <w:tcBorders>
              <w:top w:val="nil"/>
              <w:left w:val="nil"/>
              <w:bottom w:val="nil"/>
              <w:right w:val="nil"/>
            </w:tcBorders>
            <w:shd w:val="clear" w:color="auto" w:fill="auto"/>
            <w:noWrap/>
            <w:vAlign w:val="bottom"/>
            <w:hideMark/>
          </w:tcPr>
          <w:p w14:paraId="3C41FBA4" w14:textId="77777777" w:rsidR="00985454" w:rsidRDefault="00985454">
            <w:pPr>
              <w:rPr>
                <w:rFonts w:ascii="Calibri" w:hAnsi="Calibri"/>
                <w:color w:val="000000"/>
              </w:rPr>
            </w:pPr>
            <w:r>
              <w:rPr>
                <w:rFonts w:ascii="Calibri" w:hAnsi="Calibri"/>
                <w:color w:val="000000"/>
              </w:rPr>
              <w:t>464_94964_58508(KMT2C)_1</w:t>
            </w:r>
          </w:p>
        </w:tc>
        <w:tc>
          <w:tcPr>
            <w:tcW w:w="3220" w:type="dxa"/>
            <w:tcBorders>
              <w:top w:val="nil"/>
              <w:left w:val="nil"/>
              <w:bottom w:val="nil"/>
              <w:right w:val="nil"/>
            </w:tcBorders>
            <w:shd w:val="clear" w:color="auto" w:fill="auto"/>
            <w:noWrap/>
            <w:vAlign w:val="bottom"/>
            <w:hideMark/>
          </w:tcPr>
          <w:p w14:paraId="4A5F9E11" w14:textId="77777777" w:rsidR="00985454" w:rsidRDefault="00985454">
            <w:pPr>
              <w:rPr>
                <w:rFonts w:ascii="Calibri" w:hAnsi="Calibri"/>
                <w:color w:val="000000"/>
              </w:rPr>
            </w:pPr>
            <w:r>
              <w:rPr>
                <w:rFonts w:ascii="Calibri" w:hAnsi="Calibri"/>
                <w:color w:val="000000"/>
              </w:rPr>
              <w:t>chr7:152132710-152132828</w:t>
            </w:r>
          </w:p>
        </w:tc>
      </w:tr>
      <w:tr w:rsidR="00985454" w14:paraId="2D04912C" w14:textId="77777777" w:rsidTr="00CC7AD4">
        <w:trPr>
          <w:trHeight w:val="320"/>
        </w:trPr>
        <w:tc>
          <w:tcPr>
            <w:tcW w:w="3375" w:type="dxa"/>
            <w:tcBorders>
              <w:top w:val="nil"/>
              <w:left w:val="nil"/>
              <w:bottom w:val="nil"/>
              <w:right w:val="nil"/>
            </w:tcBorders>
            <w:shd w:val="clear" w:color="auto" w:fill="auto"/>
            <w:noWrap/>
            <w:vAlign w:val="bottom"/>
            <w:hideMark/>
          </w:tcPr>
          <w:p w14:paraId="1643757C" w14:textId="77777777" w:rsidR="00985454" w:rsidRDefault="00985454">
            <w:pPr>
              <w:rPr>
                <w:rFonts w:ascii="Calibri" w:hAnsi="Calibri"/>
                <w:color w:val="000000"/>
              </w:rPr>
            </w:pPr>
            <w:r>
              <w:rPr>
                <w:rFonts w:ascii="Calibri" w:hAnsi="Calibri"/>
                <w:color w:val="000000"/>
              </w:rPr>
              <w:t>462_70181_2776(GNAQ)_7</w:t>
            </w:r>
          </w:p>
        </w:tc>
        <w:tc>
          <w:tcPr>
            <w:tcW w:w="3220" w:type="dxa"/>
            <w:tcBorders>
              <w:top w:val="nil"/>
              <w:left w:val="nil"/>
              <w:bottom w:val="nil"/>
              <w:right w:val="nil"/>
            </w:tcBorders>
            <w:shd w:val="clear" w:color="auto" w:fill="auto"/>
            <w:noWrap/>
            <w:vAlign w:val="bottom"/>
            <w:hideMark/>
          </w:tcPr>
          <w:p w14:paraId="34FEC627" w14:textId="77777777" w:rsidR="00985454" w:rsidRDefault="00985454">
            <w:pPr>
              <w:rPr>
                <w:rFonts w:ascii="Calibri" w:hAnsi="Calibri"/>
                <w:color w:val="000000"/>
              </w:rPr>
            </w:pPr>
            <w:r>
              <w:rPr>
                <w:rFonts w:ascii="Calibri" w:hAnsi="Calibri"/>
                <w:color w:val="000000"/>
              </w:rPr>
              <w:t>chr9:80336238-80336429</w:t>
            </w:r>
          </w:p>
        </w:tc>
      </w:tr>
      <w:tr w:rsidR="00985454" w14:paraId="40E5E37E" w14:textId="77777777" w:rsidTr="00CC7AD4">
        <w:trPr>
          <w:trHeight w:val="320"/>
        </w:trPr>
        <w:tc>
          <w:tcPr>
            <w:tcW w:w="3375" w:type="dxa"/>
            <w:tcBorders>
              <w:top w:val="nil"/>
              <w:left w:val="nil"/>
              <w:bottom w:val="nil"/>
              <w:right w:val="nil"/>
            </w:tcBorders>
            <w:shd w:val="clear" w:color="auto" w:fill="auto"/>
            <w:noWrap/>
            <w:vAlign w:val="bottom"/>
            <w:hideMark/>
          </w:tcPr>
          <w:p w14:paraId="23421802" w14:textId="77777777" w:rsidR="00985454" w:rsidRDefault="00985454">
            <w:pPr>
              <w:rPr>
                <w:rFonts w:ascii="Calibri" w:hAnsi="Calibri"/>
                <w:color w:val="000000"/>
              </w:rPr>
            </w:pPr>
            <w:r>
              <w:rPr>
                <w:rFonts w:ascii="Calibri" w:hAnsi="Calibri"/>
                <w:color w:val="000000"/>
              </w:rPr>
              <w:t>462_70175_2776(GNAQ)_1</w:t>
            </w:r>
          </w:p>
        </w:tc>
        <w:tc>
          <w:tcPr>
            <w:tcW w:w="3220" w:type="dxa"/>
            <w:tcBorders>
              <w:top w:val="nil"/>
              <w:left w:val="nil"/>
              <w:bottom w:val="nil"/>
              <w:right w:val="nil"/>
            </w:tcBorders>
            <w:shd w:val="clear" w:color="auto" w:fill="auto"/>
            <w:noWrap/>
            <w:vAlign w:val="bottom"/>
            <w:hideMark/>
          </w:tcPr>
          <w:p w14:paraId="399FC218" w14:textId="77777777" w:rsidR="00985454" w:rsidRDefault="00985454">
            <w:pPr>
              <w:rPr>
                <w:rFonts w:ascii="Calibri" w:hAnsi="Calibri"/>
                <w:color w:val="000000"/>
              </w:rPr>
            </w:pPr>
            <w:r>
              <w:rPr>
                <w:rFonts w:ascii="Calibri" w:hAnsi="Calibri"/>
                <w:color w:val="000000"/>
              </w:rPr>
              <w:t>chr9:80646015-80646151</w:t>
            </w:r>
          </w:p>
        </w:tc>
      </w:tr>
      <w:tr w:rsidR="00985454" w14:paraId="5A45A9DB" w14:textId="77777777" w:rsidTr="00CC7AD4">
        <w:trPr>
          <w:trHeight w:val="320"/>
        </w:trPr>
        <w:tc>
          <w:tcPr>
            <w:tcW w:w="3375" w:type="dxa"/>
            <w:tcBorders>
              <w:top w:val="nil"/>
              <w:left w:val="nil"/>
              <w:bottom w:val="nil"/>
              <w:right w:val="nil"/>
            </w:tcBorders>
            <w:shd w:val="clear" w:color="auto" w:fill="auto"/>
            <w:noWrap/>
            <w:vAlign w:val="bottom"/>
            <w:hideMark/>
          </w:tcPr>
          <w:p w14:paraId="4E552B45" w14:textId="77777777" w:rsidR="00985454" w:rsidRDefault="00985454">
            <w:pPr>
              <w:rPr>
                <w:rFonts w:ascii="Calibri" w:hAnsi="Calibri"/>
                <w:color w:val="000000"/>
              </w:rPr>
            </w:pPr>
            <w:r>
              <w:rPr>
                <w:rFonts w:ascii="Calibri" w:hAnsi="Calibri"/>
                <w:color w:val="000000"/>
              </w:rPr>
              <w:t>478_202313_8233(ZRSR2)_11</w:t>
            </w:r>
          </w:p>
        </w:tc>
        <w:tc>
          <w:tcPr>
            <w:tcW w:w="3220" w:type="dxa"/>
            <w:tcBorders>
              <w:top w:val="nil"/>
              <w:left w:val="nil"/>
              <w:bottom w:val="nil"/>
              <w:right w:val="nil"/>
            </w:tcBorders>
            <w:shd w:val="clear" w:color="auto" w:fill="auto"/>
            <w:noWrap/>
            <w:vAlign w:val="bottom"/>
            <w:hideMark/>
          </w:tcPr>
          <w:p w14:paraId="3469CF62" w14:textId="77777777" w:rsidR="00985454" w:rsidRDefault="00985454">
            <w:pPr>
              <w:rPr>
                <w:rFonts w:ascii="Calibri" w:hAnsi="Calibri"/>
                <w:color w:val="000000"/>
              </w:rPr>
            </w:pPr>
            <w:r>
              <w:rPr>
                <w:rFonts w:ascii="Calibri" w:hAnsi="Calibri"/>
                <w:color w:val="000000"/>
              </w:rPr>
              <w:t>chrX:15840853-15841107</w:t>
            </w:r>
          </w:p>
        </w:tc>
      </w:tr>
      <w:tr w:rsidR="00985454" w14:paraId="7FF77F84" w14:textId="77777777" w:rsidTr="00CC7AD4">
        <w:trPr>
          <w:trHeight w:val="320"/>
        </w:trPr>
        <w:tc>
          <w:tcPr>
            <w:tcW w:w="3375" w:type="dxa"/>
            <w:tcBorders>
              <w:top w:val="nil"/>
              <w:left w:val="nil"/>
              <w:bottom w:val="nil"/>
              <w:right w:val="nil"/>
            </w:tcBorders>
            <w:shd w:val="clear" w:color="auto" w:fill="auto"/>
            <w:noWrap/>
            <w:vAlign w:val="bottom"/>
            <w:hideMark/>
          </w:tcPr>
          <w:p w14:paraId="3D922CCC" w14:textId="77777777" w:rsidR="00985454" w:rsidRDefault="00985454">
            <w:pPr>
              <w:rPr>
                <w:rFonts w:ascii="Calibri" w:hAnsi="Calibri"/>
                <w:color w:val="000000"/>
              </w:rPr>
            </w:pPr>
            <w:r>
              <w:rPr>
                <w:rFonts w:ascii="Calibri" w:hAnsi="Calibri"/>
                <w:color w:val="000000"/>
              </w:rPr>
              <w:t>464_90728_7403(KDM6A)_13</w:t>
            </w:r>
          </w:p>
        </w:tc>
        <w:tc>
          <w:tcPr>
            <w:tcW w:w="3220" w:type="dxa"/>
            <w:tcBorders>
              <w:top w:val="nil"/>
              <w:left w:val="nil"/>
              <w:bottom w:val="nil"/>
              <w:right w:val="nil"/>
            </w:tcBorders>
            <w:shd w:val="clear" w:color="auto" w:fill="auto"/>
            <w:noWrap/>
            <w:vAlign w:val="bottom"/>
            <w:hideMark/>
          </w:tcPr>
          <w:p w14:paraId="2BCD59B7" w14:textId="77777777" w:rsidR="00985454" w:rsidRDefault="00985454">
            <w:pPr>
              <w:rPr>
                <w:rFonts w:ascii="Calibri" w:hAnsi="Calibri"/>
                <w:color w:val="000000"/>
              </w:rPr>
            </w:pPr>
            <w:r>
              <w:rPr>
                <w:rFonts w:ascii="Calibri" w:hAnsi="Calibri"/>
                <w:color w:val="000000"/>
              </w:rPr>
              <w:t>chrX:44919266-44919401</w:t>
            </w:r>
          </w:p>
        </w:tc>
      </w:tr>
    </w:tbl>
    <w:p w14:paraId="54E3FA71" w14:textId="77777777" w:rsidR="00985454" w:rsidRDefault="00985454" w:rsidP="009E43CF"/>
    <w:p w14:paraId="490B94E5" w14:textId="77777777" w:rsidR="005279C7" w:rsidRPr="001D1532" w:rsidRDefault="005279C7" w:rsidP="005279C7">
      <w:r w:rsidRPr="001D1532">
        <w:t>Gatorseq_179Genes_Targets_Homology_Regions.bed</w:t>
      </w:r>
    </w:p>
    <w:p w14:paraId="5C5BF8D8" w14:textId="77777777" w:rsidR="00985454" w:rsidRDefault="00985454" w:rsidP="009E43CF"/>
    <w:p w14:paraId="4F6666A3" w14:textId="77777777" w:rsidR="00985454" w:rsidRDefault="00985454" w:rsidP="009E43CF"/>
    <w:p w14:paraId="267C51D5" w14:textId="77777777" w:rsidR="00985454" w:rsidRDefault="00985454" w:rsidP="009E43CF"/>
    <w:p w14:paraId="0A5C3153" w14:textId="77777777" w:rsidR="00643C4D" w:rsidRDefault="00643C4D"/>
    <w:p w14:paraId="0DDCE192" w14:textId="77777777" w:rsidR="001D1532" w:rsidRDefault="001D1532"/>
    <w:p w14:paraId="57C4E486" w14:textId="77777777" w:rsidR="00346923" w:rsidRDefault="00346923" w:rsidP="00E9214E"/>
    <w:p w14:paraId="377FBC9A" w14:textId="509FBA47" w:rsidR="00907673" w:rsidRPr="00DA5916" w:rsidRDefault="00EF641F" w:rsidP="00F77AA6">
      <w:pPr>
        <w:pStyle w:val="Heading1"/>
      </w:pPr>
      <w:bookmarkStart w:id="35" w:name="_Toc20118350"/>
      <w:r>
        <w:t xml:space="preserve">GSBW: </w:t>
      </w:r>
      <w:r w:rsidR="00907673">
        <w:t>LIS Entry &amp; EMR</w:t>
      </w:r>
      <w:bookmarkEnd w:id="35"/>
    </w:p>
    <w:p w14:paraId="3A732435" w14:textId="4BCB7C34" w:rsidR="00F77AA6" w:rsidRDefault="00A9038E" w:rsidP="00F77AA6">
      <w:r>
        <w:t xml:space="preserve">QCI molecular report is automatically posted </w:t>
      </w:r>
      <w:r w:rsidR="00C52F44">
        <w:t>(</w:t>
      </w:r>
      <w:r w:rsidR="00C52F44" w:rsidRPr="00C52F44">
        <w:rPr>
          <w:highlight w:val="yellow"/>
        </w:rPr>
        <w:t>Figure</w:t>
      </w:r>
      <w:r w:rsidR="00C52F44">
        <w:t xml:space="preserve"> 1)</w:t>
      </w:r>
      <w:r>
        <w:t xml:space="preserve">to  EPIC Beaker </w:t>
      </w:r>
      <w:r w:rsidR="00FD7DB7">
        <w:t xml:space="preserve">(LIS) </w:t>
      </w:r>
      <w:r>
        <w:t xml:space="preserve">automatically using </w:t>
      </w:r>
      <w:r w:rsidRPr="00A9038E">
        <w:t xml:space="preserve">"EPIC_upload.py" </w:t>
      </w:r>
      <w:r>
        <w:t xml:space="preserve">script, which will be verified and once finalized it will be pused in to </w:t>
      </w:r>
      <w:r w:rsidR="00FD7DB7">
        <w:t>EpicCare (</w:t>
      </w:r>
      <w:r>
        <w:t>EMR</w:t>
      </w:r>
      <w:r w:rsidR="00FD7DB7">
        <w:t>)</w:t>
      </w:r>
      <w:r>
        <w:t xml:space="preserve">. </w:t>
      </w:r>
    </w:p>
    <w:p w14:paraId="6E40CAEF" w14:textId="77777777" w:rsidR="00907673" w:rsidRDefault="00907673"/>
    <w:p w14:paraId="46B6302E" w14:textId="77777777" w:rsidR="00907673" w:rsidRDefault="00907673"/>
    <w:p w14:paraId="56632A34" w14:textId="77777777" w:rsidR="009005B9" w:rsidRDefault="009005B9"/>
    <w:p w14:paraId="3556F065" w14:textId="77777777" w:rsidR="00E75FBA" w:rsidRDefault="00E75FBA">
      <w:r>
        <w:br w:type="page"/>
      </w:r>
    </w:p>
    <w:p w14:paraId="635134EC" w14:textId="77777777" w:rsidR="00693ADF" w:rsidRDefault="00693ADF" w:rsidP="004E5BA6">
      <w:pPr>
        <w:pStyle w:val="Heading1"/>
      </w:pPr>
      <w:bookmarkStart w:id="36" w:name="_Toc20118351"/>
      <w:r>
        <w:lastRenderedPageBreak/>
        <w:t>Software</w:t>
      </w:r>
      <w:bookmarkEnd w:id="36"/>
      <w:r>
        <w:t xml:space="preserve"> </w:t>
      </w:r>
    </w:p>
    <w:p w14:paraId="3D682098" w14:textId="77777777" w:rsidR="00693ADF" w:rsidRDefault="00693ADF" w:rsidP="00693ADF">
      <w:pPr>
        <w:pStyle w:val="Heading2"/>
      </w:pPr>
      <w:bookmarkStart w:id="37" w:name="_Toc20118352"/>
      <w:r>
        <w:t>Software List</w:t>
      </w:r>
      <w:bookmarkEnd w:id="37"/>
    </w:p>
    <w:p w14:paraId="5EB73F68" w14:textId="77777777" w:rsidR="004E5BA6" w:rsidRDefault="004E5BA6" w:rsidP="00B5268E"/>
    <w:p w14:paraId="370870F8" w14:textId="76787861" w:rsidR="00B5268E" w:rsidRDefault="00693ADF" w:rsidP="00B5268E">
      <w:r>
        <w:t>Below is the software used in GSBW.</w:t>
      </w:r>
    </w:p>
    <w:p w14:paraId="06AF0E0A" w14:textId="77777777" w:rsidR="000678BB" w:rsidRDefault="000678BB" w:rsidP="00B5268E"/>
    <w:tbl>
      <w:tblPr>
        <w:tblStyle w:val="TableGrid"/>
        <w:tblW w:w="7042"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470"/>
        <w:gridCol w:w="1176"/>
        <w:gridCol w:w="4396"/>
      </w:tblGrid>
      <w:tr w:rsidR="00EF641F" w14:paraId="7D970F4F" w14:textId="77777777" w:rsidTr="00EF641F">
        <w:trPr>
          <w:jc w:val="center"/>
        </w:trPr>
        <w:tc>
          <w:tcPr>
            <w:tcW w:w="1470" w:type="dxa"/>
            <w:tcBorders>
              <w:top w:val="single" w:sz="4" w:space="0" w:color="000000" w:themeColor="text1"/>
              <w:left w:val="nil"/>
              <w:bottom w:val="single" w:sz="4" w:space="0" w:color="BFBFBF" w:themeColor="background1" w:themeShade="BF"/>
            </w:tcBorders>
            <w:shd w:val="clear" w:color="auto" w:fill="F2F2F2" w:themeFill="background1" w:themeFillShade="F2"/>
          </w:tcPr>
          <w:p w14:paraId="59E29B0E" w14:textId="77777777" w:rsidR="00EF641F" w:rsidRPr="00771682" w:rsidRDefault="00EF641F" w:rsidP="00380794">
            <w:pPr>
              <w:rPr>
                <w:b/>
              </w:rPr>
            </w:pPr>
            <w:r>
              <w:rPr>
                <w:b/>
              </w:rPr>
              <w:t>Software</w:t>
            </w:r>
          </w:p>
        </w:tc>
        <w:tc>
          <w:tcPr>
            <w:tcW w:w="1176" w:type="dxa"/>
            <w:tcBorders>
              <w:top w:val="single" w:sz="4" w:space="0" w:color="000000" w:themeColor="text1"/>
              <w:bottom w:val="single" w:sz="4" w:space="0" w:color="BFBFBF" w:themeColor="background1" w:themeShade="BF"/>
              <w:right w:val="nil"/>
            </w:tcBorders>
          </w:tcPr>
          <w:p w14:paraId="6563546E" w14:textId="77777777" w:rsidR="00EF641F" w:rsidRPr="00771682" w:rsidRDefault="00EF641F" w:rsidP="00380794">
            <w:pPr>
              <w:rPr>
                <w:b/>
              </w:rPr>
            </w:pPr>
            <w:r>
              <w:rPr>
                <w:b/>
              </w:rPr>
              <w:t>Version</w:t>
            </w:r>
          </w:p>
        </w:tc>
        <w:tc>
          <w:tcPr>
            <w:tcW w:w="4396" w:type="dxa"/>
            <w:tcBorders>
              <w:top w:val="single" w:sz="4" w:space="0" w:color="000000" w:themeColor="text1"/>
              <w:bottom w:val="single" w:sz="4" w:space="0" w:color="BFBFBF" w:themeColor="background1" w:themeShade="BF"/>
              <w:right w:val="nil"/>
            </w:tcBorders>
          </w:tcPr>
          <w:p w14:paraId="6F3273F2" w14:textId="77777777" w:rsidR="00EF641F" w:rsidRDefault="00EF641F" w:rsidP="00380794">
            <w:pPr>
              <w:rPr>
                <w:b/>
              </w:rPr>
            </w:pPr>
            <w:r>
              <w:rPr>
                <w:b/>
              </w:rPr>
              <w:t>Reference</w:t>
            </w:r>
          </w:p>
        </w:tc>
      </w:tr>
      <w:tr w:rsidR="00EF641F" w14:paraId="1B10D1DB" w14:textId="77777777" w:rsidTr="00EF641F">
        <w:trPr>
          <w:trHeight w:val="242"/>
          <w:jc w:val="center"/>
        </w:trPr>
        <w:tc>
          <w:tcPr>
            <w:tcW w:w="1470" w:type="dxa"/>
            <w:tcBorders>
              <w:left w:val="nil"/>
            </w:tcBorders>
            <w:shd w:val="clear" w:color="auto" w:fill="F2F2F2" w:themeFill="background1" w:themeFillShade="F2"/>
          </w:tcPr>
          <w:p w14:paraId="27334868" w14:textId="77777777" w:rsidR="00EF641F" w:rsidRPr="00CE630A" w:rsidRDefault="00EF641F" w:rsidP="00380794">
            <w:r w:rsidRPr="00E11089">
              <w:t>BamUtil</w:t>
            </w:r>
          </w:p>
        </w:tc>
        <w:tc>
          <w:tcPr>
            <w:tcW w:w="1176" w:type="dxa"/>
            <w:tcBorders>
              <w:right w:val="nil"/>
            </w:tcBorders>
          </w:tcPr>
          <w:p w14:paraId="756D7740" w14:textId="76815E7D" w:rsidR="00EF641F" w:rsidRPr="00CE630A" w:rsidRDefault="00EF641F" w:rsidP="00380794">
            <w:r w:rsidRPr="006D488D">
              <w:t>1.0.14</w:t>
            </w:r>
          </w:p>
        </w:tc>
        <w:tc>
          <w:tcPr>
            <w:tcW w:w="4396" w:type="dxa"/>
            <w:tcBorders>
              <w:right w:val="nil"/>
            </w:tcBorders>
          </w:tcPr>
          <w:p w14:paraId="159F4B1A" w14:textId="77777777" w:rsidR="00EF641F" w:rsidRDefault="00EF641F" w:rsidP="00380794">
            <w:r w:rsidRPr="00AB7A98">
              <w:t>http://genome.sph.umich.edu/wiki/BamUtil</w:t>
            </w:r>
          </w:p>
        </w:tc>
      </w:tr>
      <w:tr w:rsidR="00EF641F" w14:paraId="1091FF13" w14:textId="77777777" w:rsidTr="00EF641F">
        <w:trPr>
          <w:trHeight w:val="242"/>
          <w:jc w:val="center"/>
        </w:trPr>
        <w:tc>
          <w:tcPr>
            <w:tcW w:w="1470" w:type="dxa"/>
            <w:tcBorders>
              <w:left w:val="nil"/>
            </w:tcBorders>
            <w:shd w:val="clear" w:color="auto" w:fill="F2F2F2" w:themeFill="background1" w:themeFillShade="F2"/>
          </w:tcPr>
          <w:p w14:paraId="6F4F74E1" w14:textId="77777777" w:rsidR="00EF641F" w:rsidRPr="00CE630A" w:rsidRDefault="00EF641F" w:rsidP="00380794">
            <w:r w:rsidRPr="00DB12A1">
              <w:t>BamTools</w:t>
            </w:r>
          </w:p>
        </w:tc>
        <w:tc>
          <w:tcPr>
            <w:tcW w:w="1176" w:type="dxa"/>
            <w:tcBorders>
              <w:right w:val="nil"/>
            </w:tcBorders>
          </w:tcPr>
          <w:p w14:paraId="5643D007" w14:textId="05E425AC" w:rsidR="00EF641F" w:rsidRPr="00CE630A" w:rsidRDefault="00EF641F" w:rsidP="00380794">
            <w:r w:rsidRPr="006D488D">
              <w:t>2.5.1</w:t>
            </w:r>
          </w:p>
        </w:tc>
        <w:tc>
          <w:tcPr>
            <w:tcW w:w="4396" w:type="dxa"/>
            <w:tcBorders>
              <w:right w:val="nil"/>
            </w:tcBorders>
          </w:tcPr>
          <w:p w14:paraId="7A90657A" w14:textId="2C3572AB" w:rsidR="00EF641F" w:rsidRDefault="00EF641F" w:rsidP="00380794">
            <w:r>
              <w:fldChar w:fldCharType="begin" w:fldLock="1"/>
            </w:r>
            <w:r>
              <w:instrText>ADDIN CSL_CITATION {"citationItems":[{"id":"ITEM-1","itemData":{"ISSN":"1367-4803","author":[{"dropping-particle":"","family":"Barnett","given":"Derek W","non-dropping-particle":"","parse-names":false,"suffix":""},{"dropping-particle":"","family":"Garrison","given":"Erik K","non-dropping-particle":"","parse-names":false,"suffix":""},{"dropping-particle":"","family":"Quinlan","given":"Aaron R","non-dropping-particle":"","parse-names":false,"suffix":""},{"dropping-particle":"","family":"Strömberg","given":"Michael P","non-dropping-particle":"","parse-names":false,"suffix":""},{"dropping-particle":"","family":"Marth","given":"Gabor T","non-dropping-particle":"","parse-names":false,"suffix":""}],"container-title":"Bioinformatics","id":"ITEM-1","issue":"12","issued":{"date-parts":[["2011"]]},"page":"1691-1692","publisher":"Oxford Univ Press","title":"BamTools: a C++ API and toolkit for analyzing and managing BAM files","type":"article-journal","volume":"27"},"uris":["http://www.mendeley.com/documents/?uuid=a6c39614-4820-4578-9d7c-d405b3a03474"]}],"mendeley":{"formattedCitation":"[2]","plainTextFormattedCitation":"[2]","previouslyFormattedCitation":"[2]"},"properties":{"noteIndex":0},"schema":"https://github.com/citation-style-language/schema/raw/master/csl-citation.json"}</w:instrText>
            </w:r>
            <w:r>
              <w:fldChar w:fldCharType="separate"/>
            </w:r>
            <w:r w:rsidRPr="00AF1C89">
              <w:rPr>
                <w:noProof/>
              </w:rPr>
              <w:t>[2]</w:t>
            </w:r>
            <w:r>
              <w:fldChar w:fldCharType="end"/>
            </w:r>
          </w:p>
        </w:tc>
      </w:tr>
      <w:tr w:rsidR="00EF641F" w14:paraId="6743FB6A" w14:textId="77777777" w:rsidTr="00EF641F">
        <w:trPr>
          <w:trHeight w:val="242"/>
          <w:jc w:val="center"/>
        </w:trPr>
        <w:tc>
          <w:tcPr>
            <w:tcW w:w="1470" w:type="dxa"/>
            <w:tcBorders>
              <w:left w:val="nil"/>
            </w:tcBorders>
            <w:shd w:val="clear" w:color="auto" w:fill="F2F2F2" w:themeFill="background1" w:themeFillShade="F2"/>
          </w:tcPr>
          <w:p w14:paraId="4BF328C9" w14:textId="77777777" w:rsidR="00EF641F" w:rsidRPr="00CE630A" w:rsidRDefault="00EF641F" w:rsidP="00380794">
            <w:r>
              <w:t>BedTools</w:t>
            </w:r>
          </w:p>
        </w:tc>
        <w:tc>
          <w:tcPr>
            <w:tcW w:w="1176" w:type="dxa"/>
            <w:tcBorders>
              <w:right w:val="nil"/>
            </w:tcBorders>
          </w:tcPr>
          <w:p w14:paraId="4A70794A" w14:textId="5C12EA74" w:rsidR="00EF641F" w:rsidRPr="00CE630A" w:rsidRDefault="00EF641F" w:rsidP="00380794">
            <w:r w:rsidRPr="006D488D">
              <w:t>2.26.0</w:t>
            </w:r>
          </w:p>
        </w:tc>
        <w:tc>
          <w:tcPr>
            <w:tcW w:w="4396" w:type="dxa"/>
            <w:tcBorders>
              <w:right w:val="nil"/>
            </w:tcBorders>
          </w:tcPr>
          <w:p w14:paraId="45A85EA7" w14:textId="1E689C2B" w:rsidR="00EF641F" w:rsidRDefault="00EF641F" w:rsidP="00380794">
            <w:r>
              <w:fldChar w:fldCharType="begin" w:fldLock="1"/>
            </w:r>
            <w:r>
              <w:instrText>ADDIN CSL_CITATION {"citationItems":[{"id":"ITEM-1","itemData":{"ISSN":"1367-4803","author":[{"dropping-particle":"","family":"Quinlan","given":"Aaron R","non-dropping-particle":"","parse-names":false,"suffix":""},{"dropping-particle":"","family":"Hall","given":"Ira M","non-dropping-particle":"","parse-names":false,"suffix":""}],"container-title":"Bioinformatics","id":"ITEM-1","issue":"6","issued":{"date-parts":[["2010"]]},"page":"841-842","publisher":"Oxford Univ Press","title":"BEDTools: a flexible suite of utilities for comparing genomic features","type":"article-journal","volume":"26"},"uris":["http://www.mendeley.com/documents/?uuid=0b60104b-1f98-4607-9b87-2a6ce1c23a83"]},{"id":"ITEM-2","itemData":{"ISSN":"0471250953","author":[{"dropping-particle":"","family":"Quinlan","given":"Aaron R","non-dropping-particle":"","parse-names":false,"suffix":""}],"container-title":"Current protocols in bioinformatics","id":"ITEM-2","issued":{"date-parts":[["2014"]]},"page":"11-12","publisher":"Wiley Online Library","title":"BEDTools: the Swiss</w:instrText>
            </w:r>
            <w:r>
              <w:rPr>
                <w:rFonts w:ascii="Cambria Math" w:hAnsi="Cambria Math" w:cs="Cambria Math"/>
              </w:rPr>
              <w:instrText>‐</w:instrText>
            </w:r>
            <w:r>
              <w:instrText>army tool for genome feature analysis","type":"article-journal"},"uris":["http://www.mendeley.com/documents/?uuid=6fbeb15e-a714-4c0a-b7cf-d0d0e78a32f0"]}],"mendeley":{"formattedCitation":"[3, 4]","plainTextFormattedCitation":"[3, 4]","previouslyFormattedCitation":"[3, 4]"},"properties":{"noteIndex":0},"schema":"https://github.com/citation-style-language/schema/raw/master/csl-citation.json"}</w:instrText>
            </w:r>
            <w:r>
              <w:fldChar w:fldCharType="separate"/>
            </w:r>
            <w:r w:rsidRPr="00AF1C89">
              <w:rPr>
                <w:noProof/>
              </w:rPr>
              <w:t>[3, 4]</w:t>
            </w:r>
            <w:r>
              <w:fldChar w:fldCharType="end"/>
            </w:r>
          </w:p>
        </w:tc>
      </w:tr>
      <w:tr w:rsidR="00EF641F" w14:paraId="7F5AC533" w14:textId="77777777" w:rsidTr="00EF641F">
        <w:trPr>
          <w:trHeight w:val="242"/>
          <w:jc w:val="center"/>
        </w:trPr>
        <w:tc>
          <w:tcPr>
            <w:tcW w:w="1470" w:type="dxa"/>
            <w:tcBorders>
              <w:left w:val="nil"/>
            </w:tcBorders>
            <w:shd w:val="clear" w:color="auto" w:fill="F2F2F2" w:themeFill="background1" w:themeFillShade="F2"/>
          </w:tcPr>
          <w:p w14:paraId="36110E0A" w14:textId="77777777" w:rsidR="00EF641F" w:rsidRDefault="00EF641F" w:rsidP="00380794">
            <w:r w:rsidRPr="00CE630A">
              <w:t>BWA-MEM</w:t>
            </w:r>
          </w:p>
        </w:tc>
        <w:tc>
          <w:tcPr>
            <w:tcW w:w="1176" w:type="dxa"/>
            <w:tcBorders>
              <w:right w:val="nil"/>
            </w:tcBorders>
          </w:tcPr>
          <w:p w14:paraId="47546B20" w14:textId="5CB94685" w:rsidR="00EF641F" w:rsidRDefault="00EF641F" w:rsidP="00380794">
            <w:r w:rsidRPr="002E4B49">
              <w:t>0.7.17</w:t>
            </w:r>
          </w:p>
        </w:tc>
        <w:tc>
          <w:tcPr>
            <w:tcW w:w="4396" w:type="dxa"/>
            <w:tcBorders>
              <w:right w:val="nil"/>
            </w:tcBorders>
          </w:tcPr>
          <w:p w14:paraId="39BF6A38" w14:textId="2247C727" w:rsidR="00EF641F" w:rsidRPr="005B2517" w:rsidRDefault="00EF641F" w:rsidP="00380794">
            <w:r>
              <w:fldChar w:fldCharType="begin" w:fldLock="1"/>
            </w:r>
            <w:r>
              <w:instrText>ADDIN CSL_CITATION {"citationItems":[{"id":"ITEM-1","itemData":{"ISSN":"1367-4803","author":[{"dropping-particle":"","family":"Li","given":"Heng","non-dropping-particle":"","parse-names":false,"suffix":""},{"dropping-particle":"","family":"Durbin","given":"Richard","non-dropping-particle":"","parse-names":false,"suffix":""}],"container-title":"Bioinformatics","id":"ITEM-1","issue":"5","issued":{"date-parts":[["2010"]]},"page":"589-595","publisher":"Oxford Univ Press","title":"Fast and accurate long-read alignment with Burrows–Wheeler transform","type":"article-journal","volume":"26"},"uris":["http://www.mendeley.com/documents/?uuid=83fa58fd-1eb7-4d0c-8040-ff9b96faa57b"]},{"id":"ITEM-2","itemData":{"ISSN":"1367-4803","author":[{"dropping-particle":"","family":"Li","given":"Heng","non-dropping-particle":"","parse-names":false,"suffix":""},{"dropping-particle":"","family":"Durbin","given":"Richard","non-dropping-particle":"","parse-names":false,"suffix":""}],"container-title":"Bioinformatics","id":"ITEM-2","issue":"14","issued":{"date-parts":[["2009"]]},"page":"1754-1760","publisher":"Oxford Univ Press","title":"Fast and accurate short read alignment with Burrows–Wheeler transform","type":"article-journal","volume":"25"},"uris":["http://www.mendeley.com/documents/?uuid=9bd7dd68-a42e-4acb-94dc-a855066c8cd4"]}],"mendeley":{"formattedCitation":"[5, 6]","plainTextFormattedCitation":"[5, 6]","previouslyFormattedCitation":"[5, 6]"},"properties":{"noteIndex":0},"schema":"https://github.com/citation-style-language/schema/raw/master/csl-citation.json"}</w:instrText>
            </w:r>
            <w:r>
              <w:fldChar w:fldCharType="separate"/>
            </w:r>
            <w:r w:rsidRPr="00AF1C89">
              <w:rPr>
                <w:noProof/>
              </w:rPr>
              <w:t>[5, 6]</w:t>
            </w:r>
            <w:r>
              <w:fldChar w:fldCharType="end"/>
            </w:r>
          </w:p>
        </w:tc>
      </w:tr>
      <w:tr w:rsidR="00EF641F" w14:paraId="6E843773" w14:textId="77777777" w:rsidTr="00EF641F">
        <w:trPr>
          <w:trHeight w:val="242"/>
          <w:jc w:val="center"/>
        </w:trPr>
        <w:tc>
          <w:tcPr>
            <w:tcW w:w="1470" w:type="dxa"/>
            <w:tcBorders>
              <w:left w:val="nil"/>
            </w:tcBorders>
            <w:shd w:val="clear" w:color="auto" w:fill="F2F2F2" w:themeFill="background1" w:themeFillShade="F2"/>
          </w:tcPr>
          <w:p w14:paraId="584C3414" w14:textId="77777777" w:rsidR="00EF641F" w:rsidRPr="00CE630A" w:rsidRDefault="00EF641F" w:rsidP="00380794">
            <w:r w:rsidRPr="00E97AB4">
              <w:t>Datamash</w:t>
            </w:r>
          </w:p>
        </w:tc>
        <w:tc>
          <w:tcPr>
            <w:tcW w:w="1176" w:type="dxa"/>
            <w:tcBorders>
              <w:right w:val="nil"/>
            </w:tcBorders>
          </w:tcPr>
          <w:p w14:paraId="7E76DB86" w14:textId="4AD3491D" w:rsidR="00EF641F" w:rsidRPr="00E75FBA" w:rsidRDefault="00EF641F" w:rsidP="00380794">
            <w:r w:rsidRPr="006D488D">
              <w:t>1.4.0</w:t>
            </w:r>
          </w:p>
        </w:tc>
        <w:tc>
          <w:tcPr>
            <w:tcW w:w="4396" w:type="dxa"/>
            <w:tcBorders>
              <w:right w:val="nil"/>
            </w:tcBorders>
          </w:tcPr>
          <w:p w14:paraId="4C7CE5AF" w14:textId="77777777" w:rsidR="00EF641F" w:rsidRDefault="00EF641F" w:rsidP="00380794">
            <w:r w:rsidRPr="00E97AB4">
              <w:t>gnu.org/s/datamash</w:t>
            </w:r>
          </w:p>
        </w:tc>
      </w:tr>
      <w:tr w:rsidR="00EF641F" w14:paraId="504A3C9A" w14:textId="77777777" w:rsidTr="00EF641F">
        <w:trPr>
          <w:trHeight w:val="242"/>
          <w:jc w:val="center"/>
        </w:trPr>
        <w:tc>
          <w:tcPr>
            <w:tcW w:w="1470" w:type="dxa"/>
            <w:tcBorders>
              <w:left w:val="nil"/>
            </w:tcBorders>
            <w:shd w:val="clear" w:color="auto" w:fill="F2F2F2" w:themeFill="background1" w:themeFillShade="F2"/>
          </w:tcPr>
          <w:p w14:paraId="61501E8D" w14:textId="77777777" w:rsidR="00EF641F" w:rsidRPr="00CE630A" w:rsidRDefault="00EF641F" w:rsidP="00380794">
            <w:r>
              <w:rPr>
                <w:bCs/>
              </w:rPr>
              <w:t>flock</w:t>
            </w:r>
            <w:r>
              <w:rPr>
                <w:bCs/>
                <w:vertAlign w:val="superscript"/>
              </w:rPr>
              <w:t>**</w:t>
            </w:r>
          </w:p>
        </w:tc>
        <w:tc>
          <w:tcPr>
            <w:tcW w:w="1176" w:type="dxa"/>
            <w:tcBorders>
              <w:right w:val="nil"/>
            </w:tcBorders>
          </w:tcPr>
          <w:p w14:paraId="59B0F717" w14:textId="77777777" w:rsidR="00EF641F" w:rsidRPr="00E75FBA" w:rsidRDefault="00EF641F" w:rsidP="00380794">
            <w:r w:rsidRPr="003F2472">
              <w:t>0.2.3</w:t>
            </w:r>
          </w:p>
        </w:tc>
        <w:tc>
          <w:tcPr>
            <w:tcW w:w="4396" w:type="dxa"/>
            <w:tcBorders>
              <w:right w:val="nil"/>
            </w:tcBorders>
          </w:tcPr>
          <w:p w14:paraId="37ABAE4B" w14:textId="77777777" w:rsidR="00EF641F" w:rsidRDefault="00EF641F" w:rsidP="00380794">
            <w:r w:rsidRPr="00005E92">
              <w:t>https://github.com/discoteq/flock</w:t>
            </w:r>
          </w:p>
        </w:tc>
      </w:tr>
      <w:tr w:rsidR="00EF641F" w14:paraId="05D3FAF5" w14:textId="77777777" w:rsidTr="00EF641F">
        <w:trPr>
          <w:trHeight w:val="242"/>
          <w:jc w:val="center"/>
        </w:trPr>
        <w:tc>
          <w:tcPr>
            <w:tcW w:w="1470" w:type="dxa"/>
            <w:tcBorders>
              <w:left w:val="nil"/>
            </w:tcBorders>
            <w:shd w:val="clear" w:color="auto" w:fill="F2F2F2" w:themeFill="background1" w:themeFillShade="F2"/>
          </w:tcPr>
          <w:p w14:paraId="4B03B31E" w14:textId="77777777" w:rsidR="00EF641F" w:rsidRPr="006720BB" w:rsidRDefault="00EF641F" w:rsidP="00380794">
            <w:pPr>
              <w:rPr>
                <w:bCs/>
              </w:rPr>
            </w:pPr>
            <w:r w:rsidRPr="006720BB">
              <w:rPr>
                <w:bCs/>
              </w:rPr>
              <w:t>iCallSV</w:t>
            </w:r>
          </w:p>
        </w:tc>
        <w:tc>
          <w:tcPr>
            <w:tcW w:w="1176" w:type="dxa"/>
            <w:tcBorders>
              <w:right w:val="nil"/>
            </w:tcBorders>
          </w:tcPr>
          <w:p w14:paraId="67FB5133" w14:textId="26A8AD7C" w:rsidR="00EF641F" w:rsidRPr="003F2472" w:rsidRDefault="00EF641F" w:rsidP="00380794">
            <w:r w:rsidRPr="00D600AA">
              <w:t>1.0.9</w:t>
            </w:r>
          </w:p>
        </w:tc>
        <w:tc>
          <w:tcPr>
            <w:tcW w:w="4396" w:type="dxa"/>
            <w:tcBorders>
              <w:right w:val="nil"/>
            </w:tcBorders>
          </w:tcPr>
          <w:p w14:paraId="1D88027B" w14:textId="77777777" w:rsidR="00EF641F" w:rsidRPr="00005E92" w:rsidRDefault="00EF641F" w:rsidP="00380794">
            <w:r w:rsidRPr="006720BB">
              <w:t>https://github.com/rhshah/iCallSV</w:t>
            </w:r>
          </w:p>
        </w:tc>
      </w:tr>
      <w:tr w:rsidR="00EF641F" w14:paraId="213B2D62" w14:textId="77777777" w:rsidTr="00EF641F">
        <w:trPr>
          <w:trHeight w:val="242"/>
          <w:jc w:val="center"/>
        </w:trPr>
        <w:tc>
          <w:tcPr>
            <w:tcW w:w="1470" w:type="dxa"/>
            <w:tcBorders>
              <w:left w:val="nil"/>
            </w:tcBorders>
            <w:shd w:val="clear" w:color="auto" w:fill="F2F2F2" w:themeFill="background1" w:themeFillShade="F2"/>
          </w:tcPr>
          <w:p w14:paraId="304F4D6A" w14:textId="77777777" w:rsidR="00EF641F" w:rsidRPr="005B2517" w:rsidRDefault="00EF641F" w:rsidP="00380794">
            <w:r w:rsidRPr="004C52B3">
              <w:t>Miniconda3</w:t>
            </w:r>
          </w:p>
        </w:tc>
        <w:tc>
          <w:tcPr>
            <w:tcW w:w="1176" w:type="dxa"/>
            <w:tcBorders>
              <w:right w:val="nil"/>
            </w:tcBorders>
          </w:tcPr>
          <w:p w14:paraId="6D59AF20" w14:textId="3014409F" w:rsidR="00EF641F" w:rsidRPr="005B2517" w:rsidRDefault="00EF641F" w:rsidP="00380794">
            <w:r w:rsidRPr="002E4B49">
              <w:t>4.6.14</w:t>
            </w:r>
          </w:p>
        </w:tc>
        <w:tc>
          <w:tcPr>
            <w:tcW w:w="4396" w:type="dxa"/>
            <w:tcBorders>
              <w:right w:val="nil"/>
            </w:tcBorders>
          </w:tcPr>
          <w:p w14:paraId="35B94FE7" w14:textId="77777777" w:rsidR="00EF641F" w:rsidRPr="005B2517" w:rsidRDefault="00EF641F" w:rsidP="00380794">
            <w:r w:rsidRPr="00AD47AB">
              <w:t>http://conda.pydata.org/miniconda.html</w:t>
            </w:r>
          </w:p>
        </w:tc>
      </w:tr>
      <w:tr w:rsidR="00EF641F" w14:paraId="4C60287B" w14:textId="77777777" w:rsidTr="00EF641F">
        <w:trPr>
          <w:trHeight w:val="242"/>
          <w:jc w:val="center"/>
        </w:trPr>
        <w:tc>
          <w:tcPr>
            <w:tcW w:w="1470" w:type="dxa"/>
            <w:tcBorders>
              <w:left w:val="nil"/>
            </w:tcBorders>
            <w:shd w:val="clear" w:color="auto" w:fill="F2F2F2" w:themeFill="background1" w:themeFillShade="F2"/>
          </w:tcPr>
          <w:p w14:paraId="7648C19E" w14:textId="77777777" w:rsidR="00EF641F" w:rsidRPr="005B2517" w:rsidRDefault="00EF641F" w:rsidP="00380794">
            <w:r>
              <w:t>Perl</w:t>
            </w:r>
          </w:p>
        </w:tc>
        <w:tc>
          <w:tcPr>
            <w:tcW w:w="1176" w:type="dxa"/>
            <w:tcBorders>
              <w:right w:val="nil"/>
            </w:tcBorders>
          </w:tcPr>
          <w:p w14:paraId="6038D35E" w14:textId="13FFCDAF" w:rsidR="00EF641F" w:rsidRPr="005B2517" w:rsidRDefault="00EF641F" w:rsidP="00380794">
            <w:r w:rsidRPr="00D600AA">
              <w:t>0.1.16</w:t>
            </w:r>
          </w:p>
        </w:tc>
        <w:tc>
          <w:tcPr>
            <w:tcW w:w="4396" w:type="dxa"/>
            <w:tcBorders>
              <w:right w:val="nil"/>
            </w:tcBorders>
          </w:tcPr>
          <w:p w14:paraId="6113B6FE" w14:textId="77777777" w:rsidR="00EF641F" w:rsidRPr="005B2517" w:rsidRDefault="00EF641F" w:rsidP="00380794">
            <w:r w:rsidRPr="00A85FC6">
              <w:t>perl.org</w:t>
            </w:r>
          </w:p>
        </w:tc>
      </w:tr>
      <w:tr w:rsidR="00EF641F" w14:paraId="257FAB83" w14:textId="77777777" w:rsidTr="00EF641F">
        <w:trPr>
          <w:trHeight w:val="242"/>
          <w:jc w:val="center"/>
        </w:trPr>
        <w:tc>
          <w:tcPr>
            <w:tcW w:w="1470" w:type="dxa"/>
            <w:tcBorders>
              <w:left w:val="nil"/>
            </w:tcBorders>
            <w:shd w:val="clear" w:color="auto" w:fill="F2F2F2" w:themeFill="background1" w:themeFillShade="F2"/>
          </w:tcPr>
          <w:p w14:paraId="1FFDDA57" w14:textId="77777777" w:rsidR="00EF641F" w:rsidRPr="005B2517" w:rsidRDefault="00EF641F" w:rsidP="00380794">
            <w:r>
              <w:rPr>
                <w:bCs/>
              </w:rPr>
              <w:t>Python</w:t>
            </w:r>
            <w:r>
              <w:rPr>
                <w:bCs/>
                <w:vertAlign w:val="superscript"/>
              </w:rPr>
              <w:t>***</w:t>
            </w:r>
          </w:p>
        </w:tc>
        <w:tc>
          <w:tcPr>
            <w:tcW w:w="1176" w:type="dxa"/>
            <w:tcBorders>
              <w:right w:val="nil"/>
            </w:tcBorders>
          </w:tcPr>
          <w:p w14:paraId="68AE0568" w14:textId="77777777" w:rsidR="00EF641F" w:rsidRPr="005B2517" w:rsidRDefault="00EF641F" w:rsidP="00380794">
            <w:r>
              <w:t>3.5</w:t>
            </w:r>
          </w:p>
        </w:tc>
        <w:tc>
          <w:tcPr>
            <w:tcW w:w="4396" w:type="dxa"/>
            <w:tcBorders>
              <w:right w:val="nil"/>
            </w:tcBorders>
          </w:tcPr>
          <w:p w14:paraId="178A08C8" w14:textId="77777777" w:rsidR="00EF641F" w:rsidRPr="005B2517" w:rsidRDefault="00EF641F" w:rsidP="00380794">
            <w:r w:rsidRPr="00005E92">
              <w:t>python.org</w:t>
            </w:r>
          </w:p>
        </w:tc>
      </w:tr>
      <w:tr w:rsidR="00EF641F" w14:paraId="52FE9B5D" w14:textId="77777777" w:rsidTr="00EF641F">
        <w:trPr>
          <w:trHeight w:val="242"/>
          <w:jc w:val="center"/>
        </w:trPr>
        <w:tc>
          <w:tcPr>
            <w:tcW w:w="1470" w:type="dxa"/>
            <w:tcBorders>
              <w:left w:val="nil"/>
            </w:tcBorders>
            <w:shd w:val="clear" w:color="auto" w:fill="F2F2F2" w:themeFill="background1" w:themeFillShade="F2"/>
          </w:tcPr>
          <w:p w14:paraId="2DE385AD" w14:textId="77777777" w:rsidR="00EF641F" w:rsidRPr="005B2517" w:rsidRDefault="00EF641F" w:rsidP="00380794">
            <w:r>
              <w:t>R</w:t>
            </w:r>
          </w:p>
        </w:tc>
        <w:tc>
          <w:tcPr>
            <w:tcW w:w="1176" w:type="dxa"/>
            <w:tcBorders>
              <w:right w:val="nil"/>
            </w:tcBorders>
          </w:tcPr>
          <w:p w14:paraId="0C8C0376" w14:textId="578275B5" w:rsidR="00EF641F" w:rsidRPr="005B2517" w:rsidRDefault="00EF641F" w:rsidP="00380794">
            <w:r w:rsidRPr="00D600AA">
              <w:t>3.2.2</w:t>
            </w:r>
          </w:p>
        </w:tc>
        <w:tc>
          <w:tcPr>
            <w:tcW w:w="4396" w:type="dxa"/>
            <w:tcBorders>
              <w:right w:val="nil"/>
            </w:tcBorders>
          </w:tcPr>
          <w:p w14:paraId="6B5C6794" w14:textId="77777777" w:rsidR="00EF641F" w:rsidRPr="005B2517" w:rsidRDefault="00EF641F" w:rsidP="00380794">
            <w:r w:rsidRPr="00A85FC6">
              <w:t>r-project.org</w:t>
            </w:r>
          </w:p>
        </w:tc>
      </w:tr>
      <w:tr w:rsidR="00EF641F" w14:paraId="2F5EE6FA" w14:textId="77777777" w:rsidTr="00EF641F">
        <w:trPr>
          <w:trHeight w:val="242"/>
          <w:jc w:val="center"/>
        </w:trPr>
        <w:tc>
          <w:tcPr>
            <w:tcW w:w="1470" w:type="dxa"/>
            <w:tcBorders>
              <w:left w:val="nil"/>
            </w:tcBorders>
            <w:shd w:val="clear" w:color="auto" w:fill="F2F2F2" w:themeFill="background1" w:themeFillShade="F2"/>
          </w:tcPr>
          <w:p w14:paraId="0C9B2FB5" w14:textId="77777777" w:rsidR="00EF641F" w:rsidRPr="005B2517" w:rsidRDefault="00EF641F" w:rsidP="00380794">
            <w:r w:rsidRPr="0044046A">
              <w:t>rtg-tools</w:t>
            </w:r>
          </w:p>
        </w:tc>
        <w:tc>
          <w:tcPr>
            <w:tcW w:w="1176" w:type="dxa"/>
            <w:tcBorders>
              <w:right w:val="nil"/>
            </w:tcBorders>
          </w:tcPr>
          <w:p w14:paraId="3881DBF7" w14:textId="42EA975E" w:rsidR="00EF641F" w:rsidRPr="005B2517" w:rsidRDefault="00EF641F" w:rsidP="00380794">
            <w:r w:rsidRPr="006D488D">
              <w:t>3.10.1</w:t>
            </w:r>
          </w:p>
        </w:tc>
        <w:tc>
          <w:tcPr>
            <w:tcW w:w="4396" w:type="dxa"/>
            <w:tcBorders>
              <w:right w:val="nil"/>
            </w:tcBorders>
          </w:tcPr>
          <w:p w14:paraId="0422352E" w14:textId="77777777" w:rsidR="00EF641F" w:rsidRPr="005B2517" w:rsidRDefault="00EF641F" w:rsidP="00380794">
            <w:r w:rsidRPr="0044046A">
              <w:t>realtimegenomics.com/products/</w:t>
            </w:r>
            <w:r w:rsidRPr="0044046A">
              <w:rPr>
                <w:bCs/>
              </w:rPr>
              <w:t>rtg-tools</w:t>
            </w:r>
          </w:p>
        </w:tc>
      </w:tr>
      <w:tr w:rsidR="00EF641F" w14:paraId="37CA5D4E" w14:textId="77777777" w:rsidTr="00EF641F">
        <w:trPr>
          <w:trHeight w:val="314"/>
          <w:jc w:val="center"/>
        </w:trPr>
        <w:tc>
          <w:tcPr>
            <w:tcW w:w="1470" w:type="dxa"/>
            <w:tcBorders>
              <w:left w:val="nil"/>
            </w:tcBorders>
            <w:shd w:val="clear" w:color="auto" w:fill="F2F2F2" w:themeFill="background1" w:themeFillShade="F2"/>
          </w:tcPr>
          <w:p w14:paraId="66CFC050" w14:textId="77777777" w:rsidR="00EF641F" w:rsidRPr="005B2517" w:rsidRDefault="00EF641F" w:rsidP="00380794">
            <w:r w:rsidRPr="00F00EBF">
              <w:t>SAMtools</w:t>
            </w:r>
          </w:p>
        </w:tc>
        <w:tc>
          <w:tcPr>
            <w:tcW w:w="1176" w:type="dxa"/>
            <w:tcBorders>
              <w:right w:val="nil"/>
            </w:tcBorders>
          </w:tcPr>
          <w:p w14:paraId="4B119F71" w14:textId="77777777" w:rsidR="00EF641F" w:rsidRPr="005B2517" w:rsidRDefault="00EF641F" w:rsidP="00380794">
            <w:r w:rsidRPr="006E5F4C">
              <w:t>1.3.1</w:t>
            </w:r>
          </w:p>
        </w:tc>
        <w:tc>
          <w:tcPr>
            <w:tcW w:w="4396" w:type="dxa"/>
            <w:tcBorders>
              <w:right w:val="nil"/>
            </w:tcBorders>
          </w:tcPr>
          <w:p w14:paraId="77C0BAC7" w14:textId="468BCFDF" w:rsidR="00EF641F" w:rsidRPr="005B2517" w:rsidRDefault="00EF641F" w:rsidP="00380794">
            <w:r>
              <w:fldChar w:fldCharType="begin" w:fldLock="1"/>
            </w:r>
            <w: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 Press","title":"The sequence alignment/map format and SAMtools","type":"article-journal","volume":"25"},"uris":["http://www.mendeley.com/documents/?uuid=29cd1fa0-fa3f-4a02-9eda-fd3c89967d04"]},{"id":"ITEM-2","itemData":{"ISSN":"1367-4803","author":[{"dropping-particle":"","family":"Li","given":"Heng","non-dropping-particle":"","parse-names":false,"suffix":""}],"container-title":"Bioinformatics","id":"ITEM-2","issue":"21","issued":{"date-parts":[["2011"]]},"page":"2987-2993","publisher":"Oxford Univ Press","title":"A statistical framework for SNP calling, mutation discovery, association mapping and population genetical parameter estimation from sequencing data","type":"article-journal","volume":"27"},"uris":["http://www.mendeley.com/documents/?uuid=c8c18007-5fcf-4fab-8be8-b6b76f59bc67"]}],"mendeley":{"formattedCitation":"[7, 8]","plainTextFormattedCitation":"[7, 8]","previouslyFormattedCitation":"[7, 8]"},"properties":{"noteIndex":0},"schema":"https://github.com/citation-style-language/schema/raw/master/csl-citation.json"}</w:instrText>
            </w:r>
            <w:r>
              <w:fldChar w:fldCharType="separate"/>
            </w:r>
            <w:r w:rsidRPr="00AF1C89">
              <w:rPr>
                <w:noProof/>
              </w:rPr>
              <w:t>[7, 8]</w:t>
            </w:r>
            <w:r>
              <w:fldChar w:fldCharType="end"/>
            </w:r>
          </w:p>
        </w:tc>
      </w:tr>
      <w:tr w:rsidR="00EF641F" w14:paraId="132202EF" w14:textId="77777777" w:rsidTr="00EF641F">
        <w:trPr>
          <w:trHeight w:val="242"/>
          <w:jc w:val="center"/>
        </w:trPr>
        <w:tc>
          <w:tcPr>
            <w:tcW w:w="1470" w:type="dxa"/>
            <w:tcBorders>
              <w:left w:val="nil"/>
            </w:tcBorders>
            <w:shd w:val="clear" w:color="auto" w:fill="F2F2F2" w:themeFill="background1" w:themeFillShade="F2"/>
          </w:tcPr>
          <w:p w14:paraId="696A3A4C" w14:textId="77777777" w:rsidR="00EF641F" w:rsidRPr="005B2517" w:rsidRDefault="00EF641F" w:rsidP="00380794">
            <w:r w:rsidRPr="00CE630A">
              <w:t>Sambamba</w:t>
            </w:r>
          </w:p>
        </w:tc>
        <w:tc>
          <w:tcPr>
            <w:tcW w:w="1176" w:type="dxa"/>
            <w:tcBorders>
              <w:right w:val="nil"/>
            </w:tcBorders>
          </w:tcPr>
          <w:p w14:paraId="2B4B61F5" w14:textId="3CBDB93B" w:rsidR="00EF641F" w:rsidRPr="005B2517" w:rsidRDefault="00EF641F" w:rsidP="00380794">
            <w:r w:rsidRPr="002E4B49">
              <w:t>0.7.0</w:t>
            </w:r>
          </w:p>
        </w:tc>
        <w:tc>
          <w:tcPr>
            <w:tcW w:w="4396" w:type="dxa"/>
            <w:tcBorders>
              <w:right w:val="nil"/>
            </w:tcBorders>
          </w:tcPr>
          <w:p w14:paraId="595B0029" w14:textId="03B3F362" w:rsidR="00EF641F" w:rsidRPr="0044046A" w:rsidRDefault="00EF641F" w:rsidP="00380794">
            <w:r>
              <w:fldChar w:fldCharType="begin" w:fldLock="1"/>
            </w:r>
            <w:r>
              <w:instrText>ADDIN CSL_CITATION {"citationItems":[{"id":"ITEM-1","itemData":{"ISSN":"1367-4803","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publisher":"Oxford Univ Press","title":"Sambamba: fast processing of NGS alignment formats","type":"article-journal","volume":"31"},"uris":["http://www.mendeley.com/documents/?uuid=93429a04-ce94-4c1e-a4f8-408d2b31fe91"]}],"mendeley":{"formattedCitation":"[9]","plainTextFormattedCitation":"[9]","previouslyFormattedCitation":"[9]"},"properties":{"noteIndex":0},"schema":"https://github.com/citation-style-language/schema/raw/master/csl-citation.json"}</w:instrText>
            </w:r>
            <w:r>
              <w:fldChar w:fldCharType="separate"/>
            </w:r>
            <w:r w:rsidRPr="00AF1C89">
              <w:rPr>
                <w:noProof/>
              </w:rPr>
              <w:t>[9]</w:t>
            </w:r>
            <w:r>
              <w:fldChar w:fldCharType="end"/>
            </w:r>
          </w:p>
        </w:tc>
      </w:tr>
      <w:tr w:rsidR="00EF641F" w14:paraId="410D7BD0" w14:textId="77777777" w:rsidTr="00EF641F">
        <w:trPr>
          <w:trHeight w:val="242"/>
          <w:jc w:val="center"/>
        </w:trPr>
        <w:tc>
          <w:tcPr>
            <w:tcW w:w="1470" w:type="dxa"/>
            <w:tcBorders>
              <w:left w:val="nil"/>
            </w:tcBorders>
            <w:shd w:val="clear" w:color="auto" w:fill="F2F2F2" w:themeFill="background1" w:themeFillShade="F2"/>
          </w:tcPr>
          <w:p w14:paraId="1AD73CBB" w14:textId="13F9655C" w:rsidR="00EF641F" w:rsidRPr="005B2517" w:rsidRDefault="00EF641F" w:rsidP="00380794">
            <w:r>
              <w:rPr>
                <w:bCs/>
              </w:rPr>
              <w:t>Nextflow</w:t>
            </w:r>
          </w:p>
        </w:tc>
        <w:tc>
          <w:tcPr>
            <w:tcW w:w="1176" w:type="dxa"/>
            <w:tcBorders>
              <w:right w:val="nil"/>
            </w:tcBorders>
          </w:tcPr>
          <w:p w14:paraId="4E41845C" w14:textId="2975D319" w:rsidR="00EF641F" w:rsidRPr="005B2517" w:rsidRDefault="00EF641F" w:rsidP="00380794">
            <w:r w:rsidRPr="000678BB">
              <w:t>19.07.0</w:t>
            </w:r>
          </w:p>
        </w:tc>
        <w:tc>
          <w:tcPr>
            <w:tcW w:w="4396" w:type="dxa"/>
            <w:tcBorders>
              <w:right w:val="nil"/>
            </w:tcBorders>
          </w:tcPr>
          <w:p w14:paraId="354206D9" w14:textId="20F05597" w:rsidR="00EF641F" w:rsidRPr="005B2517" w:rsidRDefault="00EF641F" w:rsidP="00380794">
            <w:r>
              <w:fldChar w:fldCharType="begin" w:fldLock="1"/>
            </w:r>
            <w:r>
              <w:instrText>ADDIN CSL_CITATION {"citationItems":[{"id":"ITEM-1","itemData":{"ISSN":"1546-1696","author":[{"dropping-particle":"","family":"Tommaso","given":"Paolo","non-dropping-particle":"Di","parse-names":false,"suffix":""},{"dropping-particle":"","family":"Chatzou","given":"Maria","non-dropping-particle":"","parse-names":false,"suffix":""},{"dropping-particle":"","family":"Floden","given":"Evan W","non-dropping-particle":"","parse-names":false,"suffix":""},{"dropping-particle":"","family":"Barja","given":"Pablo Prieto","non-dropping-particle":"","parse-names":false,"suffix":""},{"dropping-particle":"","family":"Palumbo","given":"Emilio","non-dropping-particle":"","parse-names":false,"suffix":""},{"dropping-particle":"","family":"Notredame","given":"Cedric","non-dropping-particle":"","parse-names":false,"suffix":""}],"container-title":"Nature biotechnology","id":"ITEM-1","issue":"4","issued":{"date-parts":[["2017"]]},"page":"316","publisher":"Nature Publishing Group","title":"Nextflow enables reproducible computational workflows","type":"article-journal","volume":"35"},"uris":["http://www.mendeley.com/documents/?uuid=b47c9de7-7c3e-4215-b28b-4af36bdbb2d6"]}],"mendeley":{"formattedCitation":"[10]","plainTextFormattedCitation":"[10]","previouslyFormattedCitation":"[10]"},"properties":{"noteIndex":0},"schema":"https://github.com/citation-style-language/schema/raw/master/csl-citation.json"}</w:instrText>
            </w:r>
            <w:r>
              <w:fldChar w:fldCharType="separate"/>
            </w:r>
            <w:r w:rsidRPr="00AF1C89">
              <w:rPr>
                <w:noProof/>
              </w:rPr>
              <w:t>[10]</w:t>
            </w:r>
            <w:r>
              <w:fldChar w:fldCharType="end"/>
            </w:r>
          </w:p>
        </w:tc>
      </w:tr>
      <w:tr w:rsidR="00EF641F" w14:paraId="313CB24B" w14:textId="77777777" w:rsidTr="00EF641F">
        <w:trPr>
          <w:trHeight w:val="242"/>
          <w:jc w:val="center"/>
        </w:trPr>
        <w:tc>
          <w:tcPr>
            <w:tcW w:w="1470" w:type="dxa"/>
            <w:tcBorders>
              <w:left w:val="nil"/>
            </w:tcBorders>
            <w:shd w:val="clear" w:color="auto" w:fill="F2F2F2" w:themeFill="background1" w:themeFillShade="F2"/>
          </w:tcPr>
          <w:p w14:paraId="3D53B141" w14:textId="77777777" w:rsidR="00EF641F" w:rsidRPr="005B2517" w:rsidRDefault="00EF641F" w:rsidP="00380794">
            <w:r w:rsidRPr="004C52B3">
              <w:rPr>
                <w:bCs/>
              </w:rPr>
              <w:t>SHYAML</w:t>
            </w:r>
            <w:r>
              <w:rPr>
                <w:bCs/>
                <w:vertAlign w:val="superscript"/>
              </w:rPr>
              <w:t>***</w:t>
            </w:r>
          </w:p>
        </w:tc>
        <w:tc>
          <w:tcPr>
            <w:tcW w:w="1176" w:type="dxa"/>
            <w:tcBorders>
              <w:right w:val="nil"/>
            </w:tcBorders>
          </w:tcPr>
          <w:p w14:paraId="4EC3EA85" w14:textId="77777777" w:rsidR="00EF641F" w:rsidRPr="005B2517" w:rsidRDefault="00EF641F" w:rsidP="00380794">
            <w:r w:rsidRPr="000F4091">
              <w:t>0.4.1</w:t>
            </w:r>
          </w:p>
        </w:tc>
        <w:tc>
          <w:tcPr>
            <w:tcW w:w="4396" w:type="dxa"/>
            <w:tcBorders>
              <w:right w:val="nil"/>
            </w:tcBorders>
          </w:tcPr>
          <w:p w14:paraId="68201118" w14:textId="77777777" w:rsidR="00EF641F" w:rsidRPr="005B2517" w:rsidRDefault="00EF641F" w:rsidP="00380794">
            <w:r w:rsidRPr="007272F0">
              <w:t>https://github.com/0k/shyaml</w:t>
            </w:r>
          </w:p>
        </w:tc>
      </w:tr>
      <w:tr w:rsidR="00EF641F" w14:paraId="6F6FD336" w14:textId="77777777" w:rsidTr="00EF641F">
        <w:trPr>
          <w:trHeight w:val="242"/>
          <w:jc w:val="center"/>
        </w:trPr>
        <w:tc>
          <w:tcPr>
            <w:tcW w:w="1470" w:type="dxa"/>
            <w:tcBorders>
              <w:left w:val="nil"/>
            </w:tcBorders>
            <w:shd w:val="clear" w:color="auto" w:fill="F2F2F2" w:themeFill="background1" w:themeFillShade="F2"/>
          </w:tcPr>
          <w:p w14:paraId="0090A24B" w14:textId="77777777" w:rsidR="00EF641F" w:rsidRPr="005B2517" w:rsidRDefault="00EF641F" w:rsidP="00380794">
            <w:r w:rsidRPr="00E75FBA">
              <w:rPr>
                <w:bCs/>
              </w:rPr>
              <w:t>VarDictJava</w:t>
            </w:r>
          </w:p>
        </w:tc>
        <w:tc>
          <w:tcPr>
            <w:tcW w:w="1176" w:type="dxa"/>
            <w:tcBorders>
              <w:right w:val="nil"/>
            </w:tcBorders>
          </w:tcPr>
          <w:p w14:paraId="47AECFD1" w14:textId="5577DC3B" w:rsidR="00EF641F" w:rsidRPr="005B2517" w:rsidRDefault="00EF641F" w:rsidP="00380794">
            <w:r>
              <w:rPr>
                <w:bCs/>
              </w:rPr>
              <w:t>1.6</w:t>
            </w:r>
          </w:p>
        </w:tc>
        <w:tc>
          <w:tcPr>
            <w:tcW w:w="4396" w:type="dxa"/>
            <w:tcBorders>
              <w:right w:val="nil"/>
            </w:tcBorders>
          </w:tcPr>
          <w:p w14:paraId="51777928" w14:textId="00F055CE" w:rsidR="00EF641F" w:rsidRPr="005B2517" w:rsidRDefault="00EF641F" w:rsidP="00380794">
            <w:r>
              <w:rPr>
                <w:bCs/>
              </w:rPr>
              <w:fldChar w:fldCharType="begin" w:fldLock="1"/>
            </w:r>
            <w:r>
              <w:rPr>
                <w:bCs/>
              </w:rPr>
              <w:instrText>ADDIN CSL_CITATION {"citationItems":[{"id":"ITEM-1","itemData":{"ISSN":"0305-1048","author":[{"dropping-particle":"","family":"Lai","given":"Zhongwu","non-dropping-particle":"","parse-names":false,"suffix":""},{"dropping-particle":"","family":"Markovets","given":"Aleksandra","non-dropping-particle":"","parse-names":false,"suffix":""},{"dropping-particle":"","family":"Ahdesmaki","given":"Miika","non-dropping-particle":"","parse-names":false,"suffix":""},{"dropping-particle":"","family":"Chapman","given":"Brad","non-dropping-particle":"","parse-names":false,"suffix":""},{"dropping-particle":"","family":"Hofmann","given":"Oliver","non-dropping-particle":"","parse-names":false,"suffix":""},{"dropping-particle":"","family":"McEwen","given":"Robert","non-dropping-particle":"","parse-names":false,"suffix":""},{"dropping-particle":"","family":"Johnson","given":"Justin","non-dropping-particle":"","parse-names":false,"suffix":""},{"dropping-particle":"","family":"Dougherty","given":"Brian","non-dropping-particle":"","parse-names":false,"suffix":""},{"dropping-particle":"","family":"Barrett","given":"J Carl","non-dropping-particle":"","parse-names":false,"suffix":""},{"dropping-particle":"","family":"Dry","given":"Jonathan R","non-dropping-particle":"","parse-names":false,"suffix":""}],"container-title":"Nucleic acids research","id":"ITEM-1","issued":{"date-parts":[["2016"]]},"page":"gkw227","publisher":"Oxford Univ Press","title":"VarDict: a novel and versatile variant caller for next-generation sequencing in cancer research","type":"article-journal"},"uris":["http://www.mendeley.com/documents/?uuid=5cd79905-5c6f-4bc0-a897-47417f538617"]}],"mendeley":{"formattedCitation":"[11]","plainTextFormattedCitation":"[11]","previouslyFormattedCitation":"[11]"},"properties":{"noteIndex":0},"schema":"https://github.com/citation-style-language/schema/raw/master/csl-citation.json"}</w:instrText>
            </w:r>
            <w:r>
              <w:rPr>
                <w:bCs/>
              </w:rPr>
              <w:fldChar w:fldCharType="separate"/>
            </w:r>
            <w:r w:rsidRPr="00AF1C89">
              <w:rPr>
                <w:bCs/>
                <w:noProof/>
              </w:rPr>
              <w:t>[11]</w:t>
            </w:r>
            <w:r>
              <w:rPr>
                <w:bCs/>
              </w:rPr>
              <w:fldChar w:fldCharType="end"/>
            </w:r>
          </w:p>
        </w:tc>
      </w:tr>
      <w:tr w:rsidR="00EF641F" w14:paraId="67693CA7" w14:textId="77777777" w:rsidTr="00EF641F">
        <w:trPr>
          <w:trHeight w:val="242"/>
          <w:jc w:val="center"/>
        </w:trPr>
        <w:tc>
          <w:tcPr>
            <w:tcW w:w="1470" w:type="dxa"/>
            <w:tcBorders>
              <w:left w:val="nil"/>
            </w:tcBorders>
            <w:shd w:val="clear" w:color="auto" w:fill="F2F2F2" w:themeFill="background1" w:themeFillShade="F2"/>
          </w:tcPr>
          <w:p w14:paraId="3006BD19" w14:textId="77777777" w:rsidR="00EF641F" w:rsidRPr="005B2517" w:rsidRDefault="00EF641F" w:rsidP="00380794">
            <w:r w:rsidRPr="00385DE4">
              <w:t>VCFtools</w:t>
            </w:r>
          </w:p>
        </w:tc>
        <w:tc>
          <w:tcPr>
            <w:tcW w:w="1176" w:type="dxa"/>
            <w:tcBorders>
              <w:right w:val="nil"/>
            </w:tcBorders>
          </w:tcPr>
          <w:p w14:paraId="0D9132F0" w14:textId="7248AE6E" w:rsidR="00EF641F" w:rsidRPr="005B2517" w:rsidRDefault="00EF641F" w:rsidP="00380794">
            <w:r w:rsidRPr="00D600AA">
              <w:t>0.1.16</w:t>
            </w:r>
          </w:p>
        </w:tc>
        <w:tc>
          <w:tcPr>
            <w:tcW w:w="4396" w:type="dxa"/>
            <w:tcBorders>
              <w:right w:val="nil"/>
            </w:tcBorders>
          </w:tcPr>
          <w:p w14:paraId="5E9DD109" w14:textId="6AF324B0" w:rsidR="00EF641F" w:rsidRPr="005B2517" w:rsidRDefault="00EF641F" w:rsidP="00380794">
            <w:r>
              <w:fldChar w:fldCharType="begin" w:fldLock="1"/>
            </w:r>
            <w:r>
              <w:instrText>ADDIN CSL_CITATION {"citationItems":[{"id":"ITEM-1","itemData":{"ISSN":"1367-4803","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container-title":"Bioinformatics","id":"ITEM-1","issue":"15","issued":{"date-parts":[["2011"]]},"page":"2156-2158","publisher":"Oxford Univ Press","title":"The variant call format and VCFtools","type":"article-journal","volume":"27"},"uris":["http://www.mendeley.com/documents/?uuid=60f95fb6-7912-4419-b799-b9d78b654aae"]}],"mendeley":{"formattedCitation":"[12]","plainTextFormattedCitation":"[12]","previouslyFormattedCitation":"[12]"},"properties":{"noteIndex":0},"schema":"https://github.com/citation-style-language/schema/raw/master/csl-citation.json"}</w:instrText>
            </w:r>
            <w:r>
              <w:fldChar w:fldCharType="separate"/>
            </w:r>
            <w:r w:rsidRPr="00AF1C89">
              <w:rPr>
                <w:noProof/>
              </w:rPr>
              <w:t>[12]</w:t>
            </w:r>
            <w:r>
              <w:fldChar w:fldCharType="end"/>
            </w:r>
          </w:p>
        </w:tc>
      </w:tr>
      <w:tr w:rsidR="00EF641F" w14:paraId="7C7CD247" w14:textId="77777777" w:rsidTr="00EF641F">
        <w:trPr>
          <w:trHeight w:val="242"/>
          <w:jc w:val="center"/>
        </w:trPr>
        <w:tc>
          <w:tcPr>
            <w:tcW w:w="1470" w:type="dxa"/>
            <w:tcBorders>
              <w:left w:val="nil"/>
            </w:tcBorders>
            <w:shd w:val="clear" w:color="auto" w:fill="F2F2F2" w:themeFill="background1" w:themeFillShade="F2"/>
          </w:tcPr>
          <w:p w14:paraId="4B48D292" w14:textId="77777777" w:rsidR="00EF641F" w:rsidRDefault="00EF641F" w:rsidP="00380794">
            <w:pPr>
              <w:rPr>
                <w:bCs/>
              </w:rPr>
            </w:pPr>
            <w:r w:rsidRPr="00385DE4">
              <w:t>vt</w:t>
            </w:r>
          </w:p>
        </w:tc>
        <w:tc>
          <w:tcPr>
            <w:tcW w:w="1176" w:type="dxa"/>
            <w:tcBorders>
              <w:right w:val="nil"/>
            </w:tcBorders>
          </w:tcPr>
          <w:p w14:paraId="43C30733" w14:textId="69589A7C" w:rsidR="00EF641F" w:rsidRPr="003F2472" w:rsidRDefault="00EF641F" w:rsidP="00380794">
            <w:r w:rsidRPr="00D600AA">
              <w:t>0.57721</w:t>
            </w:r>
          </w:p>
        </w:tc>
        <w:tc>
          <w:tcPr>
            <w:tcW w:w="4396" w:type="dxa"/>
            <w:tcBorders>
              <w:right w:val="nil"/>
            </w:tcBorders>
          </w:tcPr>
          <w:p w14:paraId="67F35124" w14:textId="77824849" w:rsidR="00EF641F" w:rsidRDefault="00EF641F" w:rsidP="00380794">
            <w:r>
              <w:fldChar w:fldCharType="begin" w:fldLock="1"/>
            </w:r>
            <w:r>
              <w:instrText>ADDIN CSL_CITATION {"citationItems":[{"id":"ITEM-1","itemData":{"ISSN":"1367-4803","author":[{"dropping-particle":"","family":"Tan","given":"Adrian","non-dropping-particle":"","parse-names":false,"suffix":""},{"dropping-particle":"","family":"Abecasis","given":"Gonçalo R","non-dropping-particle":"","parse-names":false,"suffix":""},{"dropping-particle":"","family":"Kang","given":"Hyun Min","non-dropping-particle":"","parse-names":false,"suffix":""}],"container-title":"Bioinformatics","id":"ITEM-1","issued":{"date-parts":[["2015"]]},"page":"btv112","publisher":"Oxford Univ Press","title":"Unified representation of genetic variants","type":"article-journal"},"uris":["http://www.mendeley.com/documents/?uuid=0e5566be-c415-4211-9b42-e41a5dc3235f"]}],"mendeley":{"formattedCitation":"[13]","plainTextFormattedCitation":"[13]","previouslyFormattedCitation":"[13]"},"properties":{"noteIndex":0},"schema":"https://github.com/citation-style-language/schema/raw/master/csl-citation.json"}</w:instrText>
            </w:r>
            <w:r>
              <w:fldChar w:fldCharType="separate"/>
            </w:r>
            <w:r w:rsidRPr="00AF1C89">
              <w:rPr>
                <w:noProof/>
              </w:rPr>
              <w:t>[13]</w:t>
            </w:r>
            <w:r>
              <w:fldChar w:fldCharType="end"/>
            </w:r>
          </w:p>
        </w:tc>
      </w:tr>
      <w:tr w:rsidR="00EF641F" w14:paraId="02E02225" w14:textId="77777777" w:rsidTr="00EF641F">
        <w:trPr>
          <w:trHeight w:val="215"/>
          <w:jc w:val="center"/>
        </w:trPr>
        <w:tc>
          <w:tcPr>
            <w:tcW w:w="1470" w:type="dxa"/>
            <w:tcBorders>
              <w:left w:val="nil"/>
              <w:bottom w:val="single" w:sz="4" w:space="0" w:color="000000" w:themeColor="text1"/>
            </w:tcBorders>
            <w:shd w:val="clear" w:color="auto" w:fill="F2F2F2" w:themeFill="background1" w:themeFillShade="F2"/>
          </w:tcPr>
          <w:p w14:paraId="5B9BE5D4" w14:textId="17C87E40" w:rsidR="00EF641F" w:rsidRPr="00385DE4" w:rsidRDefault="00EF641F" w:rsidP="00380794">
            <w:r>
              <w:t>Singularity</w:t>
            </w:r>
          </w:p>
        </w:tc>
        <w:tc>
          <w:tcPr>
            <w:tcW w:w="1176" w:type="dxa"/>
            <w:tcBorders>
              <w:bottom w:val="single" w:sz="4" w:space="0" w:color="000000" w:themeColor="text1"/>
              <w:right w:val="nil"/>
            </w:tcBorders>
          </w:tcPr>
          <w:p w14:paraId="06CCCF8F" w14:textId="76961F8B" w:rsidR="00EF641F" w:rsidRPr="00385DE4" w:rsidRDefault="00EF641F" w:rsidP="00380794">
            <w:r w:rsidRPr="000678BB">
              <w:t>3.4.0</w:t>
            </w:r>
          </w:p>
        </w:tc>
        <w:tc>
          <w:tcPr>
            <w:tcW w:w="4396" w:type="dxa"/>
            <w:tcBorders>
              <w:bottom w:val="single" w:sz="4" w:space="0" w:color="000000" w:themeColor="text1"/>
              <w:right w:val="nil"/>
            </w:tcBorders>
          </w:tcPr>
          <w:p w14:paraId="0463C744" w14:textId="3D20551D" w:rsidR="00EF641F" w:rsidRDefault="00EF641F" w:rsidP="00380794">
            <w:r>
              <w:fldChar w:fldCharType="begin" w:fldLock="1"/>
            </w:r>
            <w:r>
              <w:instrText>ADDIN CSL_CITATION {"citationItems":[{"id":"ITEM-1","itemData":{"ISSN":"1932-6203","author":[{"dropping-particle":"","family":"Kurtzer","given":"Gregory M","non-dropping-particle":"","parse-names":false,"suffix":""},{"dropping-particle":"","family":"Sochat","given":"Vanessa","non-dropping-particle":"","parse-names":false,"suffix":""},{"dropping-particle":"","family":"Bauer","given":"Michael W","non-dropping-particle":"","parse-names":false,"suffix":""}],"container-title":"PloS one","id":"ITEM-1","issue":"5","issued":{"date-parts":[["2017"]]},"page":"e0177459","publisher":"Public Library of Science","title":"Singularity: Scientific containers for mobility of compute","type":"article-journal","volume":"12"},"uris":["http://www.mendeley.com/documents/?uuid=7fc47b09-5aaa-4a7f-81c7-1f78bb1814f2"]}],"mendeley":{"formattedCitation":"[14]","plainTextFormattedCitation":"[14]","previouslyFormattedCitation":"[14]"},"properties":{"noteIndex":0},"schema":"https://github.com/citation-style-language/schema/raw/master/csl-citation.json"}</w:instrText>
            </w:r>
            <w:r>
              <w:fldChar w:fldCharType="separate"/>
            </w:r>
            <w:r w:rsidRPr="00AF1C89">
              <w:rPr>
                <w:noProof/>
              </w:rPr>
              <w:t>[14]</w:t>
            </w:r>
            <w:r>
              <w:fldChar w:fldCharType="end"/>
            </w:r>
          </w:p>
        </w:tc>
      </w:tr>
    </w:tbl>
    <w:p w14:paraId="6B8A9FE2" w14:textId="77777777" w:rsidR="008D24C9" w:rsidRDefault="008D24C9" w:rsidP="00B5268E"/>
    <w:p w14:paraId="40249505" w14:textId="77777777" w:rsidR="00AE47E3" w:rsidRDefault="00005E92" w:rsidP="00B5268E">
      <w:r>
        <w:t xml:space="preserve">** Only on </w:t>
      </w:r>
      <w:r w:rsidR="00A9532D">
        <w:t>ahc-path-data19</w:t>
      </w:r>
      <w:r w:rsidR="004E5BA6">
        <w:t xml:space="preserve">; </w:t>
      </w:r>
      <w:r>
        <w:t xml:space="preserve">*** Both on </w:t>
      </w:r>
      <w:r w:rsidR="00A9532D">
        <w:t>ahc-path-data19</w:t>
      </w:r>
      <w:r>
        <w:t xml:space="preserve"> and HiperGator</w:t>
      </w:r>
    </w:p>
    <w:p w14:paraId="5675AB38" w14:textId="77777777" w:rsidR="004E5BA6" w:rsidRDefault="004E5BA6" w:rsidP="00693ADF">
      <w:pPr>
        <w:pStyle w:val="Heading2"/>
      </w:pPr>
    </w:p>
    <w:p w14:paraId="7B366B57" w14:textId="77777777" w:rsidR="00693ADF" w:rsidRDefault="00693ADF" w:rsidP="00693ADF">
      <w:pPr>
        <w:pStyle w:val="Heading2"/>
      </w:pPr>
      <w:bookmarkStart w:id="38" w:name="_Toc20118353"/>
      <w:r>
        <w:t>Software and Pipeline Update</w:t>
      </w:r>
      <w:bookmarkEnd w:id="38"/>
    </w:p>
    <w:p w14:paraId="71C0ED4D" w14:textId="77777777" w:rsidR="00FE3CBA" w:rsidRDefault="009E3CAC" w:rsidP="00B5268E">
      <w:r>
        <w:t xml:space="preserve">GSBW uses both inhouse and open source software </w:t>
      </w:r>
      <w:r w:rsidR="00207CD4">
        <w:t xml:space="preserve">(listed in </w:t>
      </w:r>
      <w:r w:rsidR="00207CD4" w:rsidRPr="00207CD4">
        <w:t>Prerequisite Software</w:t>
      </w:r>
      <w:r w:rsidR="00207CD4">
        <w:t xml:space="preserve"> section) components. Below is the procedure for monitoring, recording, a</w:t>
      </w:r>
      <w:r w:rsidR="00972C3E">
        <w:t xml:space="preserve">nd implementing patch releases and </w:t>
      </w:r>
      <w:r w:rsidR="00207CD4">
        <w:t>upgrades to the GSBW.</w:t>
      </w:r>
    </w:p>
    <w:p w14:paraId="115C9731" w14:textId="77777777" w:rsidR="002D549F" w:rsidRDefault="00207CD4" w:rsidP="00B5268E">
      <w:r w:rsidRPr="00207CD4">
        <w:rPr>
          <w:b/>
        </w:rPr>
        <w:t>Monitoring</w:t>
      </w:r>
      <w:r>
        <w:t xml:space="preserve">: </w:t>
      </w:r>
      <w:r w:rsidR="00141429">
        <w:t>Manual monitoring  is performed e</w:t>
      </w:r>
      <w:r w:rsidR="002D549F">
        <w:t>very three months for any major patch releases and upgrades for software components used in GSBW</w:t>
      </w:r>
      <w:r w:rsidR="00B2134F">
        <w:t>. The p</w:t>
      </w:r>
      <w:r w:rsidR="002D549F">
        <w:t xml:space="preserve">atch releases and upgrades </w:t>
      </w:r>
      <w:r w:rsidR="00B2134F">
        <w:t xml:space="preserve">that </w:t>
      </w:r>
      <w:r w:rsidR="002D549F">
        <w:t xml:space="preserve">have </w:t>
      </w:r>
      <w:r w:rsidR="00B2134F">
        <w:t>functionalilty</w:t>
      </w:r>
      <w:r w:rsidR="002D549F">
        <w:t xml:space="preserve"> impact on GSBW </w:t>
      </w:r>
      <w:r w:rsidR="00B2134F">
        <w:t>will be integrated in</w:t>
      </w:r>
      <w:r w:rsidR="002D549F">
        <w:t xml:space="preserve"> to GSBW.</w:t>
      </w:r>
    </w:p>
    <w:p w14:paraId="2820DBCA" w14:textId="77777777" w:rsidR="00674782" w:rsidRDefault="002D549F" w:rsidP="00B5268E">
      <w:r>
        <w:rPr>
          <w:b/>
        </w:rPr>
        <w:t>Recording</w:t>
      </w:r>
      <w:r w:rsidR="008B3392">
        <w:rPr>
          <w:b/>
        </w:rPr>
        <w:t xml:space="preserve"> &amp; Implementation</w:t>
      </w:r>
      <w:r>
        <w:t xml:space="preserve">: </w:t>
      </w:r>
      <w:r w:rsidR="00E31A9B">
        <w:t>Manual check for any major patch releases and upgrades for software components used in GSBW</w:t>
      </w:r>
      <w:r w:rsidR="00DF2EB1">
        <w:t>.</w:t>
      </w:r>
      <w:r w:rsidR="008B3392">
        <w:t xml:space="preserve"> </w:t>
      </w:r>
      <w:r w:rsidR="00815D1D">
        <w:t>Major patch releases and upgrades for software components will be integrated in to GSBW and are documented in the GSBW version log “</w:t>
      </w:r>
      <w:r w:rsidR="004209D8" w:rsidRPr="004209D8">
        <w:t>GSBW_Pipeline_Release_Log</w:t>
      </w:r>
      <w:r w:rsidR="00815D1D">
        <w:t>.docx”.</w:t>
      </w:r>
      <w:r w:rsidR="00F07DFE">
        <w:t xml:space="preserve"> </w:t>
      </w:r>
      <w:r w:rsidR="00753301">
        <w:t xml:space="preserve"> The extent of revalidation and/or confirmation depends on the </w:t>
      </w:r>
      <w:r w:rsidR="005205EA">
        <w:t xml:space="preserve">upgrade’s </w:t>
      </w:r>
      <w:r w:rsidR="00753301">
        <w:t>impact on the functionali</w:t>
      </w:r>
      <w:r w:rsidR="005205EA">
        <w:t>ty of GSBW and will be approved by the laboratory director.</w:t>
      </w:r>
    </w:p>
    <w:p w14:paraId="0F9C9593" w14:textId="77777777" w:rsidR="004E5BA6" w:rsidRDefault="004E5BA6" w:rsidP="00B5268E"/>
    <w:p w14:paraId="0522DCEE" w14:textId="77777777" w:rsidR="00AE47E3" w:rsidRDefault="00AE47E3" w:rsidP="00B5268E">
      <w:pPr>
        <w:sectPr w:rsidR="00AE47E3" w:rsidSect="00985454">
          <w:pgSz w:w="12240" w:h="15840"/>
          <w:pgMar w:top="1440" w:right="1800" w:bottom="1440" w:left="1800" w:header="720" w:footer="720" w:gutter="0"/>
          <w:cols w:space="720"/>
          <w:docGrid w:linePitch="360"/>
        </w:sectPr>
      </w:pPr>
    </w:p>
    <w:p w14:paraId="2582569A" w14:textId="77777777" w:rsidR="00FB1B21" w:rsidRPr="00DA5916" w:rsidRDefault="00FB1B21" w:rsidP="00FB1B21">
      <w:pPr>
        <w:pStyle w:val="Heading1"/>
      </w:pPr>
      <w:bookmarkStart w:id="39" w:name="_Toc20118354"/>
      <w:r>
        <w:lastRenderedPageBreak/>
        <w:t>Reference Material</w:t>
      </w:r>
      <w:bookmarkEnd w:id="39"/>
    </w:p>
    <w:p w14:paraId="14411802" w14:textId="77777777" w:rsidR="00FB1B21" w:rsidRDefault="00FB1B21" w:rsidP="00FB1B21"/>
    <w:p w14:paraId="2042B1D6" w14:textId="77777777" w:rsidR="00462349" w:rsidRDefault="002F2459" w:rsidP="00462349">
      <w:pPr>
        <w:pStyle w:val="Heading2"/>
      </w:pPr>
      <w:bookmarkStart w:id="40" w:name="_Toc20118355"/>
      <w:r>
        <w:t>Human Genome</w:t>
      </w:r>
      <w:bookmarkEnd w:id="40"/>
    </w:p>
    <w:p w14:paraId="39AD1F8E" w14:textId="77777777" w:rsidR="00935847" w:rsidRDefault="00514C9F" w:rsidP="00807522">
      <w:pPr>
        <w:pStyle w:val="Heading3"/>
      </w:pPr>
      <w:bookmarkStart w:id="41" w:name="_Toc20118356"/>
      <w:r>
        <w:t>Download Source</w:t>
      </w:r>
      <w:bookmarkEnd w:id="41"/>
    </w:p>
    <w:p w14:paraId="41A068FF" w14:textId="77777777" w:rsidR="00B06375" w:rsidRDefault="00301313" w:rsidP="00301313">
      <w:r>
        <w:t xml:space="preserve">Human genome version hg19 was downloaded on </w:t>
      </w:r>
      <w:r w:rsidRPr="00301313">
        <w:t>March 21st, 2014</w:t>
      </w:r>
      <w:r>
        <w:t xml:space="preserve"> from </w:t>
      </w:r>
      <w:r w:rsidRPr="00301313">
        <w:t>"http://ftp.broadinstitute.org/bundle/2.8/hg19"</w:t>
      </w:r>
      <w:r>
        <w:t xml:space="preserve">.  Currently this weblink is moved to </w:t>
      </w:r>
      <w:r w:rsidRPr="00301313">
        <w:t>"ftp://ftp</w:t>
      </w:r>
      <w:r>
        <w:t>.broadinstitute.org/bundle/hg19</w:t>
      </w:r>
      <w:r w:rsidRPr="00301313">
        <w:t>"</w:t>
      </w:r>
      <w:r>
        <w:t>.</w:t>
      </w:r>
    </w:p>
    <w:p w14:paraId="41E8D361" w14:textId="77777777" w:rsidR="00935847" w:rsidRDefault="00935847" w:rsidP="00301313"/>
    <w:p w14:paraId="1C021ACA" w14:textId="77777777" w:rsidR="00301313" w:rsidRDefault="00B06375" w:rsidP="00301313">
      <w:r w:rsidRPr="00301313">
        <w:t>"</w:t>
      </w:r>
      <w:r w:rsidR="00514C9F" w:rsidRPr="00301313">
        <w:t>ucsc.hg19.fasta</w:t>
      </w:r>
      <w:r w:rsidRPr="00301313">
        <w:t>"</w:t>
      </w:r>
      <w:r w:rsidR="00514C9F">
        <w:t xml:space="preserve">: </w:t>
      </w:r>
      <w:r w:rsidR="00514C9F" w:rsidRPr="00301313">
        <w:t>contains complete human genome</w:t>
      </w:r>
    </w:p>
    <w:p w14:paraId="17CA761A" w14:textId="77777777" w:rsidR="00301313" w:rsidRDefault="00301313" w:rsidP="00301313"/>
    <w:p w14:paraId="4D217832" w14:textId="77777777" w:rsidR="00935847" w:rsidRDefault="005A6987" w:rsidP="00807522">
      <w:pPr>
        <w:pStyle w:val="Heading3"/>
      </w:pPr>
      <w:bookmarkStart w:id="42" w:name="_Toc20118357"/>
      <w:r>
        <w:t>Removing Haplotypes</w:t>
      </w:r>
      <w:bookmarkEnd w:id="42"/>
    </w:p>
    <w:p w14:paraId="180CEB36" w14:textId="77777777" w:rsidR="00807522" w:rsidRDefault="00807522" w:rsidP="00301313">
      <w:r w:rsidRPr="00301313">
        <w:t>"ucsc.hg19.fasta"</w:t>
      </w:r>
      <w:r>
        <w:t xml:space="preserve"> file also contain nine</w:t>
      </w:r>
      <w:r w:rsidRPr="00301313">
        <w:t xml:space="preserve"> haplotypes</w:t>
      </w:r>
      <w:r>
        <w:t xml:space="preserve"> as listed below.</w:t>
      </w:r>
    </w:p>
    <w:p w14:paraId="42A83050" w14:textId="77777777" w:rsidR="00807522" w:rsidRPr="00301313" w:rsidRDefault="00807522" w:rsidP="00301313"/>
    <w:p w14:paraId="495241A8" w14:textId="77777777" w:rsidR="00807522" w:rsidRPr="00301313" w:rsidRDefault="00807522" w:rsidP="00807522">
      <w:r>
        <w:t>The seven</w:t>
      </w:r>
      <w:r w:rsidRPr="00301313">
        <w:t xml:space="preserve"> haplotypes </w:t>
      </w:r>
      <w:r>
        <w:t xml:space="preserve">corresponding to </w:t>
      </w:r>
      <w:r w:rsidRPr="00301313">
        <w:t>the human chromosome 6 major histo</w:t>
      </w:r>
      <w:r>
        <w:t>compatibility complex (MHC) are listed in the below table along with their reference seqeunce.</w:t>
      </w:r>
    </w:p>
    <w:p w14:paraId="73ADA6A4" w14:textId="77777777" w:rsidR="00807522" w:rsidRDefault="00807522" w:rsidP="00807522"/>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56"/>
        <w:gridCol w:w="5884"/>
      </w:tblGrid>
      <w:tr w:rsidR="00807522" w14:paraId="3F6F1E54" w14:textId="77777777" w:rsidTr="00C61A58">
        <w:tc>
          <w:tcPr>
            <w:tcW w:w="2791" w:type="dxa"/>
            <w:tcBorders>
              <w:top w:val="single" w:sz="4" w:space="0" w:color="000000" w:themeColor="text1"/>
              <w:left w:val="nil"/>
              <w:bottom w:val="single" w:sz="4" w:space="0" w:color="BFBFBF" w:themeColor="background1" w:themeShade="BF"/>
            </w:tcBorders>
            <w:shd w:val="clear" w:color="auto" w:fill="F2F2F2" w:themeFill="background1" w:themeFillShade="F2"/>
          </w:tcPr>
          <w:p w14:paraId="67DECEE5" w14:textId="77777777" w:rsidR="00807522" w:rsidRPr="00771682" w:rsidRDefault="00807522" w:rsidP="00C61A58">
            <w:pPr>
              <w:rPr>
                <w:b/>
              </w:rPr>
            </w:pPr>
            <w:r>
              <w:rPr>
                <w:b/>
              </w:rPr>
              <w:t>Chromosome</w:t>
            </w:r>
          </w:p>
        </w:tc>
        <w:tc>
          <w:tcPr>
            <w:tcW w:w="6065" w:type="dxa"/>
            <w:tcBorders>
              <w:top w:val="single" w:sz="4" w:space="0" w:color="000000" w:themeColor="text1"/>
              <w:bottom w:val="single" w:sz="4" w:space="0" w:color="BFBFBF" w:themeColor="background1" w:themeShade="BF"/>
              <w:right w:val="nil"/>
            </w:tcBorders>
          </w:tcPr>
          <w:p w14:paraId="69B427FE" w14:textId="77777777" w:rsidR="00807522" w:rsidRPr="00771682" w:rsidRDefault="00807522" w:rsidP="00C61A58">
            <w:pPr>
              <w:rPr>
                <w:b/>
              </w:rPr>
            </w:pPr>
            <w:r>
              <w:rPr>
                <w:b/>
              </w:rPr>
              <w:t>Haplotype</w:t>
            </w:r>
          </w:p>
        </w:tc>
      </w:tr>
      <w:tr w:rsidR="00807522" w14:paraId="3468D61C" w14:textId="77777777" w:rsidTr="00807522">
        <w:trPr>
          <w:trHeight w:val="242"/>
        </w:trPr>
        <w:tc>
          <w:tcPr>
            <w:tcW w:w="2791" w:type="dxa"/>
            <w:tcBorders>
              <w:left w:val="nil"/>
            </w:tcBorders>
            <w:shd w:val="clear" w:color="auto" w:fill="F2F2F2" w:themeFill="background1" w:themeFillShade="F2"/>
          </w:tcPr>
          <w:p w14:paraId="24EB5B4D" w14:textId="77777777" w:rsidR="00807522" w:rsidRDefault="00807522" w:rsidP="00C61A58">
            <w:r w:rsidRPr="00301313">
              <w:t>chr6</w:t>
            </w:r>
          </w:p>
        </w:tc>
        <w:tc>
          <w:tcPr>
            <w:tcW w:w="6065" w:type="dxa"/>
            <w:tcBorders>
              <w:right w:val="nil"/>
            </w:tcBorders>
          </w:tcPr>
          <w:p w14:paraId="741A6A31" w14:textId="77777777" w:rsidR="00807522" w:rsidRDefault="00807522" w:rsidP="00C61A58">
            <w:r w:rsidRPr="00301313">
              <w:t>Reference sequence (PGF)</w:t>
            </w:r>
          </w:p>
        </w:tc>
      </w:tr>
      <w:tr w:rsidR="00807522" w14:paraId="442364F7" w14:textId="77777777" w:rsidTr="00807522">
        <w:trPr>
          <w:trHeight w:val="242"/>
        </w:trPr>
        <w:tc>
          <w:tcPr>
            <w:tcW w:w="2791" w:type="dxa"/>
            <w:tcBorders>
              <w:left w:val="nil"/>
            </w:tcBorders>
            <w:shd w:val="clear" w:color="auto" w:fill="F2F2F2" w:themeFill="background1" w:themeFillShade="F2"/>
          </w:tcPr>
          <w:p w14:paraId="34EAB0D6" w14:textId="77777777" w:rsidR="00807522" w:rsidRPr="005B2517" w:rsidRDefault="00807522" w:rsidP="00C61A58">
            <w:r w:rsidRPr="00301313">
              <w:t>chr6_apd_hap1</w:t>
            </w:r>
          </w:p>
        </w:tc>
        <w:tc>
          <w:tcPr>
            <w:tcW w:w="6065" w:type="dxa"/>
            <w:tcBorders>
              <w:right w:val="nil"/>
            </w:tcBorders>
          </w:tcPr>
          <w:p w14:paraId="2A8ED238" w14:textId="77777777" w:rsidR="00807522" w:rsidRPr="00301313" w:rsidRDefault="00807522" w:rsidP="00C61A58">
            <w:r w:rsidRPr="00301313">
              <w:t>6-APD</w:t>
            </w:r>
          </w:p>
        </w:tc>
      </w:tr>
      <w:tr w:rsidR="00807522" w14:paraId="51E55D38" w14:textId="77777777" w:rsidTr="00807522">
        <w:trPr>
          <w:trHeight w:val="242"/>
        </w:trPr>
        <w:tc>
          <w:tcPr>
            <w:tcW w:w="2791" w:type="dxa"/>
            <w:tcBorders>
              <w:left w:val="nil"/>
            </w:tcBorders>
            <w:shd w:val="clear" w:color="auto" w:fill="F2F2F2" w:themeFill="background1" w:themeFillShade="F2"/>
          </w:tcPr>
          <w:p w14:paraId="1CE54188" w14:textId="77777777" w:rsidR="00807522" w:rsidRPr="005B2517" w:rsidRDefault="00807522" w:rsidP="00C61A58">
            <w:r w:rsidRPr="00301313">
              <w:t>chr6_cox_hap2</w:t>
            </w:r>
          </w:p>
        </w:tc>
        <w:tc>
          <w:tcPr>
            <w:tcW w:w="6065" w:type="dxa"/>
            <w:tcBorders>
              <w:right w:val="nil"/>
            </w:tcBorders>
          </w:tcPr>
          <w:p w14:paraId="220FC42B" w14:textId="77777777" w:rsidR="00807522" w:rsidRPr="00301313" w:rsidRDefault="00807522" w:rsidP="00C61A58">
            <w:r w:rsidRPr="00301313">
              <w:t>6-COX (previously CX)</w:t>
            </w:r>
          </w:p>
        </w:tc>
      </w:tr>
      <w:tr w:rsidR="00807522" w14:paraId="6E43BC3D" w14:textId="77777777" w:rsidTr="00807522">
        <w:trPr>
          <w:trHeight w:val="242"/>
        </w:trPr>
        <w:tc>
          <w:tcPr>
            <w:tcW w:w="2791" w:type="dxa"/>
            <w:tcBorders>
              <w:left w:val="nil"/>
            </w:tcBorders>
            <w:shd w:val="clear" w:color="auto" w:fill="F2F2F2" w:themeFill="background1" w:themeFillShade="F2"/>
          </w:tcPr>
          <w:p w14:paraId="6735FEA4" w14:textId="77777777" w:rsidR="00807522" w:rsidRPr="005B2517" w:rsidRDefault="00807522" w:rsidP="00C61A58">
            <w:r w:rsidRPr="00301313">
              <w:t>chr6_dbb_hap3</w:t>
            </w:r>
          </w:p>
        </w:tc>
        <w:tc>
          <w:tcPr>
            <w:tcW w:w="6065" w:type="dxa"/>
            <w:tcBorders>
              <w:right w:val="nil"/>
            </w:tcBorders>
          </w:tcPr>
          <w:p w14:paraId="1D76B67E" w14:textId="77777777" w:rsidR="00807522" w:rsidRPr="00301313" w:rsidRDefault="00807522" w:rsidP="00C61A58">
            <w:r w:rsidRPr="00301313">
              <w:t>6-DBB</w:t>
            </w:r>
          </w:p>
        </w:tc>
      </w:tr>
      <w:tr w:rsidR="00807522" w14:paraId="2B1513ED" w14:textId="77777777" w:rsidTr="00807522">
        <w:trPr>
          <w:trHeight w:val="242"/>
        </w:trPr>
        <w:tc>
          <w:tcPr>
            <w:tcW w:w="2791" w:type="dxa"/>
            <w:tcBorders>
              <w:left w:val="nil"/>
            </w:tcBorders>
            <w:shd w:val="clear" w:color="auto" w:fill="F2F2F2" w:themeFill="background1" w:themeFillShade="F2"/>
          </w:tcPr>
          <w:p w14:paraId="37996067" w14:textId="77777777" w:rsidR="00807522" w:rsidRPr="00301313" w:rsidRDefault="00807522" w:rsidP="00C61A58">
            <w:r w:rsidRPr="00301313">
              <w:t>chr6_mann_hap4</w:t>
            </w:r>
          </w:p>
        </w:tc>
        <w:tc>
          <w:tcPr>
            <w:tcW w:w="6065" w:type="dxa"/>
            <w:tcBorders>
              <w:right w:val="nil"/>
            </w:tcBorders>
          </w:tcPr>
          <w:p w14:paraId="12142D28" w14:textId="77777777" w:rsidR="00807522" w:rsidRPr="00301313" w:rsidRDefault="00807522" w:rsidP="00C61A58">
            <w:r w:rsidRPr="00301313">
              <w:t>6-MANN</w:t>
            </w:r>
          </w:p>
        </w:tc>
      </w:tr>
      <w:tr w:rsidR="00807522" w14:paraId="514F4AC5" w14:textId="77777777" w:rsidTr="00807522">
        <w:trPr>
          <w:trHeight w:val="242"/>
        </w:trPr>
        <w:tc>
          <w:tcPr>
            <w:tcW w:w="2791" w:type="dxa"/>
            <w:tcBorders>
              <w:left w:val="nil"/>
            </w:tcBorders>
            <w:shd w:val="clear" w:color="auto" w:fill="F2F2F2" w:themeFill="background1" w:themeFillShade="F2"/>
          </w:tcPr>
          <w:p w14:paraId="62AA2E02" w14:textId="77777777" w:rsidR="00807522" w:rsidRPr="00301313" w:rsidRDefault="00807522" w:rsidP="00C61A58">
            <w:r w:rsidRPr="00301313">
              <w:t>chr6_mcf_hap5</w:t>
            </w:r>
          </w:p>
        </w:tc>
        <w:tc>
          <w:tcPr>
            <w:tcW w:w="6065" w:type="dxa"/>
            <w:tcBorders>
              <w:right w:val="nil"/>
            </w:tcBorders>
          </w:tcPr>
          <w:p w14:paraId="35B3E46F" w14:textId="77777777" w:rsidR="00807522" w:rsidRPr="00301313" w:rsidRDefault="00807522" w:rsidP="00C61A58">
            <w:r w:rsidRPr="00301313">
              <w:t>6-MCF</w:t>
            </w:r>
          </w:p>
        </w:tc>
      </w:tr>
      <w:tr w:rsidR="00807522" w14:paraId="00820DD3" w14:textId="77777777" w:rsidTr="00807522">
        <w:trPr>
          <w:trHeight w:val="242"/>
        </w:trPr>
        <w:tc>
          <w:tcPr>
            <w:tcW w:w="2791" w:type="dxa"/>
            <w:tcBorders>
              <w:left w:val="nil"/>
            </w:tcBorders>
            <w:shd w:val="clear" w:color="auto" w:fill="F2F2F2" w:themeFill="background1" w:themeFillShade="F2"/>
          </w:tcPr>
          <w:p w14:paraId="69F4363D" w14:textId="77777777" w:rsidR="00807522" w:rsidRPr="00301313" w:rsidRDefault="00807522" w:rsidP="00C61A58">
            <w:r w:rsidRPr="00301313">
              <w:t>chr6_qbl_hap6</w:t>
            </w:r>
          </w:p>
        </w:tc>
        <w:tc>
          <w:tcPr>
            <w:tcW w:w="6065" w:type="dxa"/>
            <w:tcBorders>
              <w:right w:val="nil"/>
            </w:tcBorders>
          </w:tcPr>
          <w:p w14:paraId="58D1B7B9" w14:textId="77777777" w:rsidR="00807522" w:rsidRPr="00301313" w:rsidRDefault="00807522" w:rsidP="00C61A58">
            <w:r w:rsidRPr="00301313">
              <w:t>6-QBL</w:t>
            </w:r>
          </w:p>
        </w:tc>
      </w:tr>
      <w:tr w:rsidR="00807522" w14:paraId="0DAFFCBB" w14:textId="77777777" w:rsidTr="00C61A58">
        <w:trPr>
          <w:trHeight w:val="242"/>
        </w:trPr>
        <w:tc>
          <w:tcPr>
            <w:tcW w:w="2791" w:type="dxa"/>
            <w:tcBorders>
              <w:left w:val="nil"/>
              <w:bottom w:val="single" w:sz="4" w:space="0" w:color="000000" w:themeColor="text1"/>
            </w:tcBorders>
            <w:shd w:val="clear" w:color="auto" w:fill="F2F2F2" w:themeFill="background1" w:themeFillShade="F2"/>
          </w:tcPr>
          <w:p w14:paraId="1859146C" w14:textId="77777777" w:rsidR="00807522" w:rsidRPr="00301313" w:rsidRDefault="00807522" w:rsidP="00C61A58">
            <w:r w:rsidRPr="00301313">
              <w:t>chr6_ssto_hap7</w:t>
            </w:r>
          </w:p>
        </w:tc>
        <w:tc>
          <w:tcPr>
            <w:tcW w:w="6065" w:type="dxa"/>
            <w:tcBorders>
              <w:bottom w:val="single" w:sz="4" w:space="0" w:color="000000" w:themeColor="text1"/>
              <w:right w:val="nil"/>
            </w:tcBorders>
          </w:tcPr>
          <w:p w14:paraId="2C7132A0" w14:textId="77777777" w:rsidR="00807522" w:rsidRPr="00301313" w:rsidRDefault="00807522" w:rsidP="00C61A58">
            <w:r w:rsidRPr="00301313">
              <w:t>6-SSTO</w:t>
            </w:r>
          </w:p>
        </w:tc>
      </w:tr>
    </w:tbl>
    <w:p w14:paraId="337F508A" w14:textId="77777777" w:rsidR="00807522" w:rsidRDefault="00807522" w:rsidP="00807522"/>
    <w:p w14:paraId="36417B9D" w14:textId="77777777" w:rsidR="00807522" w:rsidRPr="00301313" w:rsidRDefault="00807522" w:rsidP="00807522">
      <w:r w:rsidRPr="00301313">
        <w:t>http://vega.sanger.ac.uk/info/data/MHC_Homo_sapiens.html</w:t>
      </w:r>
    </w:p>
    <w:p w14:paraId="092FFE15" w14:textId="77777777" w:rsidR="00807522" w:rsidRDefault="00807522" w:rsidP="00807522">
      <w:r w:rsidRPr="00301313">
        <w:t xml:space="preserve">Horton, Roger, et al. "Variation analysis and gene annotation of eight MHC haplotypes: the MHC Haplotype Project." </w:t>
      </w:r>
      <w:r w:rsidRPr="00301313">
        <w:rPr>
          <w:i/>
          <w:iCs/>
        </w:rPr>
        <w:t>Immunogenetics</w:t>
      </w:r>
      <w:r w:rsidRPr="00301313">
        <w:t xml:space="preserve"> 60.1 (2008): 1-18.</w:t>
      </w:r>
    </w:p>
    <w:p w14:paraId="113324BA" w14:textId="77777777" w:rsidR="00807522" w:rsidRDefault="00807522" w:rsidP="00807522"/>
    <w:p w14:paraId="7214B6C7" w14:textId="77777777" w:rsidR="00807522" w:rsidRDefault="00807522" w:rsidP="00301313">
      <w:r>
        <w:t>The two</w:t>
      </w:r>
      <w:r w:rsidRPr="00301313">
        <w:t xml:space="preserve"> haplotypes corresponding to chr4 and chr17</w:t>
      </w:r>
      <w:r>
        <w:t xml:space="preserve"> are </w:t>
      </w:r>
      <w:r w:rsidRPr="00301313">
        <w:t>"chr4_ctg9_hap1"</w:t>
      </w:r>
      <w:r>
        <w:t xml:space="preserve"> and </w:t>
      </w:r>
      <w:r w:rsidRPr="00301313">
        <w:t>"chr17_ctg5_hap1"</w:t>
      </w:r>
      <w:r>
        <w:t>.</w:t>
      </w:r>
    </w:p>
    <w:p w14:paraId="1FB4EDE0" w14:textId="77777777" w:rsidR="00BC0B1A" w:rsidRDefault="00BC0B1A" w:rsidP="00301313"/>
    <w:p w14:paraId="7B166E55" w14:textId="77777777" w:rsidR="00301313" w:rsidRPr="00301313" w:rsidRDefault="00807522" w:rsidP="00301313">
      <w:r w:rsidRPr="00301313">
        <w:t>"</w:t>
      </w:r>
      <w:r w:rsidR="00301313" w:rsidRPr="00301313">
        <w:t>ucsc_hg19_without_halotypes.fa</w:t>
      </w:r>
      <w:r w:rsidRPr="00301313">
        <w:t>"</w:t>
      </w:r>
      <w:r>
        <w:t>:</w:t>
      </w:r>
      <w:r w:rsidR="00301313" w:rsidRPr="00301313">
        <w:t xml:space="preserve"> contains complete human genome but without </w:t>
      </w:r>
      <w:r>
        <w:t>above nine haplotype sequences</w:t>
      </w:r>
      <w:r w:rsidR="00301313" w:rsidRPr="00301313">
        <w:t>.</w:t>
      </w:r>
    </w:p>
    <w:p w14:paraId="2693A96B" w14:textId="77777777" w:rsidR="00301313" w:rsidRPr="00301313" w:rsidRDefault="00301313" w:rsidP="00301313"/>
    <w:p w14:paraId="09D72F23" w14:textId="77777777" w:rsidR="00A75277" w:rsidRPr="00A75277" w:rsidRDefault="00A75277" w:rsidP="00A75277">
      <w:pPr>
        <w:pStyle w:val="Heading3"/>
      </w:pPr>
      <w:bookmarkStart w:id="43" w:name="_Toc20118358"/>
      <w:r w:rsidRPr="00A75277">
        <w:rPr>
          <w:bCs/>
        </w:rPr>
        <w:t xml:space="preserve">Masking </w:t>
      </w:r>
      <w:r w:rsidRPr="00A75277">
        <w:rPr>
          <w:bCs/>
          <w:i/>
        </w:rPr>
        <w:t>CRLF2</w:t>
      </w:r>
      <w:r>
        <w:rPr>
          <w:bCs/>
        </w:rPr>
        <w:t xml:space="preserve"> on Y C</w:t>
      </w:r>
      <w:r w:rsidRPr="00A75277">
        <w:rPr>
          <w:bCs/>
        </w:rPr>
        <w:t>hromosome</w:t>
      </w:r>
      <w:bookmarkEnd w:id="43"/>
    </w:p>
    <w:p w14:paraId="1F380D36" w14:textId="77777777" w:rsidR="009E327E" w:rsidRPr="009E327E" w:rsidRDefault="009E327E" w:rsidP="009E327E">
      <w:r w:rsidRPr="009E327E">
        <w:rPr>
          <w:i/>
        </w:rPr>
        <w:t>CRLF2</w:t>
      </w:r>
      <w:r w:rsidRPr="009E327E">
        <w:t xml:space="preserve"> belong to pseudoautosomal regions and thus have copies in X and Y chromosomes. </w:t>
      </w:r>
    </w:p>
    <w:p w14:paraId="445F8CA3" w14:textId="77777777" w:rsidR="009E327E" w:rsidRPr="009E327E" w:rsidRDefault="009E327E" w:rsidP="009E327E">
      <w:r w:rsidRPr="009E327E">
        <w:br/>
        <w:t xml:space="preserve">The homology of </w:t>
      </w:r>
      <w:r w:rsidRPr="009E327E">
        <w:rPr>
          <w:i/>
        </w:rPr>
        <w:t>CRLF2</w:t>
      </w:r>
      <w:r w:rsidRPr="009E327E">
        <w:t xml:space="preserve"> targets (after flanking 100 bp each side) </w:t>
      </w:r>
      <w:r>
        <w:t xml:space="preserve">in GatorSeq </w:t>
      </w:r>
      <w:r w:rsidRPr="009E327E">
        <w:t xml:space="preserve">were checked between X and Y chromosomes. They are 100% identical, in which case </w:t>
      </w:r>
      <w:r w:rsidRPr="009E327E">
        <w:rPr>
          <w:i/>
        </w:rPr>
        <w:t>CRLF2</w:t>
      </w:r>
      <w:r w:rsidRPr="009E327E">
        <w:t xml:space="preserve"> </w:t>
      </w:r>
      <w:r w:rsidRPr="009E327E">
        <w:lastRenderedPageBreak/>
        <w:t xml:space="preserve">target regions in the Y-chromosome of our reference genome are masked to avoid sequencing alignment and depth bias among male and female samples. </w:t>
      </w:r>
    </w:p>
    <w:p w14:paraId="20A30FA6" w14:textId="77777777" w:rsidR="00301313" w:rsidRDefault="00301313" w:rsidP="00301313"/>
    <w:p w14:paraId="2A9C2341" w14:textId="77777777" w:rsidR="00FB1B21" w:rsidRDefault="00C35826" w:rsidP="00B5268E">
      <w:r w:rsidRPr="00301313">
        <w:t>"</w:t>
      </w:r>
      <w:r w:rsidRPr="00C35826">
        <w:t>ucsc_hg19_without_halotypes_CRLF2_100bp_padded_chrY_masked.fasta</w:t>
      </w:r>
      <w:r w:rsidRPr="00301313">
        <w:t>"</w:t>
      </w:r>
      <w:r>
        <w:t xml:space="preserve"> : This file </w:t>
      </w:r>
      <w:r w:rsidRPr="00301313">
        <w:t xml:space="preserve">contains complete human genome but without </w:t>
      </w:r>
      <w:r>
        <w:t xml:space="preserve">above nine haplotype sequences and </w:t>
      </w:r>
      <w:r w:rsidRPr="009E327E">
        <w:rPr>
          <w:i/>
        </w:rPr>
        <w:t>CRLF2</w:t>
      </w:r>
      <w:r w:rsidRPr="009E327E">
        <w:t xml:space="preserve"> targets</w:t>
      </w:r>
      <w:r>
        <w:t xml:space="preserve"> masked on Y chromosome</w:t>
      </w:r>
      <w:r w:rsidRPr="00301313">
        <w:t>.</w:t>
      </w:r>
      <w:r>
        <w:t xml:space="preserve"> This is the genome version that was used in our analysis.</w:t>
      </w:r>
    </w:p>
    <w:p w14:paraId="4301472F" w14:textId="77777777" w:rsidR="00FB1B21" w:rsidRDefault="00FB1B21" w:rsidP="00B5268E"/>
    <w:p w14:paraId="2314B65C" w14:textId="77777777" w:rsidR="00FB1B21" w:rsidRDefault="00FB1B21" w:rsidP="00B5268E"/>
    <w:p w14:paraId="6CA4AA8E" w14:textId="77777777" w:rsidR="00FB1B21" w:rsidRDefault="00FB1B21" w:rsidP="00B5268E">
      <w:pPr>
        <w:sectPr w:rsidR="00FB1B21" w:rsidSect="00985454">
          <w:pgSz w:w="12240" w:h="15840"/>
          <w:pgMar w:top="1440" w:right="1800" w:bottom="1440" w:left="1800" w:header="720" w:footer="720" w:gutter="0"/>
          <w:cols w:space="720"/>
          <w:docGrid w:linePitch="360"/>
        </w:sectPr>
      </w:pPr>
    </w:p>
    <w:p w14:paraId="04300034" w14:textId="1CD66645" w:rsidR="00FB1B21" w:rsidRDefault="00FB1B21" w:rsidP="00B5268E"/>
    <w:p w14:paraId="681E17A4" w14:textId="657DDFB8" w:rsidR="000B49CE" w:rsidRDefault="000B49CE" w:rsidP="00B5268E"/>
    <w:p w14:paraId="756BB14F" w14:textId="77777777" w:rsidR="00EF641F" w:rsidRDefault="00EF641F" w:rsidP="000B49CE"/>
    <w:p w14:paraId="00E9B60E" w14:textId="173B90A3" w:rsidR="00EF641F" w:rsidRPr="00EF641F" w:rsidRDefault="00EF641F" w:rsidP="00EF641F">
      <w:pPr>
        <w:pStyle w:val="Heading1"/>
      </w:pPr>
      <w:bookmarkStart w:id="44" w:name="_Toc20118359"/>
      <w:r w:rsidRPr="00EF641F">
        <w:t>Portable, Reliable, Reproducible, and Scalable Software Workflows</w:t>
      </w:r>
      <w:bookmarkEnd w:id="44"/>
    </w:p>
    <w:p w14:paraId="5C4D3716" w14:textId="77777777" w:rsidR="00EF641F" w:rsidRDefault="00EF641F" w:rsidP="00EF641F"/>
    <w:p w14:paraId="28FC7A53" w14:textId="3F7E2626" w:rsidR="000B49CE" w:rsidRDefault="000B49CE" w:rsidP="000B49CE">
      <w:r>
        <w:t>We are using industrial software development best practices to develop p</w:t>
      </w:r>
      <w:r w:rsidRPr="000B49CE">
        <w:t xml:space="preserve">ortable, </w:t>
      </w:r>
      <w:r>
        <w:t>r</w:t>
      </w:r>
      <w:r w:rsidRPr="000B49CE">
        <w:t xml:space="preserve">eliable, </w:t>
      </w:r>
      <w:r>
        <w:t>r</w:t>
      </w:r>
      <w:r w:rsidRPr="000B49CE">
        <w:t xml:space="preserve">eproducible, and </w:t>
      </w:r>
      <w:r>
        <w:t>s</w:t>
      </w:r>
      <w:r w:rsidRPr="000B49CE">
        <w:t xml:space="preserve">calable </w:t>
      </w:r>
      <w:r w:rsidR="00FB1E5B">
        <w:t xml:space="preserve">GatorSeq </w:t>
      </w:r>
      <w:r>
        <w:t>s</w:t>
      </w:r>
      <w:r w:rsidRPr="000B49CE">
        <w:t xml:space="preserve">oftware </w:t>
      </w:r>
      <w:r>
        <w:t>w</w:t>
      </w:r>
      <w:r w:rsidRPr="000B49CE">
        <w:t>orkflows</w:t>
      </w:r>
      <w:r w:rsidR="00B94435">
        <w:t xml:space="preserve"> (see </w:t>
      </w:r>
      <w:r w:rsidR="00B94435" w:rsidRPr="00B94435">
        <w:rPr>
          <w:highlight w:val="yellow"/>
        </w:rPr>
        <w:t>Figure 5</w:t>
      </w:r>
      <w:r w:rsidR="00B94435">
        <w:t>)</w:t>
      </w:r>
      <w:r w:rsidR="00FB1E5B">
        <w:t xml:space="preserve">. </w:t>
      </w:r>
    </w:p>
    <w:p w14:paraId="09F53BD7" w14:textId="017BEDFF" w:rsidR="000B49CE" w:rsidRDefault="000B49CE" w:rsidP="00B5268E"/>
    <w:p w14:paraId="2C9C0487" w14:textId="0F1A3834" w:rsidR="00FB1E5B" w:rsidRDefault="00FB1E5B" w:rsidP="00FB1E5B">
      <w:r w:rsidRPr="00372CBB">
        <w:rPr>
          <w:b/>
          <w:bCs/>
          <w:highlight w:val="yellow"/>
        </w:rPr>
        <w:t xml:space="preserve">Figure </w:t>
      </w:r>
      <w:r>
        <w:rPr>
          <w:b/>
          <w:bCs/>
        </w:rPr>
        <w:t>5</w:t>
      </w:r>
      <w:r>
        <w:t>: Clinical grade software development model and tools.</w:t>
      </w:r>
    </w:p>
    <w:p w14:paraId="347FF9B9" w14:textId="77777777" w:rsidR="00FB1E5B" w:rsidRDefault="00FB1E5B" w:rsidP="00B5268E"/>
    <w:p w14:paraId="5E30D4AE" w14:textId="20316BA2" w:rsidR="000B49CE" w:rsidRDefault="000B49CE" w:rsidP="00B5268E">
      <w:r w:rsidRPr="000B49CE">
        <w:rPr>
          <w:noProof/>
        </w:rPr>
        <w:drawing>
          <wp:inline distT="0" distB="0" distL="0" distR="0" wp14:anchorId="22FAE7F1" wp14:editId="6C85A54D">
            <wp:extent cx="5486400" cy="2645410"/>
            <wp:effectExtent l="12700" t="12700" r="1270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2645410"/>
                    </a:xfrm>
                    <a:prstGeom prst="rect">
                      <a:avLst/>
                    </a:prstGeom>
                    <a:ln>
                      <a:solidFill>
                        <a:schemeClr val="bg1">
                          <a:lumMod val="75000"/>
                        </a:schemeClr>
                      </a:solidFill>
                    </a:ln>
                  </pic:spPr>
                </pic:pic>
              </a:graphicData>
            </a:graphic>
          </wp:inline>
        </w:drawing>
      </w:r>
    </w:p>
    <w:p w14:paraId="40846CAF" w14:textId="77777777" w:rsidR="00E5165D" w:rsidRPr="00DA5916" w:rsidRDefault="00E5165D" w:rsidP="00E5165D">
      <w:pPr>
        <w:pStyle w:val="Heading1"/>
      </w:pPr>
      <w:bookmarkStart w:id="45" w:name="_Toc20118360"/>
      <w:r>
        <w:t xml:space="preserve">GatorSeq </w:t>
      </w:r>
      <w:r w:rsidR="00986EB5">
        <w:t xml:space="preserve">Pipeline </w:t>
      </w:r>
      <w:r>
        <w:t>Code</w:t>
      </w:r>
      <w:bookmarkEnd w:id="45"/>
    </w:p>
    <w:p w14:paraId="334A4C58" w14:textId="77777777" w:rsidR="00E5165D" w:rsidRDefault="00E5165D" w:rsidP="00E5165D"/>
    <w:p w14:paraId="445F8C7B" w14:textId="77777777" w:rsidR="00E5165D" w:rsidRDefault="00435F13" w:rsidP="00E5165D">
      <w:pPr>
        <w:pStyle w:val="Heading2"/>
      </w:pPr>
      <w:bookmarkStart w:id="46" w:name="_Toc20118361"/>
      <w:r>
        <w:t xml:space="preserve">Version </w:t>
      </w:r>
      <w:r w:rsidR="00AD5F41">
        <w:t>Control</w:t>
      </w:r>
      <w:bookmarkEnd w:id="46"/>
    </w:p>
    <w:p w14:paraId="209D3396" w14:textId="77777777" w:rsidR="00AC1CE6" w:rsidRDefault="00986EB5" w:rsidP="00E5165D">
      <w:r>
        <w:t xml:space="preserve">GatorSeq bioinformatics workflow code is tracked via version control system using </w:t>
      </w:r>
      <w:r w:rsidRPr="00986EB5">
        <w:t>UFRC Git server</w:t>
      </w:r>
      <w:r>
        <w:t xml:space="preserve">, hosted at </w:t>
      </w:r>
      <w:r w:rsidRPr="00986EB5">
        <w:t>"git.rc.ufl.edu"</w:t>
      </w:r>
      <w:r>
        <w:t xml:space="preserve">. </w:t>
      </w:r>
      <w:r w:rsidR="00AC1CE6">
        <w:t xml:space="preserve">Various </w:t>
      </w:r>
      <w:r w:rsidRPr="002306A2">
        <w:t>version</w:t>
      </w:r>
      <w:r w:rsidR="00AC1CE6">
        <w:t xml:space="preserve"> changes</w:t>
      </w:r>
      <w:r w:rsidRPr="002306A2">
        <w:t xml:space="preserve"> of the pipeline is </w:t>
      </w:r>
      <w:r w:rsidR="00AC1CE6">
        <w:t>documented in the GSBW version log “</w:t>
      </w:r>
      <w:r w:rsidR="001625A6" w:rsidRPr="004209D8">
        <w:t>GSBW_Pipeline_Release_Log</w:t>
      </w:r>
      <w:r w:rsidR="00AC1CE6">
        <w:t>.docx”.</w:t>
      </w:r>
    </w:p>
    <w:p w14:paraId="49D0C05B" w14:textId="77777777" w:rsidR="00986EB5" w:rsidRDefault="00986EB5" w:rsidP="00E5165D"/>
    <w:p w14:paraId="68704C1B" w14:textId="77777777" w:rsidR="00D17498" w:rsidRDefault="00D17498" w:rsidP="00D17498">
      <w:pPr>
        <w:pStyle w:val="Heading2"/>
      </w:pPr>
      <w:bookmarkStart w:id="47" w:name="_Toc20118362"/>
      <w:r>
        <w:t>Version Traceability</w:t>
      </w:r>
      <w:bookmarkEnd w:id="47"/>
    </w:p>
    <w:p w14:paraId="37249AF9" w14:textId="77777777" w:rsidR="00D17498" w:rsidRDefault="00D17498" w:rsidP="00D17498">
      <w:r>
        <w:t xml:space="preserve">The specific version of the GSBW pipeline used to generate NGS data files are traceable for each patient from </w:t>
      </w:r>
      <w:r w:rsidR="008E2BBA">
        <w:t>the following output log file “</w:t>
      </w:r>
      <w:r w:rsidR="008E2BBA" w:rsidRPr="008E2BBA">
        <w:t>START.txt</w:t>
      </w:r>
      <w:r w:rsidR="008E2BBA">
        <w:t xml:space="preserve">” and is listed </w:t>
      </w:r>
      <w:r w:rsidR="00DB53B4">
        <w:t xml:space="preserve">in the </w:t>
      </w:r>
      <w:r w:rsidR="008E2BBA">
        <w:t xml:space="preserve">line </w:t>
      </w:r>
      <w:r w:rsidR="00DB53B4">
        <w:t xml:space="preserve">beginning with </w:t>
      </w:r>
      <w:r w:rsidR="008E2BBA">
        <w:t>“</w:t>
      </w:r>
      <w:r w:rsidR="008E2BBA" w:rsidRPr="008E2BBA">
        <w:t>GSBW_VERSION</w:t>
      </w:r>
      <w:r w:rsidR="008E2BBA">
        <w:t>”.</w:t>
      </w:r>
    </w:p>
    <w:p w14:paraId="125A2344" w14:textId="77777777" w:rsidR="00D17498" w:rsidRDefault="00D17498" w:rsidP="00D17498"/>
    <w:p w14:paraId="2707B541" w14:textId="77777777" w:rsidR="00E0213C" w:rsidRDefault="00E0213C" w:rsidP="00E0213C">
      <w:pPr>
        <w:pStyle w:val="Heading2"/>
      </w:pPr>
      <w:bookmarkStart w:id="48" w:name="_Toc20118363"/>
      <w:r>
        <w:t>Code Location</w:t>
      </w:r>
      <w:bookmarkEnd w:id="48"/>
    </w:p>
    <w:p w14:paraId="6DC15860" w14:textId="77777777" w:rsidR="00786197" w:rsidRDefault="00A9532D" w:rsidP="00E5165D">
      <w:r>
        <w:t>ahc-path-data19</w:t>
      </w:r>
      <w:r w:rsidR="00786197">
        <w:t xml:space="preserve"> </w:t>
      </w:r>
      <w:r w:rsidR="00440E05">
        <w:t>:</w:t>
      </w:r>
    </w:p>
    <w:p w14:paraId="2D684BF1" w14:textId="77777777" w:rsidR="00986EB5" w:rsidRDefault="00440E05" w:rsidP="00291D31">
      <w:pPr>
        <w:ind w:left="720"/>
      </w:pPr>
      <w:r>
        <w:t xml:space="preserve"> </w:t>
      </w:r>
      <w:r w:rsidRPr="00440E05">
        <w:t>"</w:t>
      </w:r>
      <w:r w:rsidR="00291D31" w:rsidRPr="00291D31">
        <w:t>/home/path-svc-mol/GatorSeq/ProdEnv/gatorseq_linux_code</w:t>
      </w:r>
      <w:r w:rsidRPr="00440E05">
        <w:t>"</w:t>
      </w:r>
    </w:p>
    <w:p w14:paraId="15363A24" w14:textId="77777777" w:rsidR="00786197" w:rsidRDefault="00786197" w:rsidP="00E5165D"/>
    <w:p w14:paraId="5C612588" w14:textId="62C48B27" w:rsidR="00786197" w:rsidRDefault="00786197" w:rsidP="00E5165D">
      <w:r w:rsidRPr="00B91C3E">
        <w:t>GatorSeq</w:t>
      </w:r>
      <w:r w:rsidR="00EF641F">
        <w:t xml:space="preserve"> </w:t>
      </w:r>
      <w:r>
        <w:t>(</w:t>
      </w:r>
      <w:r w:rsidR="00440E05">
        <w:t>UF HPC</w:t>
      </w:r>
      <w:r>
        <w:t>):</w:t>
      </w:r>
    </w:p>
    <w:p w14:paraId="15E9C3ED" w14:textId="3EC422C4" w:rsidR="00FB1B21" w:rsidRDefault="00440E05" w:rsidP="00152A92">
      <w:pPr>
        <w:ind w:left="720"/>
      </w:pPr>
      <w:r w:rsidRPr="00440E05">
        <w:t>"</w:t>
      </w:r>
      <w:r w:rsidR="0066306B" w:rsidRPr="0066306B">
        <w:t>/home/path-svc-mol/GatorSeq_Share/ProdEnv/gatorseq_hpc_code</w:t>
      </w:r>
      <w:r w:rsidRPr="00440E05">
        <w:t>"</w:t>
      </w:r>
    </w:p>
    <w:p w14:paraId="440E15B1" w14:textId="77777777" w:rsidR="00674782" w:rsidRPr="00F520B9" w:rsidRDefault="00674782" w:rsidP="00674782">
      <w:pPr>
        <w:pStyle w:val="Heading1"/>
      </w:pPr>
      <w:bookmarkStart w:id="49" w:name="_Toc20118364"/>
      <w:r>
        <w:t>Computational Infrastructure</w:t>
      </w:r>
      <w:bookmarkEnd w:id="49"/>
    </w:p>
    <w:p w14:paraId="6B6302C9" w14:textId="77777777" w:rsidR="00674782" w:rsidRDefault="00674782" w:rsidP="00674782"/>
    <w:p w14:paraId="506ED0E7" w14:textId="77777777" w:rsidR="00674782" w:rsidRDefault="00674782" w:rsidP="00674782">
      <w:pPr>
        <w:pStyle w:val="Heading2"/>
      </w:pPr>
      <w:bookmarkStart w:id="50" w:name="_Toc20118365"/>
      <w:r>
        <w:t>Illumina NextSeq 500</w:t>
      </w:r>
      <w:bookmarkEnd w:id="50"/>
    </w:p>
    <w:p w14:paraId="46511FBC" w14:textId="77777777" w:rsidR="0003057C" w:rsidRDefault="0003057C" w:rsidP="0003057C">
      <w:pPr>
        <w:numPr>
          <w:ilvl w:val="0"/>
          <w:numId w:val="15"/>
        </w:numPr>
      </w:pPr>
      <w:r>
        <w:t>On Medical device network</w:t>
      </w:r>
    </w:p>
    <w:p w14:paraId="313B45C4" w14:textId="77777777" w:rsidR="0003057C" w:rsidRDefault="0003057C" w:rsidP="0003057C">
      <w:pPr>
        <w:numPr>
          <w:ilvl w:val="0"/>
          <w:numId w:val="15"/>
        </w:numPr>
      </w:pPr>
      <w:r>
        <w:t>Not accessed via internet</w:t>
      </w:r>
    </w:p>
    <w:p w14:paraId="49F03B35" w14:textId="77777777" w:rsidR="00E75FBA" w:rsidRPr="00F520B9" w:rsidRDefault="00E75FBA" w:rsidP="00E75FBA">
      <w:pPr>
        <w:pStyle w:val="Heading1"/>
      </w:pPr>
      <w:bookmarkStart w:id="51" w:name="_Toc20118366"/>
      <w:r>
        <w:t>Computational Infrastructure</w:t>
      </w:r>
      <w:bookmarkEnd w:id="51"/>
    </w:p>
    <w:p w14:paraId="201C3347" w14:textId="77777777" w:rsidR="00A64B19" w:rsidRDefault="00A64B19" w:rsidP="00A64B19"/>
    <w:p w14:paraId="74E7E828" w14:textId="77777777" w:rsidR="00F81696" w:rsidRDefault="00F81696" w:rsidP="0003057C">
      <w:pPr>
        <w:pStyle w:val="Heading2"/>
      </w:pPr>
      <w:bookmarkStart w:id="52" w:name="_Toc20118367"/>
      <w:r>
        <w:t>Illumina NextSeq 500</w:t>
      </w:r>
      <w:bookmarkEnd w:id="52"/>
    </w:p>
    <w:p w14:paraId="7FC23DAA" w14:textId="77777777" w:rsidR="00F81696" w:rsidRDefault="00F81696" w:rsidP="00F81696">
      <w:pPr>
        <w:numPr>
          <w:ilvl w:val="0"/>
          <w:numId w:val="15"/>
        </w:numPr>
      </w:pPr>
      <w:r>
        <w:t>On Medical device network</w:t>
      </w:r>
    </w:p>
    <w:p w14:paraId="59C49BC4" w14:textId="77777777" w:rsidR="00F81696" w:rsidRDefault="00F81696" w:rsidP="00F81696">
      <w:pPr>
        <w:numPr>
          <w:ilvl w:val="0"/>
          <w:numId w:val="15"/>
        </w:numPr>
      </w:pPr>
      <w:r>
        <w:t>Not accessed via internet</w:t>
      </w:r>
    </w:p>
    <w:p w14:paraId="66989587" w14:textId="77777777" w:rsidR="00A64B19" w:rsidRDefault="00A64B19" w:rsidP="00A64B19"/>
    <w:p w14:paraId="06AD4865" w14:textId="77777777" w:rsidR="00FD71E3" w:rsidRDefault="00A64B19" w:rsidP="00A64B19">
      <w:pPr>
        <w:pStyle w:val="Heading2"/>
      </w:pPr>
      <w:bookmarkStart w:id="53" w:name="_Toc20118368"/>
      <w:r>
        <w:t>Pathology Network Drive</w:t>
      </w:r>
      <w:bookmarkEnd w:id="53"/>
    </w:p>
    <w:p w14:paraId="40BEF0D5" w14:textId="77777777" w:rsidR="00A64B19" w:rsidRDefault="00A64B19" w:rsidP="00A64B19"/>
    <w:p w14:paraId="7829E04F" w14:textId="77777777" w:rsidR="00123F4B" w:rsidRPr="00A64B19" w:rsidRDefault="00153BBA" w:rsidP="00A64B19">
      <w:pPr>
        <w:numPr>
          <w:ilvl w:val="0"/>
          <w:numId w:val="15"/>
        </w:numPr>
      </w:pPr>
      <w:r w:rsidRPr="00A64B19">
        <w:t>Holds NGS data analysis input and output</w:t>
      </w:r>
    </w:p>
    <w:p w14:paraId="798F3B18" w14:textId="77777777" w:rsidR="00123F4B" w:rsidRPr="00A64B19" w:rsidRDefault="00153BBA" w:rsidP="00A64B19">
      <w:pPr>
        <w:numPr>
          <w:ilvl w:val="0"/>
          <w:numId w:val="15"/>
        </w:numPr>
      </w:pPr>
      <w:r w:rsidRPr="00A64B19">
        <w:t>Highly secure and is designed to hold PHI</w:t>
      </w:r>
    </w:p>
    <w:p w14:paraId="06DB066D" w14:textId="77777777" w:rsidR="00123F4B" w:rsidRPr="00A64B19" w:rsidRDefault="00153BBA" w:rsidP="00A64B19">
      <w:pPr>
        <w:numPr>
          <w:ilvl w:val="0"/>
          <w:numId w:val="15"/>
        </w:numPr>
      </w:pPr>
      <w:r w:rsidRPr="00A64B19">
        <w:t>Redundant storage</w:t>
      </w:r>
    </w:p>
    <w:p w14:paraId="1B923D12" w14:textId="77777777" w:rsidR="00123F4B" w:rsidRDefault="00153BBA" w:rsidP="00A64B19">
      <w:pPr>
        <w:numPr>
          <w:ilvl w:val="0"/>
          <w:numId w:val="15"/>
        </w:numPr>
      </w:pPr>
      <w:r w:rsidRPr="00A64B19">
        <w:t>Automatic data backup</w:t>
      </w:r>
    </w:p>
    <w:p w14:paraId="543D9B3A" w14:textId="77777777" w:rsidR="00F11D8D" w:rsidRDefault="00833F57" w:rsidP="00A64B19">
      <w:pPr>
        <w:numPr>
          <w:ilvl w:val="0"/>
          <w:numId w:val="15"/>
        </w:numPr>
      </w:pPr>
      <w:r>
        <w:t xml:space="preserve">Can only be accessed </w:t>
      </w:r>
      <w:r w:rsidR="003D78FB">
        <w:t xml:space="preserve">by designated personal of </w:t>
      </w:r>
      <w:r w:rsidR="00F81696">
        <w:t xml:space="preserve">Molecular </w:t>
      </w:r>
      <w:r w:rsidR="003D78FB">
        <w:t>Path Labs</w:t>
      </w:r>
    </w:p>
    <w:p w14:paraId="5A78E90B" w14:textId="77777777" w:rsidR="00833F57" w:rsidRPr="00A64B19" w:rsidRDefault="00F11D8D" w:rsidP="00F11D8D">
      <w:pPr>
        <w:numPr>
          <w:ilvl w:val="0"/>
          <w:numId w:val="15"/>
        </w:numPr>
      </w:pPr>
      <w:r w:rsidRPr="00F11D8D">
        <w:t>Accessed via inter</w:t>
      </w:r>
      <w:r>
        <w:t xml:space="preserve">nal UF health network or using VPN </w:t>
      </w:r>
    </w:p>
    <w:p w14:paraId="6B913731" w14:textId="77777777" w:rsidR="00A66965" w:rsidRDefault="00A66965"/>
    <w:p w14:paraId="3CFF37BB" w14:textId="77777777" w:rsidR="00F11D8D" w:rsidRDefault="00A9532D" w:rsidP="00F11D8D">
      <w:pPr>
        <w:pStyle w:val="Heading2"/>
      </w:pPr>
      <w:bookmarkStart w:id="54" w:name="_Toc20118369"/>
      <w:r>
        <w:t>ahc-path-data19</w:t>
      </w:r>
      <w:bookmarkEnd w:id="54"/>
    </w:p>
    <w:p w14:paraId="2609CE30" w14:textId="77777777" w:rsidR="00123F4B" w:rsidRPr="00F11D8D" w:rsidRDefault="00123F4B" w:rsidP="00F11D8D">
      <w:pPr>
        <w:ind w:left="720"/>
      </w:pPr>
    </w:p>
    <w:p w14:paraId="6137C554" w14:textId="77777777" w:rsidR="00123F4B" w:rsidRPr="00F11D8D" w:rsidRDefault="00153BBA" w:rsidP="00F11D8D">
      <w:pPr>
        <w:numPr>
          <w:ilvl w:val="0"/>
          <w:numId w:val="15"/>
        </w:numPr>
      </w:pPr>
      <w:r w:rsidRPr="00F11D8D">
        <w:t>Accessed via internal network / UF health VPN only</w:t>
      </w:r>
    </w:p>
    <w:p w14:paraId="339A02B4" w14:textId="77777777" w:rsidR="00123F4B" w:rsidRPr="00F11D8D" w:rsidRDefault="00153BBA" w:rsidP="00F11D8D">
      <w:pPr>
        <w:numPr>
          <w:ilvl w:val="0"/>
          <w:numId w:val="15"/>
        </w:numPr>
      </w:pPr>
      <w:r w:rsidRPr="00F11D8D">
        <w:t>Highly secure and is designed to hold PHI</w:t>
      </w:r>
    </w:p>
    <w:p w14:paraId="36668F67" w14:textId="77777777" w:rsidR="00F11D8D" w:rsidRDefault="00F11D8D" w:rsidP="007D7BCF"/>
    <w:p w14:paraId="17983E5C" w14:textId="77777777" w:rsidR="007D7BCF" w:rsidRDefault="007D7BCF" w:rsidP="007D7BCF">
      <w:pPr>
        <w:pStyle w:val="Heading2"/>
      </w:pPr>
      <w:bookmarkStart w:id="55" w:name="_Toc20118370"/>
      <w:r>
        <w:t>HiPerGator</w:t>
      </w:r>
      <w:bookmarkEnd w:id="55"/>
    </w:p>
    <w:p w14:paraId="469CFE07" w14:textId="77777777" w:rsidR="00FD71E3" w:rsidRDefault="00FD71E3" w:rsidP="007D7BCF"/>
    <w:p w14:paraId="0FCA2BA3" w14:textId="77777777" w:rsidR="00123F4B" w:rsidRPr="007D7BCF" w:rsidRDefault="00153BBA" w:rsidP="007D7BCF">
      <w:pPr>
        <w:numPr>
          <w:ilvl w:val="0"/>
          <w:numId w:val="15"/>
        </w:numPr>
      </w:pPr>
      <w:r w:rsidRPr="007D7BCF">
        <w:t xml:space="preserve">Communication between </w:t>
      </w:r>
      <w:r w:rsidR="00A9532D">
        <w:t>ahc-path-data19</w:t>
      </w:r>
      <w:r w:rsidRPr="007D7BCF">
        <w:t xml:space="preserve"> and </w:t>
      </w:r>
      <w:r w:rsidR="00787322" w:rsidRPr="00787322">
        <w:t>HiPerGator</w:t>
      </w:r>
      <w:r w:rsidR="00787322">
        <w:t xml:space="preserve"> </w:t>
      </w:r>
      <w:r w:rsidRPr="007D7BCF">
        <w:t xml:space="preserve">is via secure shell and is one-way i.e., </w:t>
      </w:r>
      <w:r w:rsidR="00A9532D">
        <w:t>ahc-path-data19</w:t>
      </w:r>
      <w:r w:rsidRPr="007D7BCF">
        <w:t xml:space="preserve"> can access </w:t>
      </w:r>
      <w:r w:rsidR="00787322" w:rsidRPr="00787322">
        <w:t>HiPerGator</w:t>
      </w:r>
      <w:r w:rsidR="00787322">
        <w:t xml:space="preserve"> </w:t>
      </w:r>
      <w:r w:rsidRPr="007D7BCF">
        <w:t xml:space="preserve">but not vice versa </w:t>
      </w:r>
    </w:p>
    <w:p w14:paraId="59F8BE91" w14:textId="77777777" w:rsidR="000B255F" w:rsidRDefault="000B255F" w:rsidP="007D7BCF">
      <w:pPr>
        <w:numPr>
          <w:ilvl w:val="0"/>
          <w:numId w:val="15"/>
        </w:numPr>
      </w:pPr>
      <w:r>
        <w:t>Can not store PHI</w:t>
      </w:r>
    </w:p>
    <w:p w14:paraId="36B39CEA" w14:textId="77777777" w:rsidR="00123F4B" w:rsidRPr="007D7BCF" w:rsidRDefault="00153BBA" w:rsidP="007D7BCF">
      <w:pPr>
        <w:numPr>
          <w:ilvl w:val="0"/>
          <w:numId w:val="15"/>
        </w:numPr>
      </w:pPr>
      <w:r w:rsidRPr="007D7BCF">
        <w:t xml:space="preserve">De-identified NGS data is transferred to </w:t>
      </w:r>
      <w:r w:rsidR="00787322" w:rsidRPr="00787322">
        <w:t>HiPerGator</w:t>
      </w:r>
      <w:r w:rsidR="00787322">
        <w:t xml:space="preserve"> </w:t>
      </w:r>
      <w:r w:rsidRPr="007D7BCF">
        <w:t>via secure shell</w:t>
      </w:r>
    </w:p>
    <w:p w14:paraId="2397877D" w14:textId="77777777" w:rsidR="00123F4B" w:rsidRPr="007D7BCF" w:rsidRDefault="00153BBA" w:rsidP="007D7BCF">
      <w:pPr>
        <w:numPr>
          <w:ilvl w:val="0"/>
          <w:numId w:val="15"/>
        </w:numPr>
      </w:pPr>
      <w:r w:rsidRPr="007D7BCF">
        <w:t xml:space="preserve">Data analysis jobs are submitted on </w:t>
      </w:r>
      <w:r w:rsidR="00787322" w:rsidRPr="00787322">
        <w:t>HiPerGator</w:t>
      </w:r>
    </w:p>
    <w:p w14:paraId="07358F05" w14:textId="77777777" w:rsidR="00123F4B" w:rsidRPr="007D7BCF" w:rsidRDefault="00153BBA" w:rsidP="007D7BCF">
      <w:pPr>
        <w:numPr>
          <w:ilvl w:val="0"/>
          <w:numId w:val="15"/>
        </w:numPr>
      </w:pPr>
      <w:r w:rsidRPr="007D7BCF">
        <w:t xml:space="preserve">Data analysis output is transferred to </w:t>
      </w:r>
      <w:r w:rsidR="00A9532D">
        <w:t>ahc-path-data19</w:t>
      </w:r>
      <w:r w:rsidRPr="007D7BCF">
        <w:t xml:space="preserve"> and removed from </w:t>
      </w:r>
      <w:r w:rsidR="00787322" w:rsidRPr="00787322">
        <w:t>HiPerGator</w:t>
      </w:r>
    </w:p>
    <w:p w14:paraId="2CBC66AB" w14:textId="77777777" w:rsidR="007D7BCF" w:rsidRDefault="007D7BCF" w:rsidP="000B255F">
      <w:pPr>
        <w:ind w:left="720"/>
      </w:pPr>
    </w:p>
    <w:p w14:paraId="52BB7C45" w14:textId="77777777" w:rsidR="0003057C" w:rsidRDefault="0003057C" w:rsidP="000B255F">
      <w:pPr>
        <w:ind w:left="720"/>
      </w:pPr>
    </w:p>
    <w:p w14:paraId="7D9B4E36" w14:textId="77777777" w:rsidR="000B255F" w:rsidRDefault="00E46F8B" w:rsidP="000B255F">
      <w:pPr>
        <w:pStyle w:val="Heading2"/>
      </w:pPr>
      <w:bookmarkStart w:id="56" w:name="_Toc20118371"/>
      <w:r>
        <w:t>Qiagen Clinical Insight (QCI)</w:t>
      </w:r>
      <w:bookmarkEnd w:id="56"/>
    </w:p>
    <w:p w14:paraId="4A146414" w14:textId="77777777" w:rsidR="000B255F" w:rsidRDefault="000B255F" w:rsidP="000B255F"/>
    <w:p w14:paraId="0B5033DA" w14:textId="77777777" w:rsidR="00F81696" w:rsidRDefault="00E46F8B" w:rsidP="000B255F">
      <w:pPr>
        <w:numPr>
          <w:ilvl w:val="0"/>
          <w:numId w:val="15"/>
        </w:numPr>
      </w:pPr>
      <w:r>
        <w:lastRenderedPageBreak/>
        <w:t>Qiagen Cloud based application</w:t>
      </w:r>
    </w:p>
    <w:p w14:paraId="1EE1EAD8" w14:textId="77777777" w:rsidR="00F81696" w:rsidRDefault="00E46F8B" w:rsidP="000B255F">
      <w:pPr>
        <w:numPr>
          <w:ilvl w:val="0"/>
          <w:numId w:val="15"/>
        </w:numPr>
      </w:pPr>
      <w:r>
        <w:t>A</w:t>
      </w:r>
      <w:r w:rsidR="00F81696">
        <w:t>ccessed via internet</w:t>
      </w:r>
    </w:p>
    <w:p w14:paraId="5BFB203B" w14:textId="0040C335" w:rsidR="00E46F8B" w:rsidRDefault="00E46F8B" w:rsidP="000B255F">
      <w:pPr>
        <w:numPr>
          <w:ilvl w:val="0"/>
          <w:numId w:val="15"/>
        </w:numPr>
      </w:pPr>
      <w:r>
        <w:t>Vender manages all data security compliances</w:t>
      </w:r>
    </w:p>
    <w:p w14:paraId="4C106760" w14:textId="77777777" w:rsidR="009658F0" w:rsidRDefault="009658F0" w:rsidP="009658F0"/>
    <w:p w14:paraId="2C5AB5F4" w14:textId="77777777" w:rsidR="009658F0" w:rsidRDefault="009658F0" w:rsidP="009658F0">
      <w:pPr>
        <w:pStyle w:val="Heading2"/>
      </w:pPr>
      <w:bookmarkStart w:id="57" w:name="_Toc20118372"/>
      <w:r>
        <w:t>Data Backups</w:t>
      </w:r>
      <w:bookmarkEnd w:id="57"/>
    </w:p>
    <w:p w14:paraId="2F031095" w14:textId="77777777" w:rsidR="009658F0" w:rsidRDefault="009658F0" w:rsidP="009658F0"/>
    <w:p w14:paraId="239FEDC9" w14:textId="77777777" w:rsidR="00A5274E" w:rsidRDefault="00A5274E" w:rsidP="00A5274E">
      <w:pPr>
        <w:pStyle w:val="Heading3"/>
      </w:pPr>
      <w:bookmarkStart w:id="58" w:name="_Toc20118373"/>
      <w:r w:rsidRPr="00A5274E">
        <w:t>Illumina NextSeq 500</w:t>
      </w:r>
      <w:bookmarkEnd w:id="58"/>
    </w:p>
    <w:p w14:paraId="497200B3" w14:textId="77777777" w:rsidR="00A5274E" w:rsidRDefault="00790BFF" w:rsidP="00A5274E">
      <w:r>
        <w:t xml:space="preserve">Data is stored on Illumina’s BaseSpace server locally and </w:t>
      </w:r>
      <w:r w:rsidRPr="00135AF4">
        <w:t>does not</w:t>
      </w:r>
      <w:r>
        <w:t xml:space="preserve"> have a </w:t>
      </w:r>
      <w:r w:rsidR="00C475F2">
        <w:t xml:space="preserve">direct </w:t>
      </w:r>
      <w:r>
        <w:t xml:space="preserve">backup of BaseSpace. </w:t>
      </w:r>
      <w:r w:rsidR="00C475F2">
        <w:t xml:space="preserve">However, after each sequencing run is done, the data is manually downloaded on to </w:t>
      </w:r>
      <w:r w:rsidR="00A5274E">
        <w:t>Pathology</w:t>
      </w:r>
      <w:r w:rsidR="00C475F2">
        <w:t xml:space="preserve"> Network Drive, making it as a back up copy.</w:t>
      </w:r>
    </w:p>
    <w:p w14:paraId="3591B436" w14:textId="77777777" w:rsidR="00A5274E" w:rsidRDefault="00A5274E" w:rsidP="009658F0"/>
    <w:p w14:paraId="31BB45A6" w14:textId="77777777" w:rsidR="002D7570" w:rsidRDefault="002D7570" w:rsidP="002D7570">
      <w:pPr>
        <w:pStyle w:val="Heading3"/>
      </w:pPr>
      <w:bookmarkStart w:id="59" w:name="_Toc20118374"/>
      <w:r>
        <w:t>Pathology Network Drive</w:t>
      </w:r>
      <w:bookmarkEnd w:id="59"/>
    </w:p>
    <w:p w14:paraId="786BB676" w14:textId="77777777" w:rsidR="002D7570" w:rsidRDefault="002D7570" w:rsidP="009658F0"/>
    <w:p w14:paraId="5743BFCE" w14:textId="77777777" w:rsidR="00C26738" w:rsidRDefault="00C26738" w:rsidP="00C26738">
      <w:r>
        <w:t xml:space="preserve">Pathology network drive is part of the </w:t>
      </w:r>
      <w:r w:rsidRPr="00CA4533">
        <w:t xml:space="preserve">UF Academic Health Center (AHC) </w:t>
      </w:r>
      <w:r>
        <w:t>enterprise NAS and  has the following data protection configured.</w:t>
      </w:r>
    </w:p>
    <w:p w14:paraId="5D223440" w14:textId="77777777" w:rsidR="00C26738" w:rsidRDefault="00C26738" w:rsidP="00C26738">
      <w:r>
        <w:t xml:space="preserve"> </w:t>
      </w:r>
    </w:p>
    <w:p w14:paraId="043B631B" w14:textId="77777777" w:rsidR="00C26738" w:rsidRDefault="00C26738" w:rsidP="00C26738">
      <w:r>
        <w:rPr>
          <w:i/>
        </w:rPr>
        <w:t>L</w:t>
      </w:r>
      <w:r w:rsidRPr="00431E37">
        <w:rPr>
          <w:i/>
        </w:rPr>
        <w:t xml:space="preserve">ocal </w:t>
      </w:r>
      <w:r>
        <w:rPr>
          <w:i/>
        </w:rPr>
        <w:t xml:space="preserve">backup </w:t>
      </w:r>
      <w:r w:rsidRPr="00431E37">
        <w:rPr>
          <w:i/>
        </w:rPr>
        <w:t>system</w:t>
      </w:r>
      <w:r>
        <w:t>: On the local system AHC perform hourly backups from 9am-5pm, daily backups for 45 days, and weekly backups for 12 weeks on rotation basis i.e., oldest copy is deleted to store the new copy.  This means data can be recovered hourly during the day time</w:t>
      </w:r>
      <w:r w:rsidRPr="00601B8E">
        <w:t xml:space="preserve"> </w:t>
      </w:r>
      <w:r>
        <w:t>from the hourly backup rotation, daily backup data can be recovered for up to 45 days from the daily backup rotation, weekly backup data can be recovered for up to 12 weeks from the weekly backup rotation.</w:t>
      </w:r>
    </w:p>
    <w:p w14:paraId="7555ACD7" w14:textId="77777777" w:rsidR="00C26738" w:rsidRDefault="00C26738" w:rsidP="00C26738"/>
    <w:p w14:paraId="72D4B07C" w14:textId="77777777" w:rsidR="00C26738" w:rsidRDefault="00C26738" w:rsidP="00C26738">
      <w:r>
        <w:rPr>
          <w:i/>
        </w:rPr>
        <w:t xml:space="preserve">Remote backup </w:t>
      </w:r>
      <w:r w:rsidRPr="00431E37">
        <w:rPr>
          <w:i/>
        </w:rPr>
        <w:t>system</w:t>
      </w:r>
      <w:r>
        <w:t>:  In addition to local backups, AHC replicate all the data daily to a offsite secondary NAS where additional 7 daily backups on rotation basis.  If data storage suffers a catastrophic event the total data loss (RPO) could be up to 24 hours depending on the time the last replication completed.  The secondary unit is bought back to online in less than an hour (RTO).</w:t>
      </w:r>
    </w:p>
    <w:p w14:paraId="648372F7" w14:textId="77777777" w:rsidR="009658F0" w:rsidRDefault="009658F0" w:rsidP="009658F0"/>
    <w:p w14:paraId="21DE598E" w14:textId="77777777" w:rsidR="0065680F" w:rsidRDefault="0065680F" w:rsidP="009658F0">
      <w:r>
        <w:t xml:space="preserve">NOTE: </w:t>
      </w:r>
      <w:r w:rsidRPr="0065680F">
        <w:t xml:space="preserve">RPO – Recovery Point Objective this is the maximum amount of data </w:t>
      </w:r>
      <w:r w:rsidR="00463F06">
        <w:t xml:space="preserve">one could lose, i.e., </w:t>
      </w:r>
      <w:r w:rsidRPr="0065680F">
        <w:t xml:space="preserve"> 24 hours since that is the replication frequency.</w:t>
      </w:r>
    </w:p>
    <w:p w14:paraId="6A1E5EAC" w14:textId="77777777" w:rsidR="0065680F" w:rsidRDefault="0065680F" w:rsidP="009658F0"/>
    <w:p w14:paraId="2A22CE44" w14:textId="77777777" w:rsidR="0065680F" w:rsidRDefault="0065680F" w:rsidP="009658F0">
      <w:r>
        <w:t xml:space="preserve">NOTE: </w:t>
      </w:r>
      <w:r w:rsidRPr="0065680F">
        <w:t xml:space="preserve">RTO – Recovery Time Objective this is the amount of time it would take to get the data back online and accessible </w:t>
      </w:r>
      <w:r w:rsidR="00463F06">
        <w:t xml:space="preserve">if an event were to occur i.e., </w:t>
      </w:r>
      <w:r w:rsidRPr="0065680F">
        <w:t>less than an hour in our case.</w:t>
      </w:r>
    </w:p>
    <w:p w14:paraId="144FE21E" w14:textId="77777777" w:rsidR="0065680F" w:rsidRDefault="0065680F" w:rsidP="009658F0"/>
    <w:p w14:paraId="57A26373" w14:textId="77777777" w:rsidR="00673D81" w:rsidRDefault="00A9532D" w:rsidP="00673D81">
      <w:pPr>
        <w:pStyle w:val="Heading3"/>
      </w:pPr>
      <w:bookmarkStart w:id="60" w:name="_Toc20118375"/>
      <w:r>
        <w:t>ahc-path-data19</w:t>
      </w:r>
      <w:bookmarkEnd w:id="60"/>
    </w:p>
    <w:p w14:paraId="0BCE28B8" w14:textId="77777777" w:rsidR="00673D81" w:rsidRDefault="00F11AAE" w:rsidP="00673D81">
      <w:r>
        <w:t>UF Health IT does the back up</w:t>
      </w:r>
      <w:r w:rsidR="002B0AD4">
        <w:t>.</w:t>
      </w:r>
    </w:p>
    <w:p w14:paraId="7EFCCA92" w14:textId="77777777" w:rsidR="0040142B" w:rsidRDefault="0040142B" w:rsidP="00673D81"/>
    <w:p w14:paraId="42F437ED" w14:textId="77777777" w:rsidR="00673D81" w:rsidRDefault="00673D81" w:rsidP="00673D81">
      <w:pPr>
        <w:pStyle w:val="Heading3"/>
      </w:pPr>
      <w:bookmarkStart w:id="61" w:name="_Toc20118376"/>
      <w:r w:rsidRPr="00673D81">
        <w:t>HiPerGator</w:t>
      </w:r>
      <w:bookmarkEnd w:id="61"/>
    </w:p>
    <w:p w14:paraId="2E1266BA" w14:textId="77777777" w:rsidR="00673D81" w:rsidRDefault="003131F9" w:rsidP="00673D81">
      <w:r>
        <w:t>Gator</w:t>
      </w:r>
      <w:r w:rsidR="00296A41">
        <w:t>Seq pipeline is revision control</w:t>
      </w:r>
      <w:r>
        <w:t xml:space="preserve"> on GIT server, we should be able reinstate the pipeline within a day.</w:t>
      </w:r>
    </w:p>
    <w:p w14:paraId="12FBA911" w14:textId="77777777" w:rsidR="00673D81" w:rsidRDefault="00673D81" w:rsidP="00673D81"/>
    <w:p w14:paraId="5B91AD31" w14:textId="77777777" w:rsidR="00673D81" w:rsidRDefault="00557EFF" w:rsidP="00673D81">
      <w:pPr>
        <w:pStyle w:val="Heading3"/>
      </w:pPr>
      <w:bookmarkStart w:id="62" w:name="_Toc20118377"/>
      <w:r>
        <w:lastRenderedPageBreak/>
        <w:t>QCI</w:t>
      </w:r>
      <w:bookmarkEnd w:id="62"/>
    </w:p>
    <w:p w14:paraId="7EAE1D98" w14:textId="77777777" w:rsidR="002D7570" w:rsidRDefault="00557EFF" w:rsidP="009658F0">
      <w:r>
        <w:t>Qiagen maintain all the backups of the database. Also, we back up the reported generated onto our Pathology Network Drive.</w:t>
      </w:r>
      <w:bookmarkStart w:id="63" w:name="_GoBack"/>
      <w:bookmarkEnd w:id="63"/>
    </w:p>
    <w:p w14:paraId="78B24687" w14:textId="77777777" w:rsidR="002D7570" w:rsidRDefault="002D7570" w:rsidP="009658F0"/>
    <w:p w14:paraId="6A48A20D" w14:textId="77777777" w:rsidR="00B025A7" w:rsidRDefault="00212338" w:rsidP="00B025A7">
      <w:r>
        <w:br w:type="page"/>
      </w:r>
    </w:p>
    <w:p w14:paraId="7F7DB40C" w14:textId="77777777" w:rsidR="00640B37" w:rsidRDefault="00640B37"/>
    <w:p w14:paraId="14711CB5" w14:textId="77777777" w:rsidR="00640B37" w:rsidRDefault="00640B37" w:rsidP="00640B37">
      <w:pPr>
        <w:pStyle w:val="Heading1"/>
      </w:pPr>
      <w:bookmarkStart w:id="64" w:name="_Toc20118378"/>
      <w:r>
        <w:t>References</w:t>
      </w:r>
      <w:bookmarkEnd w:id="64"/>
    </w:p>
    <w:p w14:paraId="52671868" w14:textId="77777777" w:rsidR="00640B37" w:rsidRDefault="00640B37"/>
    <w:p w14:paraId="1221BB07" w14:textId="14A62FAE" w:rsidR="00536C7D" w:rsidRPr="00536C7D" w:rsidRDefault="00C47F78" w:rsidP="00536C7D">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536C7D" w:rsidRPr="00536C7D">
        <w:rPr>
          <w:noProof/>
        </w:rPr>
        <w:t>1. Zehir A, Benayed R, Shah RH, Syed A, Middha S, Kim HR, et al. Mutational landscape of metastatic cancer revealed from prospective clinical sequencing of 10,000 patients. Nat Med. 2017.</w:t>
      </w:r>
    </w:p>
    <w:p w14:paraId="3310AEB8" w14:textId="77777777" w:rsidR="00536C7D" w:rsidRPr="00536C7D" w:rsidRDefault="00536C7D" w:rsidP="00536C7D">
      <w:pPr>
        <w:widowControl w:val="0"/>
        <w:autoSpaceDE w:val="0"/>
        <w:autoSpaceDN w:val="0"/>
        <w:adjustRightInd w:val="0"/>
        <w:rPr>
          <w:noProof/>
        </w:rPr>
      </w:pPr>
      <w:r w:rsidRPr="00536C7D">
        <w:rPr>
          <w:noProof/>
        </w:rPr>
        <w:t>2. Barnett DW, Garrison EK, Quinlan AR, Strömberg MP, Marth GT. BamTools: a C++ API and toolkit for analyzing and managing BAM files. Bioinformatics. 2011;27:1691–2.</w:t>
      </w:r>
    </w:p>
    <w:p w14:paraId="220BA502" w14:textId="77777777" w:rsidR="00536C7D" w:rsidRPr="00536C7D" w:rsidRDefault="00536C7D" w:rsidP="00536C7D">
      <w:pPr>
        <w:widowControl w:val="0"/>
        <w:autoSpaceDE w:val="0"/>
        <w:autoSpaceDN w:val="0"/>
        <w:adjustRightInd w:val="0"/>
        <w:rPr>
          <w:noProof/>
        </w:rPr>
      </w:pPr>
      <w:r w:rsidRPr="00536C7D">
        <w:rPr>
          <w:noProof/>
        </w:rPr>
        <w:t>3. Quinlan AR, Hall IM. BEDTools: a flexible suite of utilities for comparing genomic features. Bioinformatics. 2010;26:841–2.</w:t>
      </w:r>
    </w:p>
    <w:p w14:paraId="33C6013D" w14:textId="77777777" w:rsidR="00536C7D" w:rsidRPr="00536C7D" w:rsidRDefault="00536C7D" w:rsidP="00536C7D">
      <w:pPr>
        <w:widowControl w:val="0"/>
        <w:autoSpaceDE w:val="0"/>
        <w:autoSpaceDN w:val="0"/>
        <w:adjustRightInd w:val="0"/>
        <w:rPr>
          <w:noProof/>
        </w:rPr>
      </w:pPr>
      <w:r w:rsidRPr="00536C7D">
        <w:rPr>
          <w:noProof/>
        </w:rPr>
        <w:t>4. Quinlan AR. BEDTools: the Swiss</w:t>
      </w:r>
      <w:r w:rsidRPr="00536C7D">
        <w:rPr>
          <w:rFonts w:ascii="Cambria Math" w:hAnsi="Cambria Math" w:cs="Cambria Math"/>
          <w:noProof/>
        </w:rPr>
        <w:t>‐</w:t>
      </w:r>
      <w:r w:rsidRPr="00536C7D">
        <w:rPr>
          <w:noProof/>
        </w:rPr>
        <w:t>army tool for genome feature analysis. Curr Protoc Bioinforma. 2014;:11–2.</w:t>
      </w:r>
    </w:p>
    <w:p w14:paraId="4E2A4DE3" w14:textId="77777777" w:rsidR="00536C7D" w:rsidRPr="00536C7D" w:rsidRDefault="00536C7D" w:rsidP="00536C7D">
      <w:pPr>
        <w:widowControl w:val="0"/>
        <w:autoSpaceDE w:val="0"/>
        <w:autoSpaceDN w:val="0"/>
        <w:adjustRightInd w:val="0"/>
        <w:rPr>
          <w:noProof/>
        </w:rPr>
      </w:pPr>
      <w:r w:rsidRPr="00536C7D">
        <w:rPr>
          <w:noProof/>
        </w:rPr>
        <w:t>5. Li H, Durbin R. Fast and accurate long-read alignment with Burrows–Wheeler transform. Bioinformatics. 2010;26:589–95.</w:t>
      </w:r>
    </w:p>
    <w:p w14:paraId="47FAD74E" w14:textId="77777777" w:rsidR="00536C7D" w:rsidRPr="00536C7D" w:rsidRDefault="00536C7D" w:rsidP="00536C7D">
      <w:pPr>
        <w:widowControl w:val="0"/>
        <w:autoSpaceDE w:val="0"/>
        <w:autoSpaceDN w:val="0"/>
        <w:adjustRightInd w:val="0"/>
        <w:rPr>
          <w:noProof/>
        </w:rPr>
      </w:pPr>
      <w:r w:rsidRPr="00536C7D">
        <w:rPr>
          <w:noProof/>
        </w:rPr>
        <w:t>6. Li H, Durbin R. Fast and accurate short read alignment with Burrows–Wheeler transform. Bioinformatics. 2009;25:1754–60.</w:t>
      </w:r>
    </w:p>
    <w:p w14:paraId="7D229D01" w14:textId="77777777" w:rsidR="00536C7D" w:rsidRPr="00536C7D" w:rsidRDefault="00536C7D" w:rsidP="00536C7D">
      <w:pPr>
        <w:widowControl w:val="0"/>
        <w:autoSpaceDE w:val="0"/>
        <w:autoSpaceDN w:val="0"/>
        <w:adjustRightInd w:val="0"/>
        <w:rPr>
          <w:noProof/>
        </w:rPr>
      </w:pPr>
      <w:r w:rsidRPr="00536C7D">
        <w:rPr>
          <w:noProof/>
        </w:rPr>
        <w:t>7. Li H, Handsaker B, Wysoker A, Fennell T, Ruan J, Homer N, et al. The sequence alignment/map format and SAMtools. Bioinformatics. 2009;25:2078–9.</w:t>
      </w:r>
    </w:p>
    <w:p w14:paraId="33EE2F1E" w14:textId="77777777" w:rsidR="00536C7D" w:rsidRPr="00536C7D" w:rsidRDefault="00536C7D" w:rsidP="00536C7D">
      <w:pPr>
        <w:widowControl w:val="0"/>
        <w:autoSpaceDE w:val="0"/>
        <w:autoSpaceDN w:val="0"/>
        <w:adjustRightInd w:val="0"/>
        <w:rPr>
          <w:noProof/>
        </w:rPr>
      </w:pPr>
      <w:r w:rsidRPr="00536C7D">
        <w:rPr>
          <w:noProof/>
        </w:rPr>
        <w:t>8. Li H. A statistical framework for SNP calling, mutation discovery, association mapping and population genetical parameter estimation from sequencing data. Bioinformatics. 2011;27:2987–93.</w:t>
      </w:r>
    </w:p>
    <w:p w14:paraId="53926033" w14:textId="77777777" w:rsidR="00536C7D" w:rsidRPr="00536C7D" w:rsidRDefault="00536C7D" w:rsidP="00536C7D">
      <w:pPr>
        <w:widowControl w:val="0"/>
        <w:autoSpaceDE w:val="0"/>
        <w:autoSpaceDN w:val="0"/>
        <w:adjustRightInd w:val="0"/>
        <w:rPr>
          <w:noProof/>
        </w:rPr>
      </w:pPr>
      <w:r w:rsidRPr="00536C7D">
        <w:rPr>
          <w:noProof/>
        </w:rPr>
        <w:t>9. Tarasov A, Vilella AJ, Cuppen E, Nijman IJ, Prins P. Sambamba: fast processing of NGS alignment formats. Bioinformatics. 2015;31:2032–4.</w:t>
      </w:r>
    </w:p>
    <w:p w14:paraId="31815740" w14:textId="77777777" w:rsidR="00536C7D" w:rsidRPr="00536C7D" w:rsidRDefault="00536C7D" w:rsidP="00536C7D">
      <w:pPr>
        <w:widowControl w:val="0"/>
        <w:autoSpaceDE w:val="0"/>
        <w:autoSpaceDN w:val="0"/>
        <w:adjustRightInd w:val="0"/>
        <w:rPr>
          <w:noProof/>
        </w:rPr>
      </w:pPr>
      <w:r w:rsidRPr="00536C7D">
        <w:rPr>
          <w:noProof/>
        </w:rPr>
        <w:t>10. Di Tommaso P, Chatzou M, Floden EW, Barja PP, Palumbo E, Notredame C. Nextflow enables reproducible computational workflows. Nat Biotechnol. 2017;35:316.</w:t>
      </w:r>
    </w:p>
    <w:p w14:paraId="49FCFA1B" w14:textId="77777777" w:rsidR="00536C7D" w:rsidRPr="00536C7D" w:rsidRDefault="00536C7D" w:rsidP="00536C7D">
      <w:pPr>
        <w:widowControl w:val="0"/>
        <w:autoSpaceDE w:val="0"/>
        <w:autoSpaceDN w:val="0"/>
        <w:adjustRightInd w:val="0"/>
        <w:rPr>
          <w:noProof/>
        </w:rPr>
      </w:pPr>
      <w:r w:rsidRPr="00536C7D">
        <w:rPr>
          <w:noProof/>
        </w:rPr>
        <w:t>11. Lai Z, Markovets A, Ahdesmaki M, Chapman B, Hofmann O, McEwen R, et al. VarDict: a novel and versatile variant caller for next-generation sequencing in cancer research. Nucleic Acids Res. 2016;:gkw227.</w:t>
      </w:r>
    </w:p>
    <w:p w14:paraId="0913BF12" w14:textId="77777777" w:rsidR="00536C7D" w:rsidRPr="00536C7D" w:rsidRDefault="00536C7D" w:rsidP="00536C7D">
      <w:pPr>
        <w:widowControl w:val="0"/>
        <w:autoSpaceDE w:val="0"/>
        <w:autoSpaceDN w:val="0"/>
        <w:adjustRightInd w:val="0"/>
        <w:rPr>
          <w:noProof/>
        </w:rPr>
      </w:pPr>
      <w:r w:rsidRPr="00536C7D">
        <w:rPr>
          <w:noProof/>
        </w:rPr>
        <w:t>12. Danecek P, Auton A, Abecasis G, Albers CA, Banks E, DePristo MA, et al. The variant call format and VCFtools. Bioinformatics. 2011;27:2156–8.</w:t>
      </w:r>
    </w:p>
    <w:p w14:paraId="5595C02C" w14:textId="77777777" w:rsidR="00536C7D" w:rsidRPr="00536C7D" w:rsidRDefault="00536C7D" w:rsidP="00536C7D">
      <w:pPr>
        <w:widowControl w:val="0"/>
        <w:autoSpaceDE w:val="0"/>
        <w:autoSpaceDN w:val="0"/>
        <w:adjustRightInd w:val="0"/>
        <w:rPr>
          <w:noProof/>
        </w:rPr>
      </w:pPr>
      <w:r w:rsidRPr="00536C7D">
        <w:rPr>
          <w:noProof/>
        </w:rPr>
        <w:t>13. Tan A, Abecasis GR, Kang HM. Unified representation of genetic variants. Bioinformatics. 2015;:btv112.</w:t>
      </w:r>
    </w:p>
    <w:p w14:paraId="6CFA3F62" w14:textId="77777777" w:rsidR="00536C7D" w:rsidRPr="00536C7D" w:rsidRDefault="00536C7D" w:rsidP="00536C7D">
      <w:pPr>
        <w:widowControl w:val="0"/>
        <w:autoSpaceDE w:val="0"/>
        <w:autoSpaceDN w:val="0"/>
        <w:adjustRightInd w:val="0"/>
        <w:rPr>
          <w:noProof/>
        </w:rPr>
      </w:pPr>
      <w:r w:rsidRPr="00536C7D">
        <w:rPr>
          <w:noProof/>
        </w:rPr>
        <w:t>14. Kurtzer GM, Sochat V, Bauer MW. Singularity: Scientific containers for mobility of compute. PLoS One. 2017;12:e0177459.</w:t>
      </w:r>
    </w:p>
    <w:p w14:paraId="146A67E3" w14:textId="77777777" w:rsidR="00640B37" w:rsidRDefault="00C47F78" w:rsidP="009D3369">
      <w:pPr>
        <w:widowControl w:val="0"/>
        <w:autoSpaceDE w:val="0"/>
        <w:autoSpaceDN w:val="0"/>
        <w:adjustRightInd w:val="0"/>
      </w:pPr>
      <w:r>
        <w:fldChar w:fldCharType="end"/>
      </w:r>
    </w:p>
    <w:p w14:paraId="51202989" w14:textId="77777777" w:rsidR="00A828C4" w:rsidRDefault="00A828C4"/>
    <w:p w14:paraId="59E63DD7" w14:textId="77777777" w:rsidR="00A828C4" w:rsidRDefault="00A828C4"/>
    <w:sectPr w:rsidR="00A828C4" w:rsidSect="0098545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58BAC" w14:textId="77777777" w:rsidR="008851BE" w:rsidRDefault="008851BE">
      <w:r>
        <w:separator/>
      </w:r>
    </w:p>
  </w:endnote>
  <w:endnote w:type="continuationSeparator" w:id="0">
    <w:p w14:paraId="092E7A50" w14:textId="77777777" w:rsidR="008851BE" w:rsidRDefault="00885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593C5" w14:textId="77777777" w:rsidR="00CA4412" w:rsidRDefault="00CA4412">
    <w:pPr>
      <w:pStyle w:val="Footer"/>
    </w:pPr>
  </w:p>
  <w:p w14:paraId="4E72B446" w14:textId="77777777" w:rsidR="00CA4412" w:rsidRDefault="00CA4412">
    <w:r>
      <w:rPr>
        <w:noProof/>
      </w:rPr>
      <mc:AlternateContent>
        <mc:Choice Requires="wps">
          <w:drawing>
            <wp:anchor distT="0" distB="0" distL="114300" distR="114300" simplePos="0" relativeHeight="251660288" behindDoc="0" locked="0" layoutInCell="1" allowOverlap="1" wp14:anchorId="5F60B373" wp14:editId="1BD11C52">
              <wp:simplePos x="0" y="0"/>
              <wp:positionH relativeFrom="page">
                <wp:posOffset>317500</wp:posOffset>
              </wp:positionH>
              <wp:positionV relativeFrom="page">
                <wp:align>bottom</wp:align>
              </wp:positionV>
              <wp:extent cx="6350000" cy="635000"/>
              <wp:effectExtent l="0" t="0" r="0" b="0"/>
              <wp:wrapNone/>
              <wp:docPr id="7"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noFill/>
                            <a:miter lim="800000"/>
                            <a:headEnd/>
                            <a:tailEnd/>
                          </a14:hiddenLine>
                        </a:ext>
                      </a:extLst>
                    </wps:spPr>
                    <wps:txbx>
                      <w:txbxContent>
                        <w:p w14:paraId="1AAD94AD" w14:textId="77777777" w:rsidR="00CA4412" w:rsidRDefault="00CA441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60B373" id="_x0000_t202" coordsize="21600,21600" o:spt="202" path="m,l,21600r21600,l21600,xe">
              <v:stroke joinstyle="miter"/>
              <v:path gradientshapeok="t" o:connecttype="rect"/>
            </v:shapetype>
            <v:shape id="Text Box 1027" o:spid="_x0000_s1027" type="#_x0000_t202" style="position:absolute;margin-left:25pt;margin-top:0;width:500pt;height:50pt;z-index:251660288;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" filled="f" fillcolor="gray" stroked="f">
              <v:path arrowok="t"/>
              <v:textbox>
                <w:txbxContent>
                  <w:p w14:paraId="1AAD94AD" w14:textId="77777777" w:rsidR="00CA4412" w:rsidRDefault="00CA441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C83AC" w14:textId="77777777" w:rsidR="00CA4412" w:rsidRDefault="00CA4412">
    <w:pPr>
      <w:pStyle w:val="Footer"/>
    </w:pPr>
  </w:p>
  <w:p w14:paraId="0D3416CF" w14:textId="77777777" w:rsidR="00CA4412" w:rsidRDefault="00CA4412">
    <w:r>
      <w:rPr>
        <w:noProof/>
      </w:rPr>
      <mc:AlternateContent>
        <mc:Choice Requires="wps">
          <w:drawing>
            <wp:anchor distT="0" distB="0" distL="114300" distR="114300" simplePos="0" relativeHeight="251663360" behindDoc="0" locked="0" layoutInCell="1" allowOverlap="1" wp14:anchorId="30A6F9E0" wp14:editId="10CCE038">
              <wp:simplePos x="0" y="0"/>
              <wp:positionH relativeFrom="page">
                <wp:posOffset>317500</wp:posOffset>
              </wp:positionH>
              <wp:positionV relativeFrom="page">
                <wp:align>bottom</wp:align>
              </wp:positionV>
              <wp:extent cx="6350000" cy="635000"/>
              <wp:effectExtent l="0" t="0" r="0" b="0"/>
              <wp:wrapNone/>
              <wp:docPr id="5" name="Text Box 1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noFill/>
                            <a:miter lim="800000"/>
                            <a:headEnd/>
                            <a:tailEnd/>
                          </a14:hiddenLine>
                        </a:ext>
                      </a:extLst>
                    </wps:spPr>
                    <wps:txbx>
                      <w:txbxContent>
                        <w:p w14:paraId="5E6F8AEB" w14:textId="77777777" w:rsidR="00CA4412" w:rsidRDefault="00CA441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A6F9E0" id="_x0000_t202" coordsize="21600,21600" o:spt="202" path="m,l,21600r21600,l21600,xe">
              <v:stroke joinstyle="miter"/>
              <v:path gradientshapeok="t" o:connecttype="rect"/>
            </v:shapetype>
            <v:shape id="Text Box 1030" o:spid="_x0000_s1029" type="#_x0000_t202" style="position:absolute;margin-left:25pt;margin-top:0;width:500pt;height:50pt;z-index:251663360;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" filled="f" fillcolor="gray" stroked="f">
              <v:path arrowok="t"/>
              <v:textbox>
                <w:txbxContent>
                  <w:p w14:paraId="5E6F8AEB" w14:textId="77777777" w:rsidR="00CA4412" w:rsidRDefault="00CA441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15F2D" w14:textId="77777777" w:rsidR="008851BE" w:rsidRDefault="008851BE">
      <w:r>
        <w:separator/>
      </w:r>
    </w:p>
  </w:footnote>
  <w:footnote w:type="continuationSeparator" w:id="0">
    <w:p w14:paraId="5BBEE2B8" w14:textId="77777777" w:rsidR="008851BE" w:rsidRDefault="00885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ADC13" w14:textId="77777777" w:rsidR="00CA4412" w:rsidRDefault="00CA4412">
    <w:pPr>
      <w:pStyle w:val="Header"/>
    </w:pPr>
  </w:p>
  <w:p w14:paraId="1B29A2A4" w14:textId="77777777" w:rsidR="00CA4412" w:rsidRDefault="00CA4412">
    <w:r>
      <w:rPr>
        <w:noProof/>
      </w:rPr>
      <mc:AlternateContent>
        <mc:Choice Requires="wps">
          <w:drawing>
            <wp:anchor distT="0" distB="0" distL="114300" distR="114300" simplePos="0" relativeHeight="251658240" behindDoc="0" locked="0" layoutInCell="1" allowOverlap="1" wp14:anchorId="49743038" wp14:editId="096AC052">
              <wp:simplePos x="0" y="0"/>
              <wp:positionH relativeFrom="page">
                <wp:posOffset>317500</wp:posOffset>
              </wp:positionH>
              <wp:positionV relativeFrom="page">
                <wp:posOffset>152400</wp:posOffset>
              </wp:positionV>
              <wp:extent cx="6350000" cy="635000"/>
              <wp:effectExtent l="0" t="0" r="0" b="0"/>
              <wp:wrapNone/>
              <wp:docPr id="8"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noFill/>
                            <a:miter lim="800000"/>
                            <a:headEnd/>
                            <a:tailEnd/>
                          </a14:hiddenLine>
                        </a:ext>
                      </a:extLst>
                    </wps:spPr>
                    <wps:txbx>
                      <w:txbxContent>
                        <w:p w14:paraId="1EC26FA8" w14:textId="77777777" w:rsidR="00CA4412" w:rsidRDefault="00CA4412">
                          <w:r>
                            <w:rPr>
                              <w:sz w:val="18"/>
                            </w:rPr>
                            <w:t>Approved and current. Effective starting 9/18/2015. 69759.81 (version 1.0) ADM.GEN.101.99.2 Procedure temp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743038" id="_x0000_t202" coordsize="21600,21600" o:spt="202" path="m,l,21600r21600,l21600,xe">
              <v:stroke joinstyle="miter"/>
              <v:path gradientshapeok="t" o:connecttype="rect"/>
            </v:shapetype>
            <v:shape id="Text Box 1025" o:spid="_x0000_s1026" type="#_x0000_t202" style="position:absolute;margin-left:25pt;margin-top:12pt;width:500pt;height:50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" filled="f" stroked="f">
              <v:path arrowok="t"/>
              <v:textbox>
                <w:txbxContent>
                  <w:p w14:paraId="1EC26FA8" w14:textId="77777777" w:rsidR="00CA4412" w:rsidRDefault="00CA4412">
                    <w:r>
                      <w:rPr>
                        <w:sz w:val="18"/>
                      </w:rPr>
                      <w:t>Approved and current. Effective starting 9/18/2015. 69759.81 (version 1.0) ADM.GEN.101.99.2 Procedure templat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307"/>
      <w:gridCol w:w="3207"/>
      <w:gridCol w:w="2116"/>
    </w:tblGrid>
    <w:tr w:rsidR="00CA4412" w14:paraId="6B991900" w14:textId="77777777" w:rsidTr="008B6FF3">
      <w:trPr>
        <w:trHeight w:val="404"/>
      </w:trPr>
      <w:tc>
        <w:tcPr>
          <w:tcW w:w="6678" w:type="dxa"/>
          <w:gridSpan w:val="2"/>
        </w:tcPr>
        <w:p w14:paraId="6FC3F85E" w14:textId="77777777" w:rsidR="00CA4412" w:rsidRPr="0072558F" w:rsidRDefault="00CA4412" w:rsidP="0072558F">
          <w:pPr>
            <w:pStyle w:val="Header"/>
            <w:rPr>
              <w:b/>
              <w:smallCaps/>
            </w:rPr>
          </w:pPr>
          <w:r w:rsidRPr="0091443B">
            <w:rPr>
              <w:smallCaps/>
            </w:rPr>
            <w:t>Department:</w:t>
          </w:r>
          <w:r>
            <w:rPr>
              <w:b/>
              <w:smallCaps/>
            </w:rPr>
            <w:t>Molecular Pathology</w:t>
          </w:r>
        </w:p>
      </w:tc>
      <w:tc>
        <w:tcPr>
          <w:tcW w:w="2178" w:type="dxa"/>
        </w:tcPr>
        <w:p w14:paraId="4C1C0FDB" w14:textId="7E8CC070" w:rsidR="00CA4412" w:rsidRPr="0072558F" w:rsidRDefault="00CA4412" w:rsidP="008B6FF3">
          <w:pPr>
            <w:pStyle w:val="Header"/>
            <w:rPr>
              <w:b/>
              <w:smallCaps/>
            </w:rPr>
          </w:pPr>
          <w:r w:rsidRPr="0091443B">
            <w:rPr>
              <w:smallCaps/>
            </w:rPr>
            <w:t>Page</w:t>
          </w:r>
          <w:r>
            <w:rPr>
              <w:smallCaps/>
            </w:rPr>
            <w:t xml:space="preserve"> </w:t>
          </w:r>
          <w:r w:rsidRPr="0091443B">
            <w:rPr>
              <w:smallCaps/>
            </w:rPr>
            <w:fldChar w:fldCharType="begin"/>
          </w:r>
          <w:r w:rsidRPr="0091443B">
            <w:rPr>
              <w:smallCaps/>
            </w:rPr>
            <w:instrText xml:space="preserve"> PAGE </w:instrText>
          </w:r>
          <w:r w:rsidRPr="0091443B">
            <w:rPr>
              <w:smallCaps/>
            </w:rPr>
            <w:fldChar w:fldCharType="separate"/>
          </w:r>
          <w:r w:rsidR="00536C7D">
            <w:rPr>
              <w:smallCaps/>
              <w:noProof/>
            </w:rPr>
            <w:t>37</w:t>
          </w:r>
          <w:r w:rsidRPr="0091443B">
            <w:rPr>
              <w:smallCaps/>
            </w:rPr>
            <w:fldChar w:fldCharType="end"/>
          </w:r>
          <w:r w:rsidRPr="0091443B">
            <w:rPr>
              <w:smallCaps/>
            </w:rPr>
            <w:t xml:space="preserve"> of </w:t>
          </w:r>
          <w:r w:rsidRPr="0091443B">
            <w:rPr>
              <w:smallCaps/>
            </w:rPr>
            <w:fldChar w:fldCharType="begin"/>
          </w:r>
          <w:r w:rsidRPr="0091443B">
            <w:rPr>
              <w:smallCaps/>
            </w:rPr>
            <w:instrText xml:space="preserve"> NUMPAGES </w:instrText>
          </w:r>
          <w:r w:rsidRPr="0091443B">
            <w:rPr>
              <w:smallCaps/>
            </w:rPr>
            <w:fldChar w:fldCharType="separate"/>
          </w:r>
          <w:r w:rsidR="00536C7D">
            <w:rPr>
              <w:smallCaps/>
              <w:noProof/>
            </w:rPr>
            <w:t>38</w:t>
          </w:r>
          <w:r w:rsidRPr="0091443B">
            <w:rPr>
              <w:smallCaps/>
            </w:rPr>
            <w:fldChar w:fldCharType="end"/>
          </w:r>
        </w:p>
      </w:tc>
    </w:tr>
    <w:tr w:rsidR="00CA4412" w14:paraId="788BB4CE" w14:textId="77777777" w:rsidTr="008B6FF3">
      <w:trPr>
        <w:trHeight w:val="341"/>
      </w:trPr>
      <w:tc>
        <w:tcPr>
          <w:tcW w:w="3348" w:type="dxa"/>
          <w:vAlign w:val="center"/>
        </w:tcPr>
        <w:p w14:paraId="6B610A09" w14:textId="77777777" w:rsidR="00CA4412" w:rsidRPr="0091443B" w:rsidRDefault="00CA4412" w:rsidP="00883E2C">
          <w:pPr>
            <w:pStyle w:val="Header"/>
            <w:rPr>
              <w:b/>
              <w:sz w:val="28"/>
            </w:rPr>
          </w:pPr>
          <w:r w:rsidRPr="007C2AB0">
            <w:rPr>
              <w:smallCaps/>
              <w:sz w:val="20"/>
              <w:szCs w:val="20"/>
            </w:rPr>
            <w:t xml:space="preserve">Department: </w:t>
          </w:r>
          <w:r w:rsidRPr="007C2AB0">
            <w:rPr>
              <w:sz w:val="20"/>
              <w:szCs w:val="20"/>
            </w:rPr>
            <w:t>Molecular Pathology</w:t>
          </w:r>
        </w:p>
      </w:tc>
      <w:tc>
        <w:tcPr>
          <w:tcW w:w="5508" w:type="dxa"/>
          <w:gridSpan w:val="2"/>
          <w:vAlign w:val="center"/>
        </w:tcPr>
        <w:p w14:paraId="04CAF0FC" w14:textId="7B748278" w:rsidR="00CA4412" w:rsidRPr="00E27938" w:rsidRDefault="00CA4412" w:rsidP="00D72AA2">
          <w:pPr>
            <w:pStyle w:val="Header"/>
            <w:rPr>
              <w:b/>
              <w:sz w:val="22"/>
            </w:rPr>
          </w:pPr>
          <w:r w:rsidRPr="008B6FF3">
            <w:rPr>
              <w:smallCaps/>
              <w:sz w:val="20"/>
            </w:rPr>
            <w:t>Title</w:t>
          </w:r>
          <w:r w:rsidRPr="00CA4412">
            <w:rPr>
              <w:smallCaps/>
              <w:sz w:val="20"/>
              <w:szCs w:val="20"/>
            </w:rPr>
            <w:t xml:space="preserve">: </w:t>
          </w:r>
          <w:r w:rsidRPr="00CA4412">
            <w:rPr>
              <w:b/>
              <w:sz w:val="20"/>
              <w:szCs w:val="20"/>
            </w:rPr>
            <w:t>GatorSeq Bioinformatics Workflow V4.2 (GSBW)</w:t>
          </w:r>
        </w:p>
      </w:tc>
    </w:tr>
  </w:tbl>
  <w:p w14:paraId="22A44B0F" w14:textId="77777777" w:rsidR="00CA4412" w:rsidRDefault="00CA441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502FC" w14:textId="77777777" w:rsidR="00CA4412" w:rsidRDefault="00CA4412">
    <w:pPr>
      <w:pStyle w:val="Header"/>
    </w:pPr>
  </w:p>
  <w:p w14:paraId="53008A90" w14:textId="77777777" w:rsidR="00CA4412" w:rsidRDefault="00CA4412">
    <w:r>
      <w:rPr>
        <w:noProof/>
      </w:rPr>
      <mc:AlternateContent>
        <mc:Choice Requires="wps">
          <w:drawing>
            <wp:anchor distT="0" distB="0" distL="114300" distR="114300" simplePos="0" relativeHeight="251662336" behindDoc="0" locked="0" layoutInCell="1" allowOverlap="1" wp14:anchorId="40382B97" wp14:editId="45ED035E">
              <wp:simplePos x="0" y="0"/>
              <wp:positionH relativeFrom="page">
                <wp:posOffset>317500</wp:posOffset>
              </wp:positionH>
              <wp:positionV relativeFrom="page">
                <wp:posOffset>152400</wp:posOffset>
              </wp:positionV>
              <wp:extent cx="6350000" cy="635000"/>
              <wp:effectExtent l="0" t="0" r="0" b="0"/>
              <wp:wrapNone/>
              <wp:docPr id="6"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noFill/>
                            <a:miter lim="800000"/>
                            <a:headEnd/>
                            <a:tailEnd/>
                          </a14:hiddenLine>
                        </a:ext>
                      </a:extLst>
                    </wps:spPr>
                    <wps:txbx>
                      <w:txbxContent>
                        <w:p w14:paraId="3C11EBEC" w14:textId="77777777" w:rsidR="00CA4412" w:rsidRDefault="00CA4412">
                          <w:r>
                            <w:rPr>
                              <w:sz w:val="18"/>
                            </w:rPr>
                            <w:t>Approved and current. Effective starting 9/18/2015. 69759.81 (version 1.0) ADM.GEN.101.99.2 Procedure temp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82B97" id="_x0000_t202" coordsize="21600,21600" o:spt="202" path="m,l,21600r21600,l21600,xe">
              <v:stroke joinstyle="miter"/>
              <v:path gradientshapeok="t" o:connecttype="rect"/>
            </v:shapetype>
            <v:shape id="Text Box 1029" o:spid="_x0000_s1028" type="#_x0000_t202" style="position:absolute;margin-left:25pt;margin-top:12pt;width:500pt;height:50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" filled="f" stroked="f">
              <v:path arrowok="t"/>
              <v:textbox>
                <w:txbxContent>
                  <w:p w14:paraId="3C11EBEC" w14:textId="77777777" w:rsidR="00CA4412" w:rsidRDefault="00CA4412">
                    <w:r>
                      <w:rPr>
                        <w:sz w:val="18"/>
                      </w:rPr>
                      <w:t>Approved and current. Effective starting 9/18/2015. 69759.81 (version 1.0) ADM.GEN.101.99.2 Procedure templat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13A5E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96E7AF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BAA610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374CF5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D654F30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E20004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A741AC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B706F1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F74563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4C20C7C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AEE732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A6328"/>
    <w:multiLevelType w:val="hybridMultilevel"/>
    <w:tmpl w:val="E0EC811C"/>
    <w:lvl w:ilvl="0" w:tplc="7F928750">
      <w:start w:val="1"/>
      <w:numFmt w:val="upperLetter"/>
      <w:lvlText w:val="%1."/>
      <w:lvlJc w:val="left"/>
      <w:pPr>
        <w:ind w:left="1080" w:hanging="360"/>
      </w:pPr>
      <w:rPr>
        <w:rFonts w:hint="default"/>
      </w:rPr>
    </w:lvl>
    <w:lvl w:ilvl="1" w:tplc="9B8AA094" w:tentative="1">
      <w:start w:val="1"/>
      <w:numFmt w:val="lowerLetter"/>
      <w:lvlText w:val="%2."/>
      <w:lvlJc w:val="left"/>
      <w:pPr>
        <w:ind w:left="1800" w:hanging="360"/>
      </w:pPr>
    </w:lvl>
    <w:lvl w:ilvl="2" w:tplc="C1C67712" w:tentative="1">
      <w:start w:val="1"/>
      <w:numFmt w:val="lowerRoman"/>
      <w:lvlText w:val="%3."/>
      <w:lvlJc w:val="right"/>
      <w:pPr>
        <w:ind w:left="2520" w:hanging="180"/>
      </w:pPr>
    </w:lvl>
    <w:lvl w:ilvl="3" w:tplc="53A2DCBA" w:tentative="1">
      <w:start w:val="1"/>
      <w:numFmt w:val="decimal"/>
      <w:lvlText w:val="%4."/>
      <w:lvlJc w:val="left"/>
      <w:pPr>
        <w:ind w:left="3240" w:hanging="360"/>
      </w:pPr>
    </w:lvl>
    <w:lvl w:ilvl="4" w:tplc="8B7C769E" w:tentative="1">
      <w:start w:val="1"/>
      <w:numFmt w:val="lowerLetter"/>
      <w:lvlText w:val="%5."/>
      <w:lvlJc w:val="left"/>
      <w:pPr>
        <w:ind w:left="3960" w:hanging="360"/>
      </w:pPr>
    </w:lvl>
    <w:lvl w:ilvl="5" w:tplc="1276B604" w:tentative="1">
      <w:start w:val="1"/>
      <w:numFmt w:val="lowerRoman"/>
      <w:lvlText w:val="%6."/>
      <w:lvlJc w:val="right"/>
      <w:pPr>
        <w:ind w:left="4680" w:hanging="180"/>
      </w:pPr>
    </w:lvl>
    <w:lvl w:ilvl="6" w:tplc="6C24159C" w:tentative="1">
      <w:start w:val="1"/>
      <w:numFmt w:val="decimal"/>
      <w:lvlText w:val="%7."/>
      <w:lvlJc w:val="left"/>
      <w:pPr>
        <w:ind w:left="5400" w:hanging="360"/>
      </w:pPr>
    </w:lvl>
    <w:lvl w:ilvl="7" w:tplc="73B68358" w:tentative="1">
      <w:start w:val="1"/>
      <w:numFmt w:val="lowerLetter"/>
      <w:lvlText w:val="%8."/>
      <w:lvlJc w:val="left"/>
      <w:pPr>
        <w:ind w:left="6120" w:hanging="360"/>
      </w:pPr>
    </w:lvl>
    <w:lvl w:ilvl="8" w:tplc="46A809BE" w:tentative="1">
      <w:start w:val="1"/>
      <w:numFmt w:val="lowerRoman"/>
      <w:lvlText w:val="%9."/>
      <w:lvlJc w:val="right"/>
      <w:pPr>
        <w:ind w:left="6840" w:hanging="180"/>
      </w:pPr>
    </w:lvl>
  </w:abstractNum>
  <w:abstractNum w:abstractNumId="12" w15:restartNumberingAfterBreak="0">
    <w:nsid w:val="1C39761C"/>
    <w:multiLevelType w:val="hybridMultilevel"/>
    <w:tmpl w:val="DF94B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51DE0"/>
    <w:multiLevelType w:val="hybridMultilevel"/>
    <w:tmpl w:val="A8CE896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51207B"/>
    <w:multiLevelType w:val="hybridMultilevel"/>
    <w:tmpl w:val="699CDC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744758"/>
    <w:multiLevelType w:val="hybridMultilevel"/>
    <w:tmpl w:val="8444B1C6"/>
    <w:lvl w:ilvl="0" w:tplc="C0F4EC8A">
      <w:start w:val="1"/>
      <w:numFmt w:val="bullet"/>
      <w:lvlText w:val=""/>
      <w:lvlJc w:val="left"/>
      <w:pPr>
        <w:ind w:left="540" w:hanging="360"/>
      </w:pPr>
      <w:rPr>
        <w:rFonts w:ascii="Symbol" w:hAnsi="Symbol" w:hint="default"/>
      </w:rPr>
    </w:lvl>
    <w:lvl w:ilvl="1" w:tplc="25CECA24" w:tentative="1">
      <w:start w:val="1"/>
      <w:numFmt w:val="bullet"/>
      <w:lvlText w:val="o"/>
      <w:lvlJc w:val="left"/>
      <w:pPr>
        <w:ind w:left="1260" w:hanging="360"/>
      </w:pPr>
      <w:rPr>
        <w:rFonts w:ascii="Courier New" w:hAnsi="Courier New" w:cs="Courier New" w:hint="default"/>
      </w:rPr>
    </w:lvl>
    <w:lvl w:ilvl="2" w:tplc="65AE3972" w:tentative="1">
      <w:start w:val="1"/>
      <w:numFmt w:val="bullet"/>
      <w:lvlText w:val=""/>
      <w:lvlJc w:val="left"/>
      <w:pPr>
        <w:ind w:left="1980" w:hanging="360"/>
      </w:pPr>
      <w:rPr>
        <w:rFonts w:ascii="Wingdings" w:hAnsi="Wingdings" w:hint="default"/>
      </w:rPr>
    </w:lvl>
    <w:lvl w:ilvl="3" w:tplc="1F88F8F4" w:tentative="1">
      <w:start w:val="1"/>
      <w:numFmt w:val="bullet"/>
      <w:lvlText w:val=""/>
      <w:lvlJc w:val="left"/>
      <w:pPr>
        <w:ind w:left="2700" w:hanging="360"/>
      </w:pPr>
      <w:rPr>
        <w:rFonts w:ascii="Symbol" w:hAnsi="Symbol" w:hint="default"/>
      </w:rPr>
    </w:lvl>
    <w:lvl w:ilvl="4" w:tplc="599AD08C" w:tentative="1">
      <w:start w:val="1"/>
      <w:numFmt w:val="bullet"/>
      <w:lvlText w:val="o"/>
      <w:lvlJc w:val="left"/>
      <w:pPr>
        <w:ind w:left="3420" w:hanging="360"/>
      </w:pPr>
      <w:rPr>
        <w:rFonts w:ascii="Courier New" w:hAnsi="Courier New" w:cs="Courier New" w:hint="default"/>
      </w:rPr>
    </w:lvl>
    <w:lvl w:ilvl="5" w:tplc="1714A504" w:tentative="1">
      <w:start w:val="1"/>
      <w:numFmt w:val="bullet"/>
      <w:lvlText w:val=""/>
      <w:lvlJc w:val="left"/>
      <w:pPr>
        <w:ind w:left="4140" w:hanging="360"/>
      </w:pPr>
      <w:rPr>
        <w:rFonts w:ascii="Wingdings" w:hAnsi="Wingdings" w:hint="default"/>
      </w:rPr>
    </w:lvl>
    <w:lvl w:ilvl="6" w:tplc="3D5E8864" w:tentative="1">
      <w:start w:val="1"/>
      <w:numFmt w:val="bullet"/>
      <w:lvlText w:val=""/>
      <w:lvlJc w:val="left"/>
      <w:pPr>
        <w:ind w:left="4860" w:hanging="360"/>
      </w:pPr>
      <w:rPr>
        <w:rFonts w:ascii="Symbol" w:hAnsi="Symbol" w:hint="default"/>
      </w:rPr>
    </w:lvl>
    <w:lvl w:ilvl="7" w:tplc="C5165D1A" w:tentative="1">
      <w:start w:val="1"/>
      <w:numFmt w:val="bullet"/>
      <w:lvlText w:val="o"/>
      <w:lvlJc w:val="left"/>
      <w:pPr>
        <w:ind w:left="5580" w:hanging="360"/>
      </w:pPr>
      <w:rPr>
        <w:rFonts w:ascii="Courier New" w:hAnsi="Courier New" w:cs="Courier New" w:hint="default"/>
      </w:rPr>
    </w:lvl>
    <w:lvl w:ilvl="8" w:tplc="15887E1A" w:tentative="1">
      <w:start w:val="1"/>
      <w:numFmt w:val="bullet"/>
      <w:lvlText w:val=""/>
      <w:lvlJc w:val="left"/>
      <w:pPr>
        <w:ind w:left="6300" w:hanging="360"/>
      </w:pPr>
      <w:rPr>
        <w:rFonts w:ascii="Wingdings" w:hAnsi="Wingdings" w:hint="default"/>
      </w:rPr>
    </w:lvl>
  </w:abstractNum>
  <w:abstractNum w:abstractNumId="16" w15:restartNumberingAfterBreak="0">
    <w:nsid w:val="4F5778EB"/>
    <w:multiLevelType w:val="hybridMultilevel"/>
    <w:tmpl w:val="515A7C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A711EB"/>
    <w:multiLevelType w:val="hybridMultilevel"/>
    <w:tmpl w:val="1C3C7854"/>
    <w:lvl w:ilvl="0" w:tplc="A74488CC">
      <w:start w:val="1"/>
      <w:numFmt w:val="bullet"/>
      <w:lvlText w:val=""/>
      <w:lvlJc w:val="left"/>
      <w:pPr>
        <w:tabs>
          <w:tab w:val="num" w:pos="720"/>
        </w:tabs>
        <w:ind w:left="720" w:hanging="360"/>
      </w:pPr>
      <w:rPr>
        <w:rFonts w:ascii="Wingdings" w:hAnsi="Wingdings" w:hint="default"/>
      </w:rPr>
    </w:lvl>
    <w:lvl w:ilvl="1" w:tplc="8DCC60F0" w:tentative="1">
      <w:start w:val="1"/>
      <w:numFmt w:val="bullet"/>
      <w:lvlText w:val=""/>
      <w:lvlJc w:val="left"/>
      <w:pPr>
        <w:tabs>
          <w:tab w:val="num" w:pos="1440"/>
        </w:tabs>
        <w:ind w:left="1440" w:hanging="360"/>
      </w:pPr>
      <w:rPr>
        <w:rFonts w:ascii="Wingdings" w:hAnsi="Wingdings" w:hint="default"/>
      </w:rPr>
    </w:lvl>
    <w:lvl w:ilvl="2" w:tplc="6E10DA0A" w:tentative="1">
      <w:start w:val="1"/>
      <w:numFmt w:val="bullet"/>
      <w:lvlText w:val=""/>
      <w:lvlJc w:val="left"/>
      <w:pPr>
        <w:tabs>
          <w:tab w:val="num" w:pos="2160"/>
        </w:tabs>
        <w:ind w:left="2160" w:hanging="360"/>
      </w:pPr>
      <w:rPr>
        <w:rFonts w:ascii="Wingdings" w:hAnsi="Wingdings" w:hint="default"/>
      </w:rPr>
    </w:lvl>
    <w:lvl w:ilvl="3" w:tplc="4E40602E" w:tentative="1">
      <w:start w:val="1"/>
      <w:numFmt w:val="bullet"/>
      <w:lvlText w:val=""/>
      <w:lvlJc w:val="left"/>
      <w:pPr>
        <w:tabs>
          <w:tab w:val="num" w:pos="2880"/>
        </w:tabs>
        <w:ind w:left="2880" w:hanging="360"/>
      </w:pPr>
      <w:rPr>
        <w:rFonts w:ascii="Wingdings" w:hAnsi="Wingdings" w:hint="default"/>
      </w:rPr>
    </w:lvl>
    <w:lvl w:ilvl="4" w:tplc="33243510" w:tentative="1">
      <w:start w:val="1"/>
      <w:numFmt w:val="bullet"/>
      <w:lvlText w:val=""/>
      <w:lvlJc w:val="left"/>
      <w:pPr>
        <w:tabs>
          <w:tab w:val="num" w:pos="3600"/>
        </w:tabs>
        <w:ind w:left="3600" w:hanging="360"/>
      </w:pPr>
      <w:rPr>
        <w:rFonts w:ascii="Wingdings" w:hAnsi="Wingdings" w:hint="default"/>
      </w:rPr>
    </w:lvl>
    <w:lvl w:ilvl="5" w:tplc="20F2482E" w:tentative="1">
      <w:start w:val="1"/>
      <w:numFmt w:val="bullet"/>
      <w:lvlText w:val=""/>
      <w:lvlJc w:val="left"/>
      <w:pPr>
        <w:tabs>
          <w:tab w:val="num" w:pos="4320"/>
        </w:tabs>
        <w:ind w:left="4320" w:hanging="360"/>
      </w:pPr>
      <w:rPr>
        <w:rFonts w:ascii="Wingdings" w:hAnsi="Wingdings" w:hint="default"/>
      </w:rPr>
    </w:lvl>
    <w:lvl w:ilvl="6" w:tplc="67CC764C" w:tentative="1">
      <w:start w:val="1"/>
      <w:numFmt w:val="bullet"/>
      <w:lvlText w:val=""/>
      <w:lvlJc w:val="left"/>
      <w:pPr>
        <w:tabs>
          <w:tab w:val="num" w:pos="5040"/>
        </w:tabs>
        <w:ind w:left="5040" w:hanging="360"/>
      </w:pPr>
      <w:rPr>
        <w:rFonts w:ascii="Wingdings" w:hAnsi="Wingdings" w:hint="default"/>
      </w:rPr>
    </w:lvl>
    <w:lvl w:ilvl="7" w:tplc="BA3618E0" w:tentative="1">
      <w:start w:val="1"/>
      <w:numFmt w:val="bullet"/>
      <w:lvlText w:val=""/>
      <w:lvlJc w:val="left"/>
      <w:pPr>
        <w:tabs>
          <w:tab w:val="num" w:pos="5760"/>
        </w:tabs>
        <w:ind w:left="5760" w:hanging="360"/>
      </w:pPr>
      <w:rPr>
        <w:rFonts w:ascii="Wingdings" w:hAnsi="Wingdings" w:hint="default"/>
      </w:rPr>
    </w:lvl>
    <w:lvl w:ilvl="8" w:tplc="CE7CEA5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7419B1"/>
    <w:multiLevelType w:val="hybridMultilevel"/>
    <w:tmpl w:val="74740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4525CD"/>
    <w:multiLevelType w:val="hybridMultilevel"/>
    <w:tmpl w:val="D6249F78"/>
    <w:lvl w:ilvl="0" w:tplc="60DAE99C">
      <w:start w:val="1"/>
      <w:numFmt w:val="bullet"/>
      <w:lvlText w:val=""/>
      <w:lvlJc w:val="left"/>
      <w:pPr>
        <w:tabs>
          <w:tab w:val="num" w:pos="720"/>
        </w:tabs>
        <w:ind w:left="720" w:hanging="360"/>
      </w:pPr>
      <w:rPr>
        <w:rFonts w:ascii="Wingdings" w:hAnsi="Wingdings" w:hint="default"/>
      </w:rPr>
    </w:lvl>
    <w:lvl w:ilvl="1" w:tplc="8A8A6C46" w:tentative="1">
      <w:start w:val="1"/>
      <w:numFmt w:val="bullet"/>
      <w:lvlText w:val=""/>
      <w:lvlJc w:val="left"/>
      <w:pPr>
        <w:tabs>
          <w:tab w:val="num" w:pos="1440"/>
        </w:tabs>
        <w:ind w:left="1440" w:hanging="360"/>
      </w:pPr>
      <w:rPr>
        <w:rFonts w:ascii="Wingdings" w:hAnsi="Wingdings" w:hint="default"/>
      </w:rPr>
    </w:lvl>
    <w:lvl w:ilvl="2" w:tplc="1C4029D6" w:tentative="1">
      <w:start w:val="1"/>
      <w:numFmt w:val="bullet"/>
      <w:lvlText w:val=""/>
      <w:lvlJc w:val="left"/>
      <w:pPr>
        <w:tabs>
          <w:tab w:val="num" w:pos="2160"/>
        </w:tabs>
        <w:ind w:left="2160" w:hanging="360"/>
      </w:pPr>
      <w:rPr>
        <w:rFonts w:ascii="Wingdings" w:hAnsi="Wingdings" w:hint="default"/>
      </w:rPr>
    </w:lvl>
    <w:lvl w:ilvl="3" w:tplc="6A3605D6" w:tentative="1">
      <w:start w:val="1"/>
      <w:numFmt w:val="bullet"/>
      <w:lvlText w:val=""/>
      <w:lvlJc w:val="left"/>
      <w:pPr>
        <w:tabs>
          <w:tab w:val="num" w:pos="2880"/>
        </w:tabs>
        <w:ind w:left="2880" w:hanging="360"/>
      </w:pPr>
      <w:rPr>
        <w:rFonts w:ascii="Wingdings" w:hAnsi="Wingdings" w:hint="default"/>
      </w:rPr>
    </w:lvl>
    <w:lvl w:ilvl="4" w:tplc="31F28694" w:tentative="1">
      <w:start w:val="1"/>
      <w:numFmt w:val="bullet"/>
      <w:lvlText w:val=""/>
      <w:lvlJc w:val="left"/>
      <w:pPr>
        <w:tabs>
          <w:tab w:val="num" w:pos="3600"/>
        </w:tabs>
        <w:ind w:left="3600" w:hanging="360"/>
      </w:pPr>
      <w:rPr>
        <w:rFonts w:ascii="Wingdings" w:hAnsi="Wingdings" w:hint="default"/>
      </w:rPr>
    </w:lvl>
    <w:lvl w:ilvl="5" w:tplc="599896B0" w:tentative="1">
      <w:start w:val="1"/>
      <w:numFmt w:val="bullet"/>
      <w:lvlText w:val=""/>
      <w:lvlJc w:val="left"/>
      <w:pPr>
        <w:tabs>
          <w:tab w:val="num" w:pos="4320"/>
        </w:tabs>
        <w:ind w:left="4320" w:hanging="360"/>
      </w:pPr>
      <w:rPr>
        <w:rFonts w:ascii="Wingdings" w:hAnsi="Wingdings" w:hint="default"/>
      </w:rPr>
    </w:lvl>
    <w:lvl w:ilvl="6" w:tplc="842E7104" w:tentative="1">
      <w:start w:val="1"/>
      <w:numFmt w:val="bullet"/>
      <w:lvlText w:val=""/>
      <w:lvlJc w:val="left"/>
      <w:pPr>
        <w:tabs>
          <w:tab w:val="num" w:pos="5040"/>
        </w:tabs>
        <w:ind w:left="5040" w:hanging="360"/>
      </w:pPr>
      <w:rPr>
        <w:rFonts w:ascii="Wingdings" w:hAnsi="Wingdings" w:hint="default"/>
      </w:rPr>
    </w:lvl>
    <w:lvl w:ilvl="7" w:tplc="26BC4806" w:tentative="1">
      <w:start w:val="1"/>
      <w:numFmt w:val="bullet"/>
      <w:lvlText w:val=""/>
      <w:lvlJc w:val="left"/>
      <w:pPr>
        <w:tabs>
          <w:tab w:val="num" w:pos="5760"/>
        </w:tabs>
        <w:ind w:left="5760" w:hanging="360"/>
      </w:pPr>
      <w:rPr>
        <w:rFonts w:ascii="Wingdings" w:hAnsi="Wingdings" w:hint="default"/>
      </w:rPr>
    </w:lvl>
    <w:lvl w:ilvl="8" w:tplc="917012C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A12C9B"/>
    <w:multiLevelType w:val="hybridMultilevel"/>
    <w:tmpl w:val="DCC4DAEC"/>
    <w:lvl w:ilvl="0" w:tplc="BE3A28D6">
      <w:start w:val="1"/>
      <w:numFmt w:val="decimal"/>
      <w:lvlText w:val="%1."/>
      <w:lvlJc w:val="left"/>
      <w:pPr>
        <w:ind w:left="720" w:hanging="360"/>
      </w:pPr>
    </w:lvl>
    <w:lvl w:ilvl="1" w:tplc="095ED5B8" w:tentative="1">
      <w:start w:val="1"/>
      <w:numFmt w:val="lowerLetter"/>
      <w:lvlText w:val="%2."/>
      <w:lvlJc w:val="left"/>
      <w:pPr>
        <w:ind w:left="1440" w:hanging="360"/>
      </w:pPr>
    </w:lvl>
    <w:lvl w:ilvl="2" w:tplc="858CB610" w:tentative="1">
      <w:start w:val="1"/>
      <w:numFmt w:val="lowerRoman"/>
      <w:lvlText w:val="%3."/>
      <w:lvlJc w:val="right"/>
      <w:pPr>
        <w:ind w:left="2160" w:hanging="180"/>
      </w:pPr>
    </w:lvl>
    <w:lvl w:ilvl="3" w:tplc="2E920C7E" w:tentative="1">
      <w:start w:val="1"/>
      <w:numFmt w:val="decimal"/>
      <w:lvlText w:val="%4."/>
      <w:lvlJc w:val="left"/>
      <w:pPr>
        <w:ind w:left="2880" w:hanging="360"/>
      </w:pPr>
    </w:lvl>
    <w:lvl w:ilvl="4" w:tplc="AD74E220" w:tentative="1">
      <w:start w:val="1"/>
      <w:numFmt w:val="lowerLetter"/>
      <w:lvlText w:val="%5."/>
      <w:lvlJc w:val="left"/>
      <w:pPr>
        <w:ind w:left="3600" w:hanging="360"/>
      </w:pPr>
    </w:lvl>
    <w:lvl w:ilvl="5" w:tplc="84485C2A" w:tentative="1">
      <w:start w:val="1"/>
      <w:numFmt w:val="lowerRoman"/>
      <w:lvlText w:val="%6."/>
      <w:lvlJc w:val="right"/>
      <w:pPr>
        <w:ind w:left="4320" w:hanging="180"/>
      </w:pPr>
    </w:lvl>
    <w:lvl w:ilvl="6" w:tplc="32D6B026" w:tentative="1">
      <w:start w:val="1"/>
      <w:numFmt w:val="decimal"/>
      <w:lvlText w:val="%7."/>
      <w:lvlJc w:val="left"/>
      <w:pPr>
        <w:ind w:left="5040" w:hanging="360"/>
      </w:pPr>
    </w:lvl>
    <w:lvl w:ilvl="7" w:tplc="29389066" w:tentative="1">
      <w:start w:val="1"/>
      <w:numFmt w:val="lowerLetter"/>
      <w:lvlText w:val="%8."/>
      <w:lvlJc w:val="left"/>
      <w:pPr>
        <w:ind w:left="5760" w:hanging="360"/>
      </w:pPr>
    </w:lvl>
    <w:lvl w:ilvl="8" w:tplc="17D234FE" w:tentative="1">
      <w:start w:val="1"/>
      <w:numFmt w:val="lowerRoman"/>
      <w:lvlText w:val="%9."/>
      <w:lvlJc w:val="right"/>
      <w:pPr>
        <w:ind w:left="6480" w:hanging="180"/>
      </w:pPr>
    </w:lvl>
  </w:abstractNum>
  <w:abstractNum w:abstractNumId="21" w15:restartNumberingAfterBreak="0">
    <w:nsid w:val="7AE15CA0"/>
    <w:multiLevelType w:val="hybridMultilevel"/>
    <w:tmpl w:val="424A7100"/>
    <w:lvl w:ilvl="0" w:tplc="AC5A65D4">
      <w:start w:val="1"/>
      <w:numFmt w:val="bullet"/>
      <w:lvlText w:val=""/>
      <w:lvlJc w:val="left"/>
      <w:pPr>
        <w:tabs>
          <w:tab w:val="num" w:pos="720"/>
        </w:tabs>
        <w:ind w:left="720" w:hanging="360"/>
      </w:pPr>
      <w:rPr>
        <w:rFonts w:ascii="Wingdings" w:hAnsi="Wingdings" w:hint="default"/>
      </w:rPr>
    </w:lvl>
    <w:lvl w:ilvl="1" w:tplc="E6E0A292" w:tentative="1">
      <w:start w:val="1"/>
      <w:numFmt w:val="bullet"/>
      <w:lvlText w:val=""/>
      <w:lvlJc w:val="left"/>
      <w:pPr>
        <w:tabs>
          <w:tab w:val="num" w:pos="1440"/>
        </w:tabs>
        <w:ind w:left="1440" w:hanging="360"/>
      </w:pPr>
      <w:rPr>
        <w:rFonts w:ascii="Wingdings" w:hAnsi="Wingdings" w:hint="default"/>
      </w:rPr>
    </w:lvl>
    <w:lvl w:ilvl="2" w:tplc="5DE8E38C" w:tentative="1">
      <w:start w:val="1"/>
      <w:numFmt w:val="bullet"/>
      <w:lvlText w:val=""/>
      <w:lvlJc w:val="left"/>
      <w:pPr>
        <w:tabs>
          <w:tab w:val="num" w:pos="2160"/>
        </w:tabs>
        <w:ind w:left="2160" w:hanging="360"/>
      </w:pPr>
      <w:rPr>
        <w:rFonts w:ascii="Wingdings" w:hAnsi="Wingdings" w:hint="default"/>
      </w:rPr>
    </w:lvl>
    <w:lvl w:ilvl="3" w:tplc="FAFEADC0" w:tentative="1">
      <w:start w:val="1"/>
      <w:numFmt w:val="bullet"/>
      <w:lvlText w:val=""/>
      <w:lvlJc w:val="left"/>
      <w:pPr>
        <w:tabs>
          <w:tab w:val="num" w:pos="2880"/>
        </w:tabs>
        <w:ind w:left="2880" w:hanging="360"/>
      </w:pPr>
      <w:rPr>
        <w:rFonts w:ascii="Wingdings" w:hAnsi="Wingdings" w:hint="default"/>
      </w:rPr>
    </w:lvl>
    <w:lvl w:ilvl="4" w:tplc="517C60BA" w:tentative="1">
      <w:start w:val="1"/>
      <w:numFmt w:val="bullet"/>
      <w:lvlText w:val=""/>
      <w:lvlJc w:val="left"/>
      <w:pPr>
        <w:tabs>
          <w:tab w:val="num" w:pos="3600"/>
        </w:tabs>
        <w:ind w:left="3600" w:hanging="360"/>
      </w:pPr>
      <w:rPr>
        <w:rFonts w:ascii="Wingdings" w:hAnsi="Wingdings" w:hint="default"/>
      </w:rPr>
    </w:lvl>
    <w:lvl w:ilvl="5" w:tplc="4DA4F78C" w:tentative="1">
      <w:start w:val="1"/>
      <w:numFmt w:val="bullet"/>
      <w:lvlText w:val=""/>
      <w:lvlJc w:val="left"/>
      <w:pPr>
        <w:tabs>
          <w:tab w:val="num" w:pos="4320"/>
        </w:tabs>
        <w:ind w:left="4320" w:hanging="360"/>
      </w:pPr>
      <w:rPr>
        <w:rFonts w:ascii="Wingdings" w:hAnsi="Wingdings" w:hint="default"/>
      </w:rPr>
    </w:lvl>
    <w:lvl w:ilvl="6" w:tplc="6FA0A6F2" w:tentative="1">
      <w:start w:val="1"/>
      <w:numFmt w:val="bullet"/>
      <w:lvlText w:val=""/>
      <w:lvlJc w:val="left"/>
      <w:pPr>
        <w:tabs>
          <w:tab w:val="num" w:pos="5040"/>
        </w:tabs>
        <w:ind w:left="5040" w:hanging="360"/>
      </w:pPr>
      <w:rPr>
        <w:rFonts w:ascii="Wingdings" w:hAnsi="Wingdings" w:hint="default"/>
      </w:rPr>
    </w:lvl>
    <w:lvl w:ilvl="7" w:tplc="3064B6B4" w:tentative="1">
      <w:start w:val="1"/>
      <w:numFmt w:val="bullet"/>
      <w:lvlText w:val=""/>
      <w:lvlJc w:val="left"/>
      <w:pPr>
        <w:tabs>
          <w:tab w:val="num" w:pos="5760"/>
        </w:tabs>
        <w:ind w:left="5760" w:hanging="360"/>
      </w:pPr>
      <w:rPr>
        <w:rFonts w:ascii="Wingdings" w:hAnsi="Wingdings" w:hint="default"/>
      </w:rPr>
    </w:lvl>
    <w:lvl w:ilvl="8" w:tplc="85D269DC"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20"/>
  </w:num>
  <w:num w:numId="3">
    <w:abstractNumId w:val="11"/>
  </w:num>
  <w:num w:numId="4">
    <w:abstractNumId w:val="0"/>
  </w:num>
  <w:num w:numId="5">
    <w:abstractNumId w:val="1"/>
  </w:num>
  <w:num w:numId="6">
    <w:abstractNumId w:val="2"/>
  </w:num>
  <w:num w:numId="7">
    <w:abstractNumId w:val="3"/>
  </w:num>
  <w:num w:numId="8">
    <w:abstractNumId w:val="4"/>
  </w:num>
  <w:num w:numId="9">
    <w:abstractNumId w:val="9"/>
  </w:num>
  <w:num w:numId="10">
    <w:abstractNumId w:val="5"/>
  </w:num>
  <w:num w:numId="11">
    <w:abstractNumId w:val="6"/>
  </w:num>
  <w:num w:numId="12">
    <w:abstractNumId w:val="7"/>
  </w:num>
  <w:num w:numId="13">
    <w:abstractNumId w:val="8"/>
  </w:num>
  <w:num w:numId="14">
    <w:abstractNumId w:val="10"/>
  </w:num>
  <w:num w:numId="15">
    <w:abstractNumId w:val="17"/>
  </w:num>
  <w:num w:numId="16">
    <w:abstractNumId w:val="19"/>
  </w:num>
  <w:num w:numId="17">
    <w:abstractNumId w:val="21"/>
  </w:num>
  <w:num w:numId="18">
    <w:abstractNumId w:val="16"/>
  </w:num>
  <w:num w:numId="19">
    <w:abstractNumId w:val="12"/>
  </w:num>
  <w:num w:numId="20">
    <w:abstractNumId w:val="18"/>
  </w:num>
  <w:num w:numId="21">
    <w:abstractNumId w:val="13"/>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embedSystemFonts/>
  <w:hideSpellingErrors/>
  <w:hideGrammaticalErrors/>
  <w:activeWritingStyle w:appName="MSWord" w:lang="en-US" w:vendorID="64" w:dllVersion="6" w:nlCheck="1" w:checkStyle="1"/>
  <w:activeWritingStyle w:appName="MSWord" w:lang="en-US"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460D"/>
    <w:rsid w:val="00002D94"/>
    <w:rsid w:val="00005E92"/>
    <w:rsid w:val="00006521"/>
    <w:rsid w:val="0001394C"/>
    <w:rsid w:val="000214D9"/>
    <w:rsid w:val="00023942"/>
    <w:rsid w:val="0002559B"/>
    <w:rsid w:val="00026F64"/>
    <w:rsid w:val="0003057C"/>
    <w:rsid w:val="00032085"/>
    <w:rsid w:val="00032CC9"/>
    <w:rsid w:val="000368E3"/>
    <w:rsid w:val="0003796E"/>
    <w:rsid w:val="000424AE"/>
    <w:rsid w:val="00047AF1"/>
    <w:rsid w:val="00050BB6"/>
    <w:rsid w:val="0005241E"/>
    <w:rsid w:val="00056A0A"/>
    <w:rsid w:val="00063C61"/>
    <w:rsid w:val="0006531F"/>
    <w:rsid w:val="0006573F"/>
    <w:rsid w:val="00067550"/>
    <w:rsid w:val="000678BB"/>
    <w:rsid w:val="00075BF7"/>
    <w:rsid w:val="000766DB"/>
    <w:rsid w:val="000916F2"/>
    <w:rsid w:val="00091931"/>
    <w:rsid w:val="000919A0"/>
    <w:rsid w:val="00092801"/>
    <w:rsid w:val="0009509C"/>
    <w:rsid w:val="00095385"/>
    <w:rsid w:val="000958EA"/>
    <w:rsid w:val="000B03DB"/>
    <w:rsid w:val="000B255F"/>
    <w:rsid w:val="000B49CE"/>
    <w:rsid w:val="000C6AE0"/>
    <w:rsid w:val="000C6BE7"/>
    <w:rsid w:val="000D36DC"/>
    <w:rsid w:val="000D4264"/>
    <w:rsid w:val="000D45B6"/>
    <w:rsid w:val="000E4769"/>
    <w:rsid w:val="000E4871"/>
    <w:rsid w:val="000E5B3E"/>
    <w:rsid w:val="000F0723"/>
    <w:rsid w:val="000F0C26"/>
    <w:rsid w:val="000F4091"/>
    <w:rsid w:val="000F487D"/>
    <w:rsid w:val="000F4D81"/>
    <w:rsid w:val="000F5860"/>
    <w:rsid w:val="00105F89"/>
    <w:rsid w:val="001114DC"/>
    <w:rsid w:val="00111E1E"/>
    <w:rsid w:val="001124E2"/>
    <w:rsid w:val="00115287"/>
    <w:rsid w:val="001156F3"/>
    <w:rsid w:val="00117243"/>
    <w:rsid w:val="001217CF"/>
    <w:rsid w:val="00123F4B"/>
    <w:rsid w:val="00125355"/>
    <w:rsid w:val="001257BE"/>
    <w:rsid w:val="00131C9F"/>
    <w:rsid w:val="00135AF4"/>
    <w:rsid w:val="00141429"/>
    <w:rsid w:val="00141D13"/>
    <w:rsid w:val="00142AC8"/>
    <w:rsid w:val="001479E1"/>
    <w:rsid w:val="00152A92"/>
    <w:rsid w:val="0015305E"/>
    <w:rsid w:val="00153BBA"/>
    <w:rsid w:val="00160383"/>
    <w:rsid w:val="00161620"/>
    <w:rsid w:val="00162031"/>
    <w:rsid w:val="001625A6"/>
    <w:rsid w:val="00162CE6"/>
    <w:rsid w:val="001657C7"/>
    <w:rsid w:val="00172278"/>
    <w:rsid w:val="001766EC"/>
    <w:rsid w:val="00177C3C"/>
    <w:rsid w:val="00182343"/>
    <w:rsid w:val="00184E84"/>
    <w:rsid w:val="00190751"/>
    <w:rsid w:val="00191F0D"/>
    <w:rsid w:val="001922D4"/>
    <w:rsid w:val="001926F6"/>
    <w:rsid w:val="001A0B24"/>
    <w:rsid w:val="001A4E10"/>
    <w:rsid w:val="001A7D51"/>
    <w:rsid w:val="001B1BC1"/>
    <w:rsid w:val="001B567B"/>
    <w:rsid w:val="001C02C8"/>
    <w:rsid w:val="001C0436"/>
    <w:rsid w:val="001C063C"/>
    <w:rsid w:val="001C21F5"/>
    <w:rsid w:val="001C2BF6"/>
    <w:rsid w:val="001C7CF6"/>
    <w:rsid w:val="001D02FD"/>
    <w:rsid w:val="001D1532"/>
    <w:rsid w:val="001D6076"/>
    <w:rsid w:val="001E3828"/>
    <w:rsid w:val="001E6541"/>
    <w:rsid w:val="001F040D"/>
    <w:rsid w:val="001F296C"/>
    <w:rsid w:val="001F6B1D"/>
    <w:rsid w:val="001F7DC7"/>
    <w:rsid w:val="00200877"/>
    <w:rsid w:val="00201C68"/>
    <w:rsid w:val="002076AD"/>
    <w:rsid w:val="00207CD4"/>
    <w:rsid w:val="00210953"/>
    <w:rsid w:val="00210B8D"/>
    <w:rsid w:val="00210F74"/>
    <w:rsid w:val="00212132"/>
    <w:rsid w:val="00212338"/>
    <w:rsid w:val="00216E5B"/>
    <w:rsid w:val="00221664"/>
    <w:rsid w:val="00224FC2"/>
    <w:rsid w:val="002306A2"/>
    <w:rsid w:val="002326C3"/>
    <w:rsid w:val="00234DA1"/>
    <w:rsid w:val="00254B25"/>
    <w:rsid w:val="002575EC"/>
    <w:rsid w:val="002607D6"/>
    <w:rsid w:val="0027251F"/>
    <w:rsid w:val="002736FA"/>
    <w:rsid w:val="00276C7C"/>
    <w:rsid w:val="0028036B"/>
    <w:rsid w:val="00285249"/>
    <w:rsid w:val="00290D38"/>
    <w:rsid w:val="00291231"/>
    <w:rsid w:val="00291D31"/>
    <w:rsid w:val="002921AC"/>
    <w:rsid w:val="00294F72"/>
    <w:rsid w:val="00296A41"/>
    <w:rsid w:val="00296BD0"/>
    <w:rsid w:val="002A14F3"/>
    <w:rsid w:val="002A7384"/>
    <w:rsid w:val="002B0AD4"/>
    <w:rsid w:val="002C03F5"/>
    <w:rsid w:val="002C3B8E"/>
    <w:rsid w:val="002D06D9"/>
    <w:rsid w:val="002D549F"/>
    <w:rsid w:val="002D64CE"/>
    <w:rsid w:val="002D7570"/>
    <w:rsid w:val="002E0A67"/>
    <w:rsid w:val="002E2E22"/>
    <w:rsid w:val="002E3B65"/>
    <w:rsid w:val="002E4B49"/>
    <w:rsid w:val="002F2459"/>
    <w:rsid w:val="002F7065"/>
    <w:rsid w:val="00301313"/>
    <w:rsid w:val="003038EA"/>
    <w:rsid w:val="003061C6"/>
    <w:rsid w:val="00306808"/>
    <w:rsid w:val="003101A7"/>
    <w:rsid w:val="00310845"/>
    <w:rsid w:val="003131F9"/>
    <w:rsid w:val="003144D5"/>
    <w:rsid w:val="003147AE"/>
    <w:rsid w:val="00314F5C"/>
    <w:rsid w:val="0031579A"/>
    <w:rsid w:val="00316CB9"/>
    <w:rsid w:val="00320E6E"/>
    <w:rsid w:val="003233F8"/>
    <w:rsid w:val="0033096A"/>
    <w:rsid w:val="00334D3E"/>
    <w:rsid w:val="0033555B"/>
    <w:rsid w:val="003369F0"/>
    <w:rsid w:val="003435F4"/>
    <w:rsid w:val="00346923"/>
    <w:rsid w:val="003559D0"/>
    <w:rsid w:val="003603F3"/>
    <w:rsid w:val="00372CBB"/>
    <w:rsid w:val="00380794"/>
    <w:rsid w:val="003832D3"/>
    <w:rsid w:val="00385DE4"/>
    <w:rsid w:val="003864FC"/>
    <w:rsid w:val="00395395"/>
    <w:rsid w:val="003A2529"/>
    <w:rsid w:val="003A6F92"/>
    <w:rsid w:val="003B160F"/>
    <w:rsid w:val="003B4B25"/>
    <w:rsid w:val="003C4CCF"/>
    <w:rsid w:val="003C5DA9"/>
    <w:rsid w:val="003D2EAA"/>
    <w:rsid w:val="003D6115"/>
    <w:rsid w:val="003D78FB"/>
    <w:rsid w:val="003E0A1B"/>
    <w:rsid w:val="003F17F7"/>
    <w:rsid w:val="003F2472"/>
    <w:rsid w:val="004001C1"/>
    <w:rsid w:val="00400BDD"/>
    <w:rsid w:val="00400D7F"/>
    <w:rsid w:val="0040142B"/>
    <w:rsid w:val="00416DAB"/>
    <w:rsid w:val="004205B1"/>
    <w:rsid w:val="004209D8"/>
    <w:rsid w:val="00420C01"/>
    <w:rsid w:val="00424B6A"/>
    <w:rsid w:val="00430B5F"/>
    <w:rsid w:val="00431E37"/>
    <w:rsid w:val="004356E6"/>
    <w:rsid w:val="00435F13"/>
    <w:rsid w:val="00435F94"/>
    <w:rsid w:val="00437247"/>
    <w:rsid w:val="0044046A"/>
    <w:rsid w:val="00440E05"/>
    <w:rsid w:val="00443ED6"/>
    <w:rsid w:val="00444420"/>
    <w:rsid w:val="004444C9"/>
    <w:rsid w:val="004544FF"/>
    <w:rsid w:val="00456F99"/>
    <w:rsid w:val="00457967"/>
    <w:rsid w:val="004610A1"/>
    <w:rsid w:val="00462349"/>
    <w:rsid w:val="00463F06"/>
    <w:rsid w:val="004647EB"/>
    <w:rsid w:val="00465977"/>
    <w:rsid w:val="004670F4"/>
    <w:rsid w:val="004673B1"/>
    <w:rsid w:val="0048293A"/>
    <w:rsid w:val="004A45A4"/>
    <w:rsid w:val="004A5556"/>
    <w:rsid w:val="004A6491"/>
    <w:rsid w:val="004B4E00"/>
    <w:rsid w:val="004B5F42"/>
    <w:rsid w:val="004B677E"/>
    <w:rsid w:val="004B6B5B"/>
    <w:rsid w:val="004B6D3A"/>
    <w:rsid w:val="004C0D6E"/>
    <w:rsid w:val="004C0DF3"/>
    <w:rsid w:val="004C52B3"/>
    <w:rsid w:val="004C73E9"/>
    <w:rsid w:val="004D065A"/>
    <w:rsid w:val="004E2F8F"/>
    <w:rsid w:val="004E4A68"/>
    <w:rsid w:val="004E5BA6"/>
    <w:rsid w:val="004E72A2"/>
    <w:rsid w:val="004F1104"/>
    <w:rsid w:val="00502040"/>
    <w:rsid w:val="00503F20"/>
    <w:rsid w:val="00505AE9"/>
    <w:rsid w:val="0050698E"/>
    <w:rsid w:val="00506A92"/>
    <w:rsid w:val="0050702A"/>
    <w:rsid w:val="00507617"/>
    <w:rsid w:val="005109FE"/>
    <w:rsid w:val="005114F6"/>
    <w:rsid w:val="00513C39"/>
    <w:rsid w:val="00514C9F"/>
    <w:rsid w:val="00515438"/>
    <w:rsid w:val="005205EA"/>
    <w:rsid w:val="00523288"/>
    <w:rsid w:val="005266FD"/>
    <w:rsid w:val="005279C7"/>
    <w:rsid w:val="00534DEB"/>
    <w:rsid w:val="00535626"/>
    <w:rsid w:val="005364B8"/>
    <w:rsid w:val="00536C7D"/>
    <w:rsid w:val="0053758A"/>
    <w:rsid w:val="00541F3D"/>
    <w:rsid w:val="00544DF1"/>
    <w:rsid w:val="005516A9"/>
    <w:rsid w:val="00552F1E"/>
    <w:rsid w:val="00557CB8"/>
    <w:rsid w:val="00557EFF"/>
    <w:rsid w:val="0056032C"/>
    <w:rsid w:val="00560DE8"/>
    <w:rsid w:val="005619F0"/>
    <w:rsid w:val="005708AC"/>
    <w:rsid w:val="005764A7"/>
    <w:rsid w:val="00576E23"/>
    <w:rsid w:val="005821DE"/>
    <w:rsid w:val="005861D9"/>
    <w:rsid w:val="00590051"/>
    <w:rsid w:val="00592B8E"/>
    <w:rsid w:val="00595332"/>
    <w:rsid w:val="005A6987"/>
    <w:rsid w:val="005B21DC"/>
    <w:rsid w:val="005B2517"/>
    <w:rsid w:val="005B4D42"/>
    <w:rsid w:val="005D4126"/>
    <w:rsid w:val="005D4182"/>
    <w:rsid w:val="005E546D"/>
    <w:rsid w:val="005F265C"/>
    <w:rsid w:val="005F71B3"/>
    <w:rsid w:val="005F7BD8"/>
    <w:rsid w:val="005F7EEB"/>
    <w:rsid w:val="00601B8E"/>
    <w:rsid w:val="006057A4"/>
    <w:rsid w:val="00610043"/>
    <w:rsid w:val="00610A3E"/>
    <w:rsid w:val="00610D98"/>
    <w:rsid w:val="00615BE0"/>
    <w:rsid w:val="00626C69"/>
    <w:rsid w:val="00626D44"/>
    <w:rsid w:val="00632490"/>
    <w:rsid w:val="00632BFD"/>
    <w:rsid w:val="00633316"/>
    <w:rsid w:val="00640192"/>
    <w:rsid w:val="00640B37"/>
    <w:rsid w:val="00641882"/>
    <w:rsid w:val="006430BF"/>
    <w:rsid w:val="00643C4D"/>
    <w:rsid w:val="00644B0E"/>
    <w:rsid w:val="006453D8"/>
    <w:rsid w:val="00645D72"/>
    <w:rsid w:val="00646AFB"/>
    <w:rsid w:val="006506C7"/>
    <w:rsid w:val="0065127D"/>
    <w:rsid w:val="00652734"/>
    <w:rsid w:val="00653D0C"/>
    <w:rsid w:val="00653DA7"/>
    <w:rsid w:val="006550F4"/>
    <w:rsid w:val="0065680F"/>
    <w:rsid w:val="0065755C"/>
    <w:rsid w:val="00660DC6"/>
    <w:rsid w:val="00661765"/>
    <w:rsid w:val="0066287D"/>
    <w:rsid w:val="0066306B"/>
    <w:rsid w:val="00664F3F"/>
    <w:rsid w:val="00664F49"/>
    <w:rsid w:val="006662EC"/>
    <w:rsid w:val="00670A95"/>
    <w:rsid w:val="00671E05"/>
    <w:rsid w:val="006720BB"/>
    <w:rsid w:val="00673D81"/>
    <w:rsid w:val="00674782"/>
    <w:rsid w:val="0068517E"/>
    <w:rsid w:val="00686359"/>
    <w:rsid w:val="00686568"/>
    <w:rsid w:val="00686D1B"/>
    <w:rsid w:val="00690BDD"/>
    <w:rsid w:val="00693ADF"/>
    <w:rsid w:val="00693BA3"/>
    <w:rsid w:val="00693C37"/>
    <w:rsid w:val="00697D73"/>
    <w:rsid w:val="006A1DD9"/>
    <w:rsid w:val="006A359D"/>
    <w:rsid w:val="006A4982"/>
    <w:rsid w:val="006A5FCA"/>
    <w:rsid w:val="006B1874"/>
    <w:rsid w:val="006B322D"/>
    <w:rsid w:val="006B7F03"/>
    <w:rsid w:val="006C0788"/>
    <w:rsid w:val="006C148F"/>
    <w:rsid w:val="006C6730"/>
    <w:rsid w:val="006D225D"/>
    <w:rsid w:val="006D3C98"/>
    <w:rsid w:val="006D488D"/>
    <w:rsid w:val="006E35F4"/>
    <w:rsid w:val="006E5CC8"/>
    <w:rsid w:val="006E5F4C"/>
    <w:rsid w:val="006F23F9"/>
    <w:rsid w:val="006F27AE"/>
    <w:rsid w:val="006F2962"/>
    <w:rsid w:val="006F56E6"/>
    <w:rsid w:val="006F69AA"/>
    <w:rsid w:val="006F7822"/>
    <w:rsid w:val="00704911"/>
    <w:rsid w:val="00707F4B"/>
    <w:rsid w:val="00715169"/>
    <w:rsid w:val="00720A12"/>
    <w:rsid w:val="0072243A"/>
    <w:rsid w:val="0072558F"/>
    <w:rsid w:val="007272F0"/>
    <w:rsid w:val="00745A94"/>
    <w:rsid w:val="00746F95"/>
    <w:rsid w:val="007506E7"/>
    <w:rsid w:val="0075231E"/>
    <w:rsid w:val="00753301"/>
    <w:rsid w:val="0075651B"/>
    <w:rsid w:val="00757273"/>
    <w:rsid w:val="007679B3"/>
    <w:rsid w:val="00771682"/>
    <w:rsid w:val="00781084"/>
    <w:rsid w:val="00786197"/>
    <w:rsid w:val="00787322"/>
    <w:rsid w:val="00790BFF"/>
    <w:rsid w:val="00793220"/>
    <w:rsid w:val="00794BCF"/>
    <w:rsid w:val="007970A0"/>
    <w:rsid w:val="007A1743"/>
    <w:rsid w:val="007A1986"/>
    <w:rsid w:val="007A379A"/>
    <w:rsid w:val="007B3082"/>
    <w:rsid w:val="007B35EC"/>
    <w:rsid w:val="007B546C"/>
    <w:rsid w:val="007B7F95"/>
    <w:rsid w:val="007C3169"/>
    <w:rsid w:val="007C6B0B"/>
    <w:rsid w:val="007C6EB5"/>
    <w:rsid w:val="007C6F75"/>
    <w:rsid w:val="007D2361"/>
    <w:rsid w:val="007D3DED"/>
    <w:rsid w:val="007D7BCF"/>
    <w:rsid w:val="007E2340"/>
    <w:rsid w:val="007E2B7E"/>
    <w:rsid w:val="007E32E9"/>
    <w:rsid w:val="007F03C8"/>
    <w:rsid w:val="0080687C"/>
    <w:rsid w:val="00807522"/>
    <w:rsid w:val="00812A1E"/>
    <w:rsid w:val="00812DF7"/>
    <w:rsid w:val="008157E2"/>
    <w:rsid w:val="00815D1D"/>
    <w:rsid w:val="00824A0F"/>
    <w:rsid w:val="00824E39"/>
    <w:rsid w:val="00825396"/>
    <w:rsid w:val="00827EF9"/>
    <w:rsid w:val="00827F6B"/>
    <w:rsid w:val="00832624"/>
    <w:rsid w:val="00833F57"/>
    <w:rsid w:val="00834FC8"/>
    <w:rsid w:val="008365F3"/>
    <w:rsid w:val="00837339"/>
    <w:rsid w:val="0084453B"/>
    <w:rsid w:val="00846A75"/>
    <w:rsid w:val="00851753"/>
    <w:rsid w:val="008567F1"/>
    <w:rsid w:val="008604BB"/>
    <w:rsid w:val="00861009"/>
    <w:rsid w:val="00862444"/>
    <w:rsid w:val="008706BF"/>
    <w:rsid w:val="00872C87"/>
    <w:rsid w:val="0087337B"/>
    <w:rsid w:val="00874B88"/>
    <w:rsid w:val="008779B1"/>
    <w:rsid w:val="00881C83"/>
    <w:rsid w:val="0088239F"/>
    <w:rsid w:val="00883E2C"/>
    <w:rsid w:val="008848D3"/>
    <w:rsid w:val="008851BE"/>
    <w:rsid w:val="00894C19"/>
    <w:rsid w:val="00895918"/>
    <w:rsid w:val="008A097D"/>
    <w:rsid w:val="008A2C09"/>
    <w:rsid w:val="008A5BFD"/>
    <w:rsid w:val="008A6CBC"/>
    <w:rsid w:val="008A75D7"/>
    <w:rsid w:val="008B3392"/>
    <w:rsid w:val="008B6FF3"/>
    <w:rsid w:val="008C24C3"/>
    <w:rsid w:val="008D2129"/>
    <w:rsid w:val="008D24C9"/>
    <w:rsid w:val="008D5078"/>
    <w:rsid w:val="008E2432"/>
    <w:rsid w:val="008E2BBA"/>
    <w:rsid w:val="008E5BC4"/>
    <w:rsid w:val="008E6F25"/>
    <w:rsid w:val="008F0A38"/>
    <w:rsid w:val="008F5506"/>
    <w:rsid w:val="008F60EB"/>
    <w:rsid w:val="008F663C"/>
    <w:rsid w:val="00900015"/>
    <w:rsid w:val="009005B9"/>
    <w:rsid w:val="00902D7D"/>
    <w:rsid w:val="00902D97"/>
    <w:rsid w:val="00903117"/>
    <w:rsid w:val="00905115"/>
    <w:rsid w:val="00907673"/>
    <w:rsid w:val="009125CE"/>
    <w:rsid w:val="00915707"/>
    <w:rsid w:val="009200B4"/>
    <w:rsid w:val="00920CAF"/>
    <w:rsid w:val="00921809"/>
    <w:rsid w:val="00925AA1"/>
    <w:rsid w:val="0093167B"/>
    <w:rsid w:val="0093359C"/>
    <w:rsid w:val="00934803"/>
    <w:rsid w:val="00935847"/>
    <w:rsid w:val="0094027E"/>
    <w:rsid w:val="00940804"/>
    <w:rsid w:val="009425C7"/>
    <w:rsid w:val="00942D59"/>
    <w:rsid w:val="00947914"/>
    <w:rsid w:val="009502BA"/>
    <w:rsid w:val="00952CD2"/>
    <w:rsid w:val="009549AA"/>
    <w:rsid w:val="00954F8E"/>
    <w:rsid w:val="009565E5"/>
    <w:rsid w:val="009658F0"/>
    <w:rsid w:val="00967950"/>
    <w:rsid w:val="009711FF"/>
    <w:rsid w:val="00972C3E"/>
    <w:rsid w:val="00985454"/>
    <w:rsid w:val="00986EB5"/>
    <w:rsid w:val="009A0658"/>
    <w:rsid w:val="009A10FC"/>
    <w:rsid w:val="009A2B01"/>
    <w:rsid w:val="009A603B"/>
    <w:rsid w:val="009B0629"/>
    <w:rsid w:val="009B207F"/>
    <w:rsid w:val="009B635C"/>
    <w:rsid w:val="009C26C5"/>
    <w:rsid w:val="009C4CBE"/>
    <w:rsid w:val="009C5EB1"/>
    <w:rsid w:val="009D3369"/>
    <w:rsid w:val="009E1B3A"/>
    <w:rsid w:val="009E265B"/>
    <w:rsid w:val="009E327E"/>
    <w:rsid w:val="009E3A8E"/>
    <w:rsid w:val="009E3CAC"/>
    <w:rsid w:val="009E43CF"/>
    <w:rsid w:val="009F4025"/>
    <w:rsid w:val="00A12293"/>
    <w:rsid w:val="00A14A38"/>
    <w:rsid w:val="00A16BF7"/>
    <w:rsid w:val="00A23EE3"/>
    <w:rsid w:val="00A32774"/>
    <w:rsid w:val="00A330C8"/>
    <w:rsid w:val="00A35C4B"/>
    <w:rsid w:val="00A36016"/>
    <w:rsid w:val="00A37318"/>
    <w:rsid w:val="00A464A5"/>
    <w:rsid w:val="00A46FE3"/>
    <w:rsid w:val="00A5274E"/>
    <w:rsid w:val="00A542D6"/>
    <w:rsid w:val="00A575A9"/>
    <w:rsid w:val="00A602E0"/>
    <w:rsid w:val="00A62244"/>
    <w:rsid w:val="00A64B19"/>
    <w:rsid w:val="00A64B81"/>
    <w:rsid w:val="00A64B9F"/>
    <w:rsid w:val="00A66965"/>
    <w:rsid w:val="00A710CB"/>
    <w:rsid w:val="00A719DD"/>
    <w:rsid w:val="00A71B8C"/>
    <w:rsid w:val="00A72F31"/>
    <w:rsid w:val="00A731F4"/>
    <w:rsid w:val="00A73CFB"/>
    <w:rsid w:val="00A75277"/>
    <w:rsid w:val="00A8248B"/>
    <w:rsid w:val="00A828C4"/>
    <w:rsid w:val="00A828D4"/>
    <w:rsid w:val="00A8415C"/>
    <w:rsid w:val="00A85FC6"/>
    <w:rsid w:val="00A9038E"/>
    <w:rsid w:val="00A9382A"/>
    <w:rsid w:val="00A9532D"/>
    <w:rsid w:val="00A968D3"/>
    <w:rsid w:val="00AB28C3"/>
    <w:rsid w:val="00AB5805"/>
    <w:rsid w:val="00AB7A98"/>
    <w:rsid w:val="00AC1CE6"/>
    <w:rsid w:val="00AC21EC"/>
    <w:rsid w:val="00AC4661"/>
    <w:rsid w:val="00AC4CBB"/>
    <w:rsid w:val="00AC5C37"/>
    <w:rsid w:val="00AC5F22"/>
    <w:rsid w:val="00AC7160"/>
    <w:rsid w:val="00AD1E30"/>
    <w:rsid w:val="00AD29EE"/>
    <w:rsid w:val="00AD3164"/>
    <w:rsid w:val="00AD3697"/>
    <w:rsid w:val="00AD4476"/>
    <w:rsid w:val="00AD47AB"/>
    <w:rsid w:val="00AD5F41"/>
    <w:rsid w:val="00AE2499"/>
    <w:rsid w:val="00AE45CD"/>
    <w:rsid w:val="00AE47E3"/>
    <w:rsid w:val="00AF1C89"/>
    <w:rsid w:val="00B01D68"/>
    <w:rsid w:val="00B025A7"/>
    <w:rsid w:val="00B06375"/>
    <w:rsid w:val="00B106F9"/>
    <w:rsid w:val="00B10CA4"/>
    <w:rsid w:val="00B13A11"/>
    <w:rsid w:val="00B2134F"/>
    <w:rsid w:val="00B3027C"/>
    <w:rsid w:val="00B36F40"/>
    <w:rsid w:val="00B37E4E"/>
    <w:rsid w:val="00B44811"/>
    <w:rsid w:val="00B519D4"/>
    <w:rsid w:val="00B5268E"/>
    <w:rsid w:val="00B53A72"/>
    <w:rsid w:val="00B53BB9"/>
    <w:rsid w:val="00B54E58"/>
    <w:rsid w:val="00B566C4"/>
    <w:rsid w:val="00B62CA0"/>
    <w:rsid w:val="00B63BCF"/>
    <w:rsid w:val="00B72DE9"/>
    <w:rsid w:val="00B731D4"/>
    <w:rsid w:val="00B86C46"/>
    <w:rsid w:val="00B87363"/>
    <w:rsid w:val="00B9089D"/>
    <w:rsid w:val="00B91C3E"/>
    <w:rsid w:val="00B92F2B"/>
    <w:rsid w:val="00B94435"/>
    <w:rsid w:val="00BA4C7E"/>
    <w:rsid w:val="00BB1511"/>
    <w:rsid w:val="00BB1956"/>
    <w:rsid w:val="00BB22D1"/>
    <w:rsid w:val="00BB5DF0"/>
    <w:rsid w:val="00BB6833"/>
    <w:rsid w:val="00BC0B1A"/>
    <w:rsid w:val="00BC0FF1"/>
    <w:rsid w:val="00BC1285"/>
    <w:rsid w:val="00BC2453"/>
    <w:rsid w:val="00BC4444"/>
    <w:rsid w:val="00BC6798"/>
    <w:rsid w:val="00BD0690"/>
    <w:rsid w:val="00BD1095"/>
    <w:rsid w:val="00BD232D"/>
    <w:rsid w:val="00BD3116"/>
    <w:rsid w:val="00BD325A"/>
    <w:rsid w:val="00BD450D"/>
    <w:rsid w:val="00BD4530"/>
    <w:rsid w:val="00BD5A4F"/>
    <w:rsid w:val="00BD6735"/>
    <w:rsid w:val="00BE184C"/>
    <w:rsid w:val="00BE1AAD"/>
    <w:rsid w:val="00BE2EF2"/>
    <w:rsid w:val="00BE4641"/>
    <w:rsid w:val="00BE7F3E"/>
    <w:rsid w:val="00BF1909"/>
    <w:rsid w:val="00BF4916"/>
    <w:rsid w:val="00BF4CFC"/>
    <w:rsid w:val="00BF7A9E"/>
    <w:rsid w:val="00C0269B"/>
    <w:rsid w:val="00C212ED"/>
    <w:rsid w:val="00C214DC"/>
    <w:rsid w:val="00C24EFE"/>
    <w:rsid w:val="00C26738"/>
    <w:rsid w:val="00C320B5"/>
    <w:rsid w:val="00C33B63"/>
    <w:rsid w:val="00C35826"/>
    <w:rsid w:val="00C46D16"/>
    <w:rsid w:val="00C475F2"/>
    <w:rsid w:val="00C47F78"/>
    <w:rsid w:val="00C52F44"/>
    <w:rsid w:val="00C5674F"/>
    <w:rsid w:val="00C57D2B"/>
    <w:rsid w:val="00C60A32"/>
    <w:rsid w:val="00C60C35"/>
    <w:rsid w:val="00C61A58"/>
    <w:rsid w:val="00C62DCA"/>
    <w:rsid w:val="00C72AA3"/>
    <w:rsid w:val="00C74774"/>
    <w:rsid w:val="00C74EFD"/>
    <w:rsid w:val="00C763D5"/>
    <w:rsid w:val="00C7713C"/>
    <w:rsid w:val="00C93915"/>
    <w:rsid w:val="00C9393C"/>
    <w:rsid w:val="00C97902"/>
    <w:rsid w:val="00CA4412"/>
    <w:rsid w:val="00CA4533"/>
    <w:rsid w:val="00CA7701"/>
    <w:rsid w:val="00CB085C"/>
    <w:rsid w:val="00CB1B97"/>
    <w:rsid w:val="00CC7AD4"/>
    <w:rsid w:val="00CD2524"/>
    <w:rsid w:val="00CD744A"/>
    <w:rsid w:val="00CE3107"/>
    <w:rsid w:val="00CE3A4A"/>
    <w:rsid w:val="00CE44B7"/>
    <w:rsid w:val="00CE600B"/>
    <w:rsid w:val="00CE630A"/>
    <w:rsid w:val="00CF0228"/>
    <w:rsid w:val="00CF1C52"/>
    <w:rsid w:val="00CF3543"/>
    <w:rsid w:val="00D00F64"/>
    <w:rsid w:val="00D02683"/>
    <w:rsid w:val="00D12503"/>
    <w:rsid w:val="00D162AE"/>
    <w:rsid w:val="00D17498"/>
    <w:rsid w:val="00D256D8"/>
    <w:rsid w:val="00D26838"/>
    <w:rsid w:val="00D26FD4"/>
    <w:rsid w:val="00D32DAB"/>
    <w:rsid w:val="00D40D98"/>
    <w:rsid w:val="00D43EDC"/>
    <w:rsid w:val="00D46966"/>
    <w:rsid w:val="00D47AA1"/>
    <w:rsid w:val="00D5001D"/>
    <w:rsid w:val="00D50D4E"/>
    <w:rsid w:val="00D55A32"/>
    <w:rsid w:val="00D57C2E"/>
    <w:rsid w:val="00D600AA"/>
    <w:rsid w:val="00D62B1A"/>
    <w:rsid w:val="00D64EFF"/>
    <w:rsid w:val="00D70719"/>
    <w:rsid w:val="00D70AC2"/>
    <w:rsid w:val="00D71452"/>
    <w:rsid w:val="00D72545"/>
    <w:rsid w:val="00D72AA2"/>
    <w:rsid w:val="00D75F05"/>
    <w:rsid w:val="00D80492"/>
    <w:rsid w:val="00D8178C"/>
    <w:rsid w:val="00D84BB0"/>
    <w:rsid w:val="00D8557A"/>
    <w:rsid w:val="00D85D10"/>
    <w:rsid w:val="00D863F7"/>
    <w:rsid w:val="00DA0699"/>
    <w:rsid w:val="00DA31DC"/>
    <w:rsid w:val="00DA5916"/>
    <w:rsid w:val="00DB073B"/>
    <w:rsid w:val="00DB10F2"/>
    <w:rsid w:val="00DB12A1"/>
    <w:rsid w:val="00DB35AF"/>
    <w:rsid w:val="00DB39F4"/>
    <w:rsid w:val="00DB53B4"/>
    <w:rsid w:val="00DC286B"/>
    <w:rsid w:val="00DC7835"/>
    <w:rsid w:val="00DD2D34"/>
    <w:rsid w:val="00DD497B"/>
    <w:rsid w:val="00DE2249"/>
    <w:rsid w:val="00DF0591"/>
    <w:rsid w:val="00DF0EF4"/>
    <w:rsid w:val="00DF2768"/>
    <w:rsid w:val="00DF2B28"/>
    <w:rsid w:val="00DF2EB1"/>
    <w:rsid w:val="00E014D0"/>
    <w:rsid w:val="00E01EA1"/>
    <w:rsid w:val="00E01EF8"/>
    <w:rsid w:val="00E0213C"/>
    <w:rsid w:val="00E03FE6"/>
    <w:rsid w:val="00E0648F"/>
    <w:rsid w:val="00E11089"/>
    <w:rsid w:val="00E22000"/>
    <w:rsid w:val="00E22287"/>
    <w:rsid w:val="00E27938"/>
    <w:rsid w:val="00E3035B"/>
    <w:rsid w:val="00E31A9B"/>
    <w:rsid w:val="00E331A4"/>
    <w:rsid w:val="00E33BBF"/>
    <w:rsid w:val="00E401E6"/>
    <w:rsid w:val="00E424A2"/>
    <w:rsid w:val="00E445C4"/>
    <w:rsid w:val="00E45B5A"/>
    <w:rsid w:val="00E46F8B"/>
    <w:rsid w:val="00E4723A"/>
    <w:rsid w:val="00E502B5"/>
    <w:rsid w:val="00E5165D"/>
    <w:rsid w:val="00E52076"/>
    <w:rsid w:val="00E5460D"/>
    <w:rsid w:val="00E54BF2"/>
    <w:rsid w:val="00E5660A"/>
    <w:rsid w:val="00E60635"/>
    <w:rsid w:val="00E6204F"/>
    <w:rsid w:val="00E6219D"/>
    <w:rsid w:val="00E674E5"/>
    <w:rsid w:val="00E75FBA"/>
    <w:rsid w:val="00E80036"/>
    <w:rsid w:val="00E874B2"/>
    <w:rsid w:val="00E9146A"/>
    <w:rsid w:val="00E91A6A"/>
    <w:rsid w:val="00E9214E"/>
    <w:rsid w:val="00E9271A"/>
    <w:rsid w:val="00E97AB4"/>
    <w:rsid w:val="00EA18AE"/>
    <w:rsid w:val="00EA2704"/>
    <w:rsid w:val="00EB50B4"/>
    <w:rsid w:val="00EB5E12"/>
    <w:rsid w:val="00EC10BE"/>
    <w:rsid w:val="00EC17A4"/>
    <w:rsid w:val="00EC3B4B"/>
    <w:rsid w:val="00EC7F62"/>
    <w:rsid w:val="00ED4556"/>
    <w:rsid w:val="00ED542C"/>
    <w:rsid w:val="00ED5BFF"/>
    <w:rsid w:val="00EE09FD"/>
    <w:rsid w:val="00EF0843"/>
    <w:rsid w:val="00EF3902"/>
    <w:rsid w:val="00EF641F"/>
    <w:rsid w:val="00F00BA7"/>
    <w:rsid w:val="00F00EBF"/>
    <w:rsid w:val="00F05D8F"/>
    <w:rsid w:val="00F07DFE"/>
    <w:rsid w:val="00F114E7"/>
    <w:rsid w:val="00F11AAE"/>
    <w:rsid w:val="00F11D8D"/>
    <w:rsid w:val="00F147EC"/>
    <w:rsid w:val="00F15242"/>
    <w:rsid w:val="00F15615"/>
    <w:rsid w:val="00F17173"/>
    <w:rsid w:val="00F20401"/>
    <w:rsid w:val="00F23CF4"/>
    <w:rsid w:val="00F2684D"/>
    <w:rsid w:val="00F27E4F"/>
    <w:rsid w:val="00F40076"/>
    <w:rsid w:val="00F4136B"/>
    <w:rsid w:val="00F41D73"/>
    <w:rsid w:val="00F508C0"/>
    <w:rsid w:val="00F520B9"/>
    <w:rsid w:val="00F57B17"/>
    <w:rsid w:val="00F74CEA"/>
    <w:rsid w:val="00F77795"/>
    <w:rsid w:val="00F77AA6"/>
    <w:rsid w:val="00F80095"/>
    <w:rsid w:val="00F81696"/>
    <w:rsid w:val="00F83044"/>
    <w:rsid w:val="00F83F86"/>
    <w:rsid w:val="00F85CA4"/>
    <w:rsid w:val="00F92D06"/>
    <w:rsid w:val="00F9728E"/>
    <w:rsid w:val="00FA1EDC"/>
    <w:rsid w:val="00FA4495"/>
    <w:rsid w:val="00FA4516"/>
    <w:rsid w:val="00FA6248"/>
    <w:rsid w:val="00FB1B21"/>
    <w:rsid w:val="00FB1E5B"/>
    <w:rsid w:val="00FC619A"/>
    <w:rsid w:val="00FC6EB0"/>
    <w:rsid w:val="00FD19BC"/>
    <w:rsid w:val="00FD2FB1"/>
    <w:rsid w:val="00FD71E3"/>
    <w:rsid w:val="00FD7A2B"/>
    <w:rsid w:val="00FD7DB7"/>
    <w:rsid w:val="00FE1193"/>
    <w:rsid w:val="00FE3CBA"/>
    <w:rsid w:val="00FE3E34"/>
    <w:rsid w:val="00FE4D02"/>
    <w:rsid w:val="00FF06E2"/>
    <w:rsid w:val="00FF2A09"/>
    <w:rsid w:val="00FF4B56"/>
    <w:rsid w:val="00FF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FBA00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Hyperlink" w:uiPriority="99"/>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85454"/>
  </w:style>
  <w:style w:type="paragraph" w:styleId="Heading1">
    <w:name w:val="heading 1"/>
    <w:basedOn w:val="Normal"/>
    <w:next w:val="Normal"/>
    <w:link w:val="Heading1Char"/>
    <w:qFormat/>
    <w:rsid w:val="004B5F4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767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707F4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06B5"/>
    <w:pPr>
      <w:tabs>
        <w:tab w:val="center" w:pos="4680"/>
        <w:tab w:val="right" w:pos="9360"/>
      </w:tabs>
    </w:pPr>
  </w:style>
  <w:style w:type="character" w:customStyle="1" w:styleId="HeaderChar">
    <w:name w:val="Header Char"/>
    <w:basedOn w:val="DefaultParagraphFont"/>
    <w:link w:val="Header"/>
    <w:rsid w:val="008306B5"/>
    <w:rPr>
      <w:sz w:val="24"/>
      <w:szCs w:val="24"/>
    </w:rPr>
  </w:style>
  <w:style w:type="paragraph" w:styleId="Footer">
    <w:name w:val="footer"/>
    <w:basedOn w:val="Normal"/>
    <w:link w:val="FooterChar"/>
    <w:rsid w:val="008306B5"/>
    <w:pPr>
      <w:tabs>
        <w:tab w:val="center" w:pos="4680"/>
        <w:tab w:val="right" w:pos="9360"/>
      </w:tabs>
    </w:pPr>
  </w:style>
  <w:style w:type="character" w:customStyle="1" w:styleId="FooterChar">
    <w:name w:val="Footer Char"/>
    <w:basedOn w:val="DefaultParagraphFont"/>
    <w:link w:val="Footer"/>
    <w:rsid w:val="008306B5"/>
    <w:rPr>
      <w:sz w:val="24"/>
      <w:szCs w:val="24"/>
    </w:rPr>
  </w:style>
  <w:style w:type="table" w:styleId="TableGrid">
    <w:name w:val="Table Grid"/>
    <w:basedOn w:val="TableNormal"/>
    <w:rsid w:val="008306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B1AF8"/>
    <w:pPr>
      <w:ind w:left="720"/>
      <w:contextualSpacing/>
    </w:pPr>
  </w:style>
  <w:style w:type="paragraph" w:styleId="BalloonText">
    <w:name w:val="Balloon Text"/>
    <w:basedOn w:val="Normal"/>
    <w:link w:val="BalloonTextChar"/>
    <w:rsid w:val="00D2360C"/>
    <w:rPr>
      <w:rFonts w:ascii="Tahoma" w:hAnsi="Tahoma" w:cs="Tahoma"/>
      <w:sz w:val="16"/>
      <w:szCs w:val="16"/>
    </w:rPr>
  </w:style>
  <w:style w:type="character" w:customStyle="1" w:styleId="BalloonTextChar">
    <w:name w:val="Balloon Text Char"/>
    <w:basedOn w:val="DefaultParagraphFont"/>
    <w:link w:val="BalloonText"/>
    <w:rsid w:val="00D2360C"/>
    <w:rPr>
      <w:rFonts w:ascii="Tahoma" w:hAnsi="Tahoma" w:cs="Tahoma"/>
      <w:sz w:val="16"/>
      <w:szCs w:val="16"/>
    </w:rPr>
  </w:style>
  <w:style w:type="character" w:customStyle="1" w:styleId="Heading1Char">
    <w:name w:val="Heading 1 Char"/>
    <w:basedOn w:val="DefaultParagraphFont"/>
    <w:link w:val="Heading1"/>
    <w:rsid w:val="004B5F4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4B5F42"/>
    <w:pPr>
      <w:spacing w:before="480" w:line="276" w:lineRule="auto"/>
      <w:outlineLvl w:val="9"/>
    </w:pPr>
    <w:rPr>
      <w:b/>
      <w:bCs/>
      <w:sz w:val="28"/>
      <w:szCs w:val="28"/>
    </w:rPr>
  </w:style>
  <w:style w:type="paragraph" w:styleId="TOC1">
    <w:name w:val="toc 1"/>
    <w:basedOn w:val="Normal"/>
    <w:next w:val="Normal"/>
    <w:autoRedefine/>
    <w:uiPriority w:val="39"/>
    <w:unhideWhenUsed/>
    <w:rsid w:val="004B5F42"/>
    <w:pPr>
      <w:spacing w:before="120"/>
    </w:pPr>
    <w:rPr>
      <w:rFonts w:asciiTheme="minorHAnsi" w:hAnsiTheme="minorHAnsi"/>
      <w:b/>
      <w:bCs/>
    </w:rPr>
  </w:style>
  <w:style w:type="paragraph" w:styleId="TOC2">
    <w:name w:val="toc 2"/>
    <w:basedOn w:val="Normal"/>
    <w:next w:val="Normal"/>
    <w:autoRedefine/>
    <w:uiPriority w:val="39"/>
    <w:unhideWhenUsed/>
    <w:rsid w:val="004B5F42"/>
    <w:pPr>
      <w:ind w:left="240"/>
    </w:pPr>
    <w:rPr>
      <w:rFonts w:asciiTheme="minorHAnsi" w:hAnsiTheme="minorHAnsi"/>
      <w:b/>
      <w:bCs/>
      <w:sz w:val="22"/>
      <w:szCs w:val="22"/>
    </w:rPr>
  </w:style>
  <w:style w:type="paragraph" w:styleId="TOC3">
    <w:name w:val="toc 3"/>
    <w:basedOn w:val="Normal"/>
    <w:next w:val="Normal"/>
    <w:autoRedefine/>
    <w:uiPriority w:val="39"/>
    <w:unhideWhenUsed/>
    <w:rsid w:val="004B5F42"/>
    <w:pPr>
      <w:ind w:left="480"/>
    </w:pPr>
    <w:rPr>
      <w:rFonts w:asciiTheme="minorHAnsi" w:hAnsiTheme="minorHAnsi"/>
      <w:sz w:val="22"/>
      <w:szCs w:val="22"/>
    </w:rPr>
  </w:style>
  <w:style w:type="paragraph" w:styleId="TOC4">
    <w:name w:val="toc 4"/>
    <w:basedOn w:val="Normal"/>
    <w:next w:val="Normal"/>
    <w:autoRedefine/>
    <w:semiHidden/>
    <w:unhideWhenUsed/>
    <w:rsid w:val="004B5F42"/>
    <w:pPr>
      <w:ind w:left="720"/>
    </w:pPr>
    <w:rPr>
      <w:rFonts w:asciiTheme="minorHAnsi" w:hAnsiTheme="minorHAnsi"/>
      <w:sz w:val="20"/>
      <w:szCs w:val="20"/>
    </w:rPr>
  </w:style>
  <w:style w:type="paragraph" w:styleId="TOC5">
    <w:name w:val="toc 5"/>
    <w:basedOn w:val="Normal"/>
    <w:next w:val="Normal"/>
    <w:autoRedefine/>
    <w:semiHidden/>
    <w:unhideWhenUsed/>
    <w:rsid w:val="004B5F42"/>
    <w:pPr>
      <w:ind w:left="960"/>
    </w:pPr>
    <w:rPr>
      <w:rFonts w:asciiTheme="minorHAnsi" w:hAnsiTheme="minorHAnsi"/>
      <w:sz w:val="20"/>
      <w:szCs w:val="20"/>
    </w:rPr>
  </w:style>
  <w:style w:type="paragraph" w:styleId="TOC6">
    <w:name w:val="toc 6"/>
    <w:basedOn w:val="Normal"/>
    <w:next w:val="Normal"/>
    <w:autoRedefine/>
    <w:semiHidden/>
    <w:unhideWhenUsed/>
    <w:rsid w:val="004B5F42"/>
    <w:pPr>
      <w:ind w:left="1200"/>
    </w:pPr>
    <w:rPr>
      <w:rFonts w:asciiTheme="minorHAnsi" w:hAnsiTheme="minorHAnsi"/>
      <w:sz w:val="20"/>
      <w:szCs w:val="20"/>
    </w:rPr>
  </w:style>
  <w:style w:type="paragraph" w:styleId="TOC7">
    <w:name w:val="toc 7"/>
    <w:basedOn w:val="Normal"/>
    <w:next w:val="Normal"/>
    <w:autoRedefine/>
    <w:semiHidden/>
    <w:unhideWhenUsed/>
    <w:rsid w:val="004B5F42"/>
    <w:pPr>
      <w:ind w:left="1440"/>
    </w:pPr>
    <w:rPr>
      <w:rFonts w:asciiTheme="minorHAnsi" w:hAnsiTheme="minorHAnsi"/>
      <w:sz w:val="20"/>
      <w:szCs w:val="20"/>
    </w:rPr>
  </w:style>
  <w:style w:type="paragraph" w:styleId="TOC8">
    <w:name w:val="toc 8"/>
    <w:basedOn w:val="Normal"/>
    <w:next w:val="Normal"/>
    <w:autoRedefine/>
    <w:semiHidden/>
    <w:unhideWhenUsed/>
    <w:rsid w:val="004B5F42"/>
    <w:pPr>
      <w:ind w:left="1680"/>
    </w:pPr>
    <w:rPr>
      <w:rFonts w:asciiTheme="minorHAnsi" w:hAnsiTheme="minorHAnsi"/>
      <w:sz w:val="20"/>
      <w:szCs w:val="20"/>
    </w:rPr>
  </w:style>
  <w:style w:type="paragraph" w:styleId="TOC9">
    <w:name w:val="toc 9"/>
    <w:basedOn w:val="Normal"/>
    <w:next w:val="Normal"/>
    <w:autoRedefine/>
    <w:semiHidden/>
    <w:unhideWhenUsed/>
    <w:rsid w:val="004B5F42"/>
    <w:pPr>
      <w:ind w:left="1920"/>
    </w:pPr>
    <w:rPr>
      <w:rFonts w:asciiTheme="minorHAnsi" w:hAnsiTheme="minorHAnsi"/>
      <w:sz w:val="20"/>
      <w:szCs w:val="20"/>
    </w:rPr>
  </w:style>
  <w:style w:type="character" w:styleId="Hyperlink">
    <w:name w:val="Hyperlink"/>
    <w:basedOn w:val="DefaultParagraphFont"/>
    <w:uiPriority w:val="99"/>
    <w:unhideWhenUsed/>
    <w:rsid w:val="00A828C4"/>
    <w:rPr>
      <w:color w:val="0000FF" w:themeColor="hyperlink"/>
      <w:u w:val="single"/>
    </w:rPr>
  </w:style>
  <w:style w:type="character" w:styleId="CommentReference">
    <w:name w:val="annotation reference"/>
    <w:basedOn w:val="DefaultParagraphFont"/>
    <w:semiHidden/>
    <w:unhideWhenUsed/>
    <w:rsid w:val="00552F1E"/>
    <w:rPr>
      <w:sz w:val="18"/>
      <w:szCs w:val="18"/>
    </w:rPr>
  </w:style>
  <w:style w:type="paragraph" w:styleId="CommentText">
    <w:name w:val="annotation text"/>
    <w:basedOn w:val="Normal"/>
    <w:link w:val="CommentTextChar"/>
    <w:semiHidden/>
    <w:unhideWhenUsed/>
    <w:rsid w:val="00552F1E"/>
  </w:style>
  <w:style w:type="character" w:customStyle="1" w:styleId="CommentTextChar">
    <w:name w:val="Comment Text Char"/>
    <w:basedOn w:val="DefaultParagraphFont"/>
    <w:link w:val="CommentText"/>
    <w:semiHidden/>
    <w:rsid w:val="00552F1E"/>
    <w:rPr>
      <w:sz w:val="24"/>
      <w:szCs w:val="24"/>
    </w:rPr>
  </w:style>
  <w:style w:type="paragraph" w:styleId="CommentSubject">
    <w:name w:val="annotation subject"/>
    <w:basedOn w:val="CommentText"/>
    <w:next w:val="CommentText"/>
    <w:link w:val="CommentSubjectChar"/>
    <w:semiHidden/>
    <w:unhideWhenUsed/>
    <w:rsid w:val="00552F1E"/>
    <w:rPr>
      <w:b/>
      <w:bCs/>
      <w:sz w:val="20"/>
      <w:szCs w:val="20"/>
    </w:rPr>
  </w:style>
  <w:style w:type="character" w:customStyle="1" w:styleId="CommentSubjectChar">
    <w:name w:val="Comment Subject Char"/>
    <w:basedOn w:val="CommentTextChar"/>
    <w:link w:val="CommentSubject"/>
    <w:semiHidden/>
    <w:rsid w:val="00552F1E"/>
    <w:rPr>
      <w:b/>
      <w:bCs/>
      <w:sz w:val="24"/>
      <w:szCs w:val="24"/>
    </w:rPr>
  </w:style>
  <w:style w:type="character" w:customStyle="1" w:styleId="Heading2Char">
    <w:name w:val="Heading 2 Char"/>
    <w:basedOn w:val="DefaultParagraphFont"/>
    <w:link w:val="Heading2"/>
    <w:rsid w:val="007679B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707F4B"/>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qFormat/>
    <w:rsid w:val="003101A7"/>
    <w:rPr>
      <w:b/>
      <w:bCs/>
    </w:rPr>
  </w:style>
  <w:style w:type="paragraph" w:styleId="HTMLPreformatted">
    <w:name w:val="HTML Preformatted"/>
    <w:basedOn w:val="Normal"/>
    <w:link w:val="HTMLPreformattedChar"/>
    <w:semiHidden/>
    <w:unhideWhenUsed/>
    <w:rsid w:val="004B6D3A"/>
    <w:rPr>
      <w:rFonts w:ascii="Courier" w:hAnsi="Courier"/>
      <w:sz w:val="20"/>
      <w:szCs w:val="20"/>
    </w:rPr>
  </w:style>
  <w:style w:type="character" w:customStyle="1" w:styleId="HTMLPreformattedChar">
    <w:name w:val="HTML Preformatted Char"/>
    <w:basedOn w:val="DefaultParagraphFont"/>
    <w:link w:val="HTMLPreformatted"/>
    <w:semiHidden/>
    <w:rsid w:val="004B6D3A"/>
    <w:rPr>
      <w:rFonts w:ascii="Courier" w:hAnsi="Courier"/>
    </w:rPr>
  </w:style>
  <w:style w:type="paragraph" w:customStyle="1" w:styleId="p1">
    <w:name w:val="p1"/>
    <w:basedOn w:val="Normal"/>
    <w:rsid w:val="00276C7C"/>
    <w:pPr>
      <w:shd w:val="clear" w:color="auto" w:fill="FFFFFF"/>
    </w:pPr>
    <w:rPr>
      <w:rFonts w:ascii="Menlo" w:hAnsi="Menlo" w:cs="Menlo"/>
      <w:color w:val="000000"/>
      <w:sz w:val="17"/>
      <w:szCs w:val="17"/>
    </w:rPr>
  </w:style>
  <w:style w:type="paragraph" w:styleId="Revision">
    <w:name w:val="Revision"/>
    <w:hidden/>
    <w:uiPriority w:val="99"/>
    <w:semiHidden/>
    <w:rsid w:val="00720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03">
      <w:bodyDiv w:val="1"/>
      <w:marLeft w:val="0"/>
      <w:marRight w:val="0"/>
      <w:marTop w:val="0"/>
      <w:marBottom w:val="0"/>
      <w:divBdr>
        <w:top w:val="none" w:sz="0" w:space="0" w:color="auto"/>
        <w:left w:val="none" w:sz="0" w:space="0" w:color="auto"/>
        <w:bottom w:val="none" w:sz="0" w:space="0" w:color="auto"/>
        <w:right w:val="none" w:sz="0" w:space="0" w:color="auto"/>
      </w:divBdr>
    </w:div>
    <w:div w:id="7369282">
      <w:bodyDiv w:val="1"/>
      <w:marLeft w:val="0"/>
      <w:marRight w:val="0"/>
      <w:marTop w:val="0"/>
      <w:marBottom w:val="0"/>
      <w:divBdr>
        <w:top w:val="none" w:sz="0" w:space="0" w:color="auto"/>
        <w:left w:val="none" w:sz="0" w:space="0" w:color="auto"/>
        <w:bottom w:val="none" w:sz="0" w:space="0" w:color="auto"/>
        <w:right w:val="none" w:sz="0" w:space="0" w:color="auto"/>
      </w:divBdr>
    </w:div>
    <w:div w:id="15423227">
      <w:bodyDiv w:val="1"/>
      <w:marLeft w:val="0"/>
      <w:marRight w:val="0"/>
      <w:marTop w:val="0"/>
      <w:marBottom w:val="0"/>
      <w:divBdr>
        <w:top w:val="none" w:sz="0" w:space="0" w:color="auto"/>
        <w:left w:val="none" w:sz="0" w:space="0" w:color="auto"/>
        <w:bottom w:val="none" w:sz="0" w:space="0" w:color="auto"/>
        <w:right w:val="none" w:sz="0" w:space="0" w:color="auto"/>
      </w:divBdr>
    </w:div>
    <w:div w:id="17122075">
      <w:bodyDiv w:val="1"/>
      <w:marLeft w:val="0"/>
      <w:marRight w:val="0"/>
      <w:marTop w:val="0"/>
      <w:marBottom w:val="0"/>
      <w:divBdr>
        <w:top w:val="none" w:sz="0" w:space="0" w:color="auto"/>
        <w:left w:val="none" w:sz="0" w:space="0" w:color="auto"/>
        <w:bottom w:val="none" w:sz="0" w:space="0" w:color="auto"/>
        <w:right w:val="none" w:sz="0" w:space="0" w:color="auto"/>
      </w:divBdr>
    </w:div>
    <w:div w:id="59331113">
      <w:bodyDiv w:val="1"/>
      <w:marLeft w:val="0"/>
      <w:marRight w:val="0"/>
      <w:marTop w:val="0"/>
      <w:marBottom w:val="0"/>
      <w:divBdr>
        <w:top w:val="none" w:sz="0" w:space="0" w:color="auto"/>
        <w:left w:val="none" w:sz="0" w:space="0" w:color="auto"/>
        <w:bottom w:val="none" w:sz="0" w:space="0" w:color="auto"/>
        <w:right w:val="none" w:sz="0" w:space="0" w:color="auto"/>
      </w:divBdr>
    </w:div>
    <w:div w:id="105932230">
      <w:bodyDiv w:val="1"/>
      <w:marLeft w:val="0"/>
      <w:marRight w:val="0"/>
      <w:marTop w:val="0"/>
      <w:marBottom w:val="0"/>
      <w:divBdr>
        <w:top w:val="none" w:sz="0" w:space="0" w:color="auto"/>
        <w:left w:val="none" w:sz="0" w:space="0" w:color="auto"/>
        <w:bottom w:val="none" w:sz="0" w:space="0" w:color="auto"/>
        <w:right w:val="none" w:sz="0" w:space="0" w:color="auto"/>
      </w:divBdr>
    </w:div>
    <w:div w:id="166988967">
      <w:bodyDiv w:val="1"/>
      <w:marLeft w:val="0"/>
      <w:marRight w:val="0"/>
      <w:marTop w:val="0"/>
      <w:marBottom w:val="0"/>
      <w:divBdr>
        <w:top w:val="none" w:sz="0" w:space="0" w:color="auto"/>
        <w:left w:val="none" w:sz="0" w:space="0" w:color="auto"/>
        <w:bottom w:val="none" w:sz="0" w:space="0" w:color="auto"/>
        <w:right w:val="none" w:sz="0" w:space="0" w:color="auto"/>
      </w:divBdr>
    </w:div>
    <w:div w:id="210655248">
      <w:bodyDiv w:val="1"/>
      <w:marLeft w:val="0"/>
      <w:marRight w:val="0"/>
      <w:marTop w:val="0"/>
      <w:marBottom w:val="0"/>
      <w:divBdr>
        <w:top w:val="none" w:sz="0" w:space="0" w:color="auto"/>
        <w:left w:val="none" w:sz="0" w:space="0" w:color="auto"/>
        <w:bottom w:val="none" w:sz="0" w:space="0" w:color="auto"/>
        <w:right w:val="none" w:sz="0" w:space="0" w:color="auto"/>
      </w:divBdr>
    </w:div>
    <w:div w:id="283468378">
      <w:bodyDiv w:val="1"/>
      <w:marLeft w:val="0"/>
      <w:marRight w:val="0"/>
      <w:marTop w:val="0"/>
      <w:marBottom w:val="0"/>
      <w:divBdr>
        <w:top w:val="none" w:sz="0" w:space="0" w:color="auto"/>
        <w:left w:val="none" w:sz="0" w:space="0" w:color="auto"/>
        <w:bottom w:val="none" w:sz="0" w:space="0" w:color="auto"/>
        <w:right w:val="none" w:sz="0" w:space="0" w:color="auto"/>
      </w:divBdr>
    </w:div>
    <w:div w:id="320356921">
      <w:bodyDiv w:val="1"/>
      <w:marLeft w:val="0"/>
      <w:marRight w:val="0"/>
      <w:marTop w:val="0"/>
      <w:marBottom w:val="0"/>
      <w:divBdr>
        <w:top w:val="none" w:sz="0" w:space="0" w:color="auto"/>
        <w:left w:val="none" w:sz="0" w:space="0" w:color="auto"/>
        <w:bottom w:val="none" w:sz="0" w:space="0" w:color="auto"/>
        <w:right w:val="none" w:sz="0" w:space="0" w:color="auto"/>
      </w:divBdr>
    </w:div>
    <w:div w:id="451750911">
      <w:bodyDiv w:val="1"/>
      <w:marLeft w:val="0"/>
      <w:marRight w:val="0"/>
      <w:marTop w:val="0"/>
      <w:marBottom w:val="0"/>
      <w:divBdr>
        <w:top w:val="none" w:sz="0" w:space="0" w:color="auto"/>
        <w:left w:val="none" w:sz="0" w:space="0" w:color="auto"/>
        <w:bottom w:val="none" w:sz="0" w:space="0" w:color="auto"/>
        <w:right w:val="none" w:sz="0" w:space="0" w:color="auto"/>
      </w:divBdr>
    </w:div>
    <w:div w:id="476996618">
      <w:bodyDiv w:val="1"/>
      <w:marLeft w:val="0"/>
      <w:marRight w:val="0"/>
      <w:marTop w:val="0"/>
      <w:marBottom w:val="0"/>
      <w:divBdr>
        <w:top w:val="none" w:sz="0" w:space="0" w:color="auto"/>
        <w:left w:val="none" w:sz="0" w:space="0" w:color="auto"/>
        <w:bottom w:val="none" w:sz="0" w:space="0" w:color="auto"/>
        <w:right w:val="none" w:sz="0" w:space="0" w:color="auto"/>
      </w:divBdr>
    </w:div>
    <w:div w:id="479658266">
      <w:bodyDiv w:val="1"/>
      <w:marLeft w:val="0"/>
      <w:marRight w:val="0"/>
      <w:marTop w:val="0"/>
      <w:marBottom w:val="0"/>
      <w:divBdr>
        <w:top w:val="none" w:sz="0" w:space="0" w:color="auto"/>
        <w:left w:val="none" w:sz="0" w:space="0" w:color="auto"/>
        <w:bottom w:val="none" w:sz="0" w:space="0" w:color="auto"/>
        <w:right w:val="none" w:sz="0" w:space="0" w:color="auto"/>
      </w:divBdr>
    </w:div>
    <w:div w:id="480272036">
      <w:bodyDiv w:val="1"/>
      <w:marLeft w:val="0"/>
      <w:marRight w:val="0"/>
      <w:marTop w:val="0"/>
      <w:marBottom w:val="0"/>
      <w:divBdr>
        <w:top w:val="none" w:sz="0" w:space="0" w:color="auto"/>
        <w:left w:val="none" w:sz="0" w:space="0" w:color="auto"/>
        <w:bottom w:val="none" w:sz="0" w:space="0" w:color="auto"/>
        <w:right w:val="none" w:sz="0" w:space="0" w:color="auto"/>
      </w:divBdr>
    </w:div>
    <w:div w:id="519197884">
      <w:bodyDiv w:val="1"/>
      <w:marLeft w:val="0"/>
      <w:marRight w:val="0"/>
      <w:marTop w:val="0"/>
      <w:marBottom w:val="0"/>
      <w:divBdr>
        <w:top w:val="none" w:sz="0" w:space="0" w:color="auto"/>
        <w:left w:val="none" w:sz="0" w:space="0" w:color="auto"/>
        <w:bottom w:val="none" w:sz="0" w:space="0" w:color="auto"/>
        <w:right w:val="none" w:sz="0" w:space="0" w:color="auto"/>
      </w:divBdr>
    </w:div>
    <w:div w:id="530916802">
      <w:bodyDiv w:val="1"/>
      <w:marLeft w:val="0"/>
      <w:marRight w:val="0"/>
      <w:marTop w:val="0"/>
      <w:marBottom w:val="0"/>
      <w:divBdr>
        <w:top w:val="none" w:sz="0" w:space="0" w:color="auto"/>
        <w:left w:val="none" w:sz="0" w:space="0" w:color="auto"/>
        <w:bottom w:val="none" w:sz="0" w:space="0" w:color="auto"/>
        <w:right w:val="none" w:sz="0" w:space="0" w:color="auto"/>
      </w:divBdr>
    </w:div>
    <w:div w:id="549270663">
      <w:bodyDiv w:val="1"/>
      <w:marLeft w:val="0"/>
      <w:marRight w:val="0"/>
      <w:marTop w:val="0"/>
      <w:marBottom w:val="0"/>
      <w:divBdr>
        <w:top w:val="none" w:sz="0" w:space="0" w:color="auto"/>
        <w:left w:val="none" w:sz="0" w:space="0" w:color="auto"/>
        <w:bottom w:val="none" w:sz="0" w:space="0" w:color="auto"/>
        <w:right w:val="none" w:sz="0" w:space="0" w:color="auto"/>
      </w:divBdr>
    </w:div>
    <w:div w:id="554052577">
      <w:bodyDiv w:val="1"/>
      <w:marLeft w:val="0"/>
      <w:marRight w:val="0"/>
      <w:marTop w:val="0"/>
      <w:marBottom w:val="0"/>
      <w:divBdr>
        <w:top w:val="none" w:sz="0" w:space="0" w:color="auto"/>
        <w:left w:val="none" w:sz="0" w:space="0" w:color="auto"/>
        <w:bottom w:val="none" w:sz="0" w:space="0" w:color="auto"/>
        <w:right w:val="none" w:sz="0" w:space="0" w:color="auto"/>
      </w:divBdr>
    </w:div>
    <w:div w:id="555242828">
      <w:bodyDiv w:val="1"/>
      <w:marLeft w:val="0"/>
      <w:marRight w:val="0"/>
      <w:marTop w:val="0"/>
      <w:marBottom w:val="0"/>
      <w:divBdr>
        <w:top w:val="none" w:sz="0" w:space="0" w:color="auto"/>
        <w:left w:val="none" w:sz="0" w:space="0" w:color="auto"/>
        <w:bottom w:val="none" w:sz="0" w:space="0" w:color="auto"/>
        <w:right w:val="none" w:sz="0" w:space="0" w:color="auto"/>
      </w:divBdr>
    </w:div>
    <w:div w:id="576592359">
      <w:bodyDiv w:val="1"/>
      <w:marLeft w:val="0"/>
      <w:marRight w:val="0"/>
      <w:marTop w:val="0"/>
      <w:marBottom w:val="0"/>
      <w:divBdr>
        <w:top w:val="none" w:sz="0" w:space="0" w:color="auto"/>
        <w:left w:val="none" w:sz="0" w:space="0" w:color="auto"/>
        <w:bottom w:val="none" w:sz="0" w:space="0" w:color="auto"/>
        <w:right w:val="none" w:sz="0" w:space="0" w:color="auto"/>
      </w:divBdr>
      <w:divsChild>
        <w:div w:id="1799641168">
          <w:marLeft w:val="0"/>
          <w:marRight w:val="0"/>
          <w:marTop w:val="0"/>
          <w:marBottom w:val="0"/>
          <w:divBdr>
            <w:top w:val="none" w:sz="0" w:space="0" w:color="auto"/>
            <w:left w:val="none" w:sz="0" w:space="0" w:color="auto"/>
            <w:bottom w:val="none" w:sz="0" w:space="0" w:color="auto"/>
            <w:right w:val="none" w:sz="0" w:space="0" w:color="auto"/>
          </w:divBdr>
          <w:divsChild>
            <w:div w:id="80223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69392">
      <w:bodyDiv w:val="1"/>
      <w:marLeft w:val="0"/>
      <w:marRight w:val="0"/>
      <w:marTop w:val="0"/>
      <w:marBottom w:val="0"/>
      <w:divBdr>
        <w:top w:val="none" w:sz="0" w:space="0" w:color="auto"/>
        <w:left w:val="none" w:sz="0" w:space="0" w:color="auto"/>
        <w:bottom w:val="none" w:sz="0" w:space="0" w:color="auto"/>
        <w:right w:val="none" w:sz="0" w:space="0" w:color="auto"/>
      </w:divBdr>
    </w:div>
    <w:div w:id="643238662">
      <w:bodyDiv w:val="1"/>
      <w:marLeft w:val="0"/>
      <w:marRight w:val="0"/>
      <w:marTop w:val="0"/>
      <w:marBottom w:val="0"/>
      <w:divBdr>
        <w:top w:val="none" w:sz="0" w:space="0" w:color="auto"/>
        <w:left w:val="none" w:sz="0" w:space="0" w:color="auto"/>
        <w:bottom w:val="none" w:sz="0" w:space="0" w:color="auto"/>
        <w:right w:val="none" w:sz="0" w:space="0" w:color="auto"/>
      </w:divBdr>
    </w:div>
    <w:div w:id="658072930">
      <w:bodyDiv w:val="1"/>
      <w:marLeft w:val="0"/>
      <w:marRight w:val="0"/>
      <w:marTop w:val="0"/>
      <w:marBottom w:val="0"/>
      <w:divBdr>
        <w:top w:val="none" w:sz="0" w:space="0" w:color="auto"/>
        <w:left w:val="none" w:sz="0" w:space="0" w:color="auto"/>
        <w:bottom w:val="none" w:sz="0" w:space="0" w:color="auto"/>
        <w:right w:val="none" w:sz="0" w:space="0" w:color="auto"/>
      </w:divBdr>
    </w:div>
    <w:div w:id="658778084">
      <w:bodyDiv w:val="1"/>
      <w:marLeft w:val="0"/>
      <w:marRight w:val="0"/>
      <w:marTop w:val="0"/>
      <w:marBottom w:val="0"/>
      <w:divBdr>
        <w:top w:val="none" w:sz="0" w:space="0" w:color="auto"/>
        <w:left w:val="none" w:sz="0" w:space="0" w:color="auto"/>
        <w:bottom w:val="none" w:sz="0" w:space="0" w:color="auto"/>
        <w:right w:val="none" w:sz="0" w:space="0" w:color="auto"/>
      </w:divBdr>
    </w:div>
    <w:div w:id="685716443">
      <w:bodyDiv w:val="1"/>
      <w:marLeft w:val="0"/>
      <w:marRight w:val="0"/>
      <w:marTop w:val="0"/>
      <w:marBottom w:val="0"/>
      <w:divBdr>
        <w:top w:val="none" w:sz="0" w:space="0" w:color="auto"/>
        <w:left w:val="none" w:sz="0" w:space="0" w:color="auto"/>
        <w:bottom w:val="none" w:sz="0" w:space="0" w:color="auto"/>
        <w:right w:val="none" w:sz="0" w:space="0" w:color="auto"/>
      </w:divBdr>
      <w:divsChild>
        <w:div w:id="38744595">
          <w:marLeft w:val="446"/>
          <w:marRight w:val="0"/>
          <w:marTop w:val="0"/>
          <w:marBottom w:val="0"/>
          <w:divBdr>
            <w:top w:val="none" w:sz="0" w:space="0" w:color="auto"/>
            <w:left w:val="none" w:sz="0" w:space="0" w:color="auto"/>
            <w:bottom w:val="none" w:sz="0" w:space="0" w:color="auto"/>
            <w:right w:val="none" w:sz="0" w:space="0" w:color="auto"/>
          </w:divBdr>
        </w:div>
        <w:div w:id="123935514">
          <w:marLeft w:val="446"/>
          <w:marRight w:val="0"/>
          <w:marTop w:val="0"/>
          <w:marBottom w:val="0"/>
          <w:divBdr>
            <w:top w:val="none" w:sz="0" w:space="0" w:color="auto"/>
            <w:left w:val="none" w:sz="0" w:space="0" w:color="auto"/>
            <w:bottom w:val="none" w:sz="0" w:space="0" w:color="auto"/>
            <w:right w:val="none" w:sz="0" w:space="0" w:color="auto"/>
          </w:divBdr>
        </w:div>
        <w:div w:id="353531832">
          <w:marLeft w:val="446"/>
          <w:marRight w:val="0"/>
          <w:marTop w:val="0"/>
          <w:marBottom w:val="0"/>
          <w:divBdr>
            <w:top w:val="none" w:sz="0" w:space="0" w:color="auto"/>
            <w:left w:val="none" w:sz="0" w:space="0" w:color="auto"/>
            <w:bottom w:val="none" w:sz="0" w:space="0" w:color="auto"/>
            <w:right w:val="none" w:sz="0" w:space="0" w:color="auto"/>
          </w:divBdr>
        </w:div>
        <w:div w:id="1519658682">
          <w:marLeft w:val="446"/>
          <w:marRight w:val="0"/>
          <w:marTop w:val="0"/>
          <w:marBottom w:val="0"/>
          <w:divBdr>
            <w:top w:val="none" w:sz="0" w:space="0" w:color="auto"/>
            <w:left w:val="none" w:sz="0" w:space="0" w:color="auto"/>
            <w:bottom w:val="none" w:sz="0" w:space="0" w:color="auto"/>
            <w:right w:val="none" w:sz="0" w:space="0" w:color="auto"/>
          </w:divBdr>
        </w:div>
      </w:divsChild>
    </w:div>
    <w:div w:id="692734105">
      <w:bodyDiv w:val="1"/>
      <w:marLeft w:val="0"/>
      <w:marRight w:val="0"/>
      <w:marTop w:val="0"/>
      <w:marBottom w:val="0"/>
      <w:divBdr>
        <w:top w:val="none" w:sz="0" w:space="0" w:color="auto"/>
        <w:left w:val="none" w:sz="0" w:space="0" w:color="auto"/>
        <w:bottom w:val="none" w:sz="0" w:space="0" w:color="auto"/>
        <w:right w:val="none" w:sz="0" w:space="0" w:color="auto"/>
      </w:divBdr>
    </w:div>
    <w:div w:id="713433909">
      <w:bodyDiv w:val="1"/>
      <w:marLeft w:val="0"/>
      <w:marRight w:val="0"/>
      <w:marTop w:val="0"/>
      <w:marBottom w:val="0"/>
      <w:divBdr>
        <w:top w:val="none" w:sz="0" w:space="0" w:color="auto"/>
        <w:left w:val="none" w:sz="0" w:space="0" w:color="auto"/>
        <w:bottom w:val="none" w:sz="0" w:space="0" w:color="auto"/>
        <w:right w:val="none" w:sz="0" w:space="0" w:color="auto"/>
      </w:divBdr>
    </w:div>
    <w:div w:id="720905161">
      <w:bodyDiv w:val="1"/>
      <w:marLeft w:val="0"/>
      <w:marRight w:val="0"/>
      <w:marTop w:val="0"/>
      <w:marBottom w:val="0"/>
      <w:divBdr>
        <w:top w:val="none" w:sz="0" w:space="0" w:color="auto"/>
        <w:left w:val="none" w:sz="0" w:space="0" w:color="auto"/>
        <w:bottom w:val="none" w:sz="0" w:space="0" w:color="auto"/>
        <w:right w:val="none" w:sz="0" w:space="0" w:color="auto"/>
      </w:divBdr>
    </w:div>
    <w:div w:id="798381556">
      <w:bodyDiv w:val="1"/>
      <w:marLeft w:val="0"/>
      <w:marRight w:val="0"/>
      <w:marTop w:val="0"/>
      <w:marBottom w:val="0"/>
      <w:divBdr>
        <w:top w:val="none" w:sz="0" w:space="0" w:color="auto"/>
        <w:left w:val="none" w:sz="0" w:space="0" w:color="auto"/>
        <w:bottom w:val="none" w:sz="0" w:space="0" w:color="auto"/>
        <w:right w:val="none" w:sz="0" w:space="0" w:color="auto"/>
      </w:divBdr>
    </w:div>
    <w:div w:id="809595928">
      <w:bodyDiv w:val="1"/>
      <w:marLeft w:val="0"/>
      <w:marRight w:val="0"/>
      <w:marTop w:val="0"/>
      <w:marBottom w:val="0"/>
      <w:divBdr>
        <w:top w:val="none" w:sz="0" w:space="0" w:color="auto"/>
        <w:left w:val="none" w:sz="0" w:space="0" w:color="auto"/>
        <w:bottom w:val="none" w:sz="0" w:space="0" w:color="auto"/>
        <w:right w:val="none" w:sz="0" w:space="0" w:color="auto"/>
      </w:divBdr>
    </w:div>
    <w:div w:id="812940857">
      <w:bodyDiv w:val="1"/>
      <w:marLeft w:val="0"/>
      <w:marRight w:val="0"/>
      <w:marTop w:val="0"/>
      <w:marBottom w:val="0"/>
      <w:divBdr>
        <w:top w:val="none" w:sz="0" w:space="0" w:color="auto"/>
        <w:left w:val="none" w:sz="0" w:space="0" w:color="auto"/>
        <w:bottom w:val="none" w:sz="0" w:space="0" w:color="auto"/>
        <w:right w:val="none" w:sz="0" w:space="0" w:color="auto"/>
      </w:divBdr>
    </w:div>
    <w:div w:id="852645433">
      <w:bodyDiv w:val="1"/>
      <w:marLeft w:val="0"/>
      <w:marRight w:val="0"/>
      <w:marTop w:val="0"/>
      <w:marBottom w:val="0"/>
      <w:divBdr>
        <w:top w:val="none" w:sz="0" w:space="0" w:color="auto"/>
        <w:left w:val="none" w:sz="0" w:space="0" w:color="auto"/>
        <w:bottom w:val="none" w:sz="0" w:space="0" w:color="auto"/>
        <w:right w:val="none" w:sz="0" w:space="0" w:color="auto"/>
      </w:divBdr>
    </w:div>
    <w:div w:id="869806924">
      <w:bodyDiv w:val="1"/>
      <w:marLeft w:val="0"/>
      <w:marRight w:val="0"/>
      <w:marTop w:val="0"/>
      <w:marBottom w:val="0"/>
      <w:divBdr>
        <w:top w:val="none" w:sz="0" w:space="0" w:color="auto"/>
        <w:left w:val="none" w:sz="0" w:space="0" w:color="auto"/>
        <w:bottom w:val="none" w:sz="0" w:space="0" w:color="auto"/>
        <w:right w:val="none" w:sz="0" w:space="0" w:color="auto"/>
      </w:divBdr>
    </w:div>
    <w:div w:id="870921300">
      <w:bodyDiv w:val="1"/>
      <w:marLeft w:val="0"/>
      <w:marRight w:val="0"/>
      <w:marTop w:val="0"/>
      <w:marBottom w:val="0"/>
      <w:divBdr>
        <w:top w:val="none" w:sz="0" w:space="0" w:color="auto"/>
        <w:left w:val="none" w:sz="0" w:space="0" w:color="auto"/>
        <w:bottom w:val="none" w:sz="0" w:space="0" w:color="auto"/>
        <w:right w:val="none" w:sz="0" w:space="0" w:color="auto"/>
      </w:divBdr>
    </w:div>
    <w:div w:id="880477395">
      <w:bodyDiv w:val="1"/>
      <w:marLeft w:val="0"/>
      <w:marRight w:val="0"/>
      <w:marTop w:val="0"/>
      <w:marBottom w:val="0"/>
      <w:divBdr>
        <w:top w:val="none" w:sz="0" w:space="0" w:color="auto"/>
        <w:left w:val="none" w:sz="0" w:space="0" w:color="auto"/>
        <w:bottom w:val="none" w:sz="0" w:space="0" w:color="auto"/>
        <w:right w:val="none" w:sz="0" w:space="0" w:color="auto"/>
      </w:divBdr>
    </w:div>
    <w:div w:id="927346406">
      <w:bodyDiv w:val="1"/>
      <w:marLeft w:val="0"/>
      <w:marRight w:val="0"/>
      <w:marTop w:val="0"/>
      <w:marBottom w:val="0"/>
      <w:divBdr>
        <w:top w:val="none" w:sz="0" w:space="0" w:color="auto"/>
        <w:left w:val="none" w:sz="0" w:space="0" w:color="auto"/>
        <w:bottom w:val="none" w:sz="0" w:space="0" w:color="auto"/>
        <w:right w:val="none" w:sz="0" w:space="0" w:color="auto"/>
      </w:divBdr>
    </w:div>
    <w:div w:id="927470508">
      <w:bodyDiv w:val="1"/>
      <w:marLeft w:val="0"/>
      <w:marRight w:val="0"/>
      <w:marTop w:val="0"/>
      <w:marBottom w:val="0"/>
      <w:divBdr>
        <w:top w:val="none" w:sz="0" w:space="0" w:color="auto"/>
        <w:left w:val="none" w:sz="0" w:space="0" w:color="auto"/>
        <w:bottom w:val="none" w:sz="0" w:space="0" w:color="auto"/>
        <w:right w:val="none" w:sz="0" w:space="0" w:color="auto"/>
      </w:divBdr>
    </w:div>
    <w:div w:id="946737410">
      <w:bodyDiv w:val="1"/>
      <w:marLeft w:val="0"/>
      <w:marRight w:val="0"/>
      <w:marTop w:val="0"/>
      <w:marBottom w:val="0"/>
      <w:divBdr>
        <w:top w:val="none" w:sz="0" w:space="0" w:color="auto"/>
        <w:left w:val="none" w:sz="0" w:space="0" w:color="auto"/>
        <w:bottom w:val="none" w:sz="0" w:space="0" w:color="auto"/>
        <w:right w:val="none" w:sz="0" w:space="0" w:color="auto"/>
      </w:divBdr>
    </w:div>
    <w:div w:id="973868776">
      <w:bodyDiv w:val="1"/>
      <w:marLeft w:val="0"/>
      <w:marRight w:val="0"/>
      <w:marTop w:val="0"/>
      <w:marBottom w:val="0"/>
      <w:divBdr>
        <w:top w:val="none" w:sz="0" w:space="0" w:color="auto"/>
        <w:left w:val="none" w:sz="0" w:space="0" w:color="auto"/>
        <w:bottom w:val="none" w:sz="0" w:space="0" w:color="auto"/>
        <w:right w:val="none" w:sz="0" w:space="0" w:color="auto"/>
      </w:divBdr>
    </w:div>
    <w:div w:id="978145494">
      <w:bodyDiv w:val="1"/>
      <w:marLeft w:val="0"/>
      <w:marRight w:val="0"/>
      <w:marTop w:val="0"/>
      <w:marBottom w:val="0"/>
      <w:divBdr>
        <w:top w:val="none" w:sz="0" w:space="0" w:color="auto"/>
        <w:left w:val="none" w:sz="0" w:space="0" w:color="auto"/>
        <w:bottom w:val="none" w:sz="0" w:space="0" w:color="auto"/>
        <w:right w:val="none" w:sz="0" w:space="0" w:color="auto"/>
      </w:divBdr>
    </w:div>
    <w:div w:id="996417731">
      <w:bodyDiv w:val="1"/>
      <w:marLeft w:val="0"/>
      <w:marRight w:val="0"/>
      <w:marTop w:val="0"/>
      <w:marBottom w:val="0"/>
      <w:divBdr>
        <w:top w:val="none" w:sz="0" w:space="0" w:color="auto"/>
        <w:left w:val="none" w:sz="0" w:space="0" w:color="auto"/>
        <w:bottom w:val="none" w:sz="0" w:space="0" w:color="auto"/>
        <w:right w:val="none" w:sz="0" w:space="0" w:color="auto"/>
      </w:divBdr>
    </w:div>
    <w:div w:id="997423398">
      <w:bodyDiv w:val="1"/>
      <w:marLeft w:val="0"/>
      <w:marRight w:val="0"/>
      <w:marTop w:val="0"/>
      <w:marBottom w:val="0"/>
      <w:divBdr>
        <w:top w:val="none" w:sz="0" w:space="0" w:color="auto"/>
        <w:left w:val="none" w:sz="0" w:space="0" w:color="auto"/>
        <w:bottom w:val="none" w:sz="0" w:space="0" w:color="auto"/>
        <w:right w:val="none" w:sz="0" w:space="0" w:color="auto"/>
      </w:divBdr>
    </w:div>
    <w:div w:id="1042707565">
      <w:bodyDiv w:val="1"/>
      <w:marLeft w:val="0"/>
      <w:marRight w:val="0"/>
      <w:marTop w:val="0"/>
      <w:marBottom w:val="0"/>
      <w:divBdr>
        <w:top w:val="none" w:sz="0" w:space="0" w:color="auto"/>
        <w:left w:val="none" w:sz="0" w:space="0" w:color="auto"/>
        <w:bottom w:val="none" w:sz="0" w:space="0" w:color="auto"/>
        <w:right w:val="none" w:sz="0" w:space="0" w:color="auto"/>
      </w:divBdr>
    </w:div>
    <w:div w:id="1046224379">
      <w:bodyDiv w:val="1"/>
      <w:marLeft w:val="0"/>
      <w:marRight w:val="0"/>
      <w:marTop w:val="0"/>
      <w:marBottom w:val="0"/>
      <w:divBdr>
        <w:top w:val="none" w:sz="0" w:space="0" w:color="auto"/>
        <w:left w:val="none" w:sz="0" w:space="0" w:color="auto"/>
        <w:bottom w:val="none" w:sz="0" w:space="0" w:color="auto"/>
        <w:right w:val="none" w:sz="0" w:space="0" w:color="auto"/>
      </w:divBdr>
    </w:div>
    <w:div w:id="1050223685">
      <w:bodyDiv w:val="1"/>
      <w:marLeft w:val="0"/>
      <w:marRight w:val="0"/>
      <w:marTop w:val="0"/>
      <w:marBottom w:val="0"/>
      <w:divBdr>
        <w:top w:val="none" w:sz="0" w:space="0" w:color="auto"/>
        <w:left w:val="none" w:sz="0" w:space="0" w:color="auto"/>
        <w:bottom w:val="none" w:sz="0" w:space="0" w:color="auto"/>
        <w:right w:val="none" w:sz="0" w:space="0" w:color="auto"/>
      </w:divBdr>
    </w:div>
    <w:div w:id="1081564378">
      <w:bodyDiv w:val="1"/>
      <w:marLeft w:val="0"/>
      <w:marRight w:val="0"/>
      <w:marTop w:val="0"/>
      <w:marBottom w:val="0"/>
      <w:divBdr>
        <w:top w:val="none" w:sz="0" w:space="0" w:color="auto"/>
        <w:left w:val="none" w:sz="0" w:space="0" w:color="auto"/>
        <w:bottom w:val="none" w:sz="0" w:space="0" w:color="auto"/>
        <w:right w:val="none" w:sz="0" w:space="0" w:color="auto"/>
      </w:divBdr>
    </w:div>
    <w:div w:id="1096827546">
      <w:bodyDiv w:val="1"/>
      <w:marLeft w:val="0"/>
      <w:marRight w:val="0"/>
      <w:marTop w:val="0"/>
      <w:marBottom w:val="0"/>
      <w:divBdr>
        <w:top w:val="none" w:sz="0" w:space="0" w:color="auto"/>
        <w:left w:val="none" w:sz="0" w:space="0" w:color="auto"/>
        <w:bottom w:val="none" w:sz="0" w:space="0" w:color="auto"/>
        <w:right w:val="none" w:sz="0" w:space="0" w:color="auto"/>
      </w:divBdr>
    </w:div>
    <w:div w:id="1116487178">
      <w:bodyDiv w:val="1"/>
      <w:marLeft w:val="0"/>
      <w:marRight w:val="0"/>
      <w:marTop w:val="0"/>
      <w:marBottom w:val="0"/>
      <w:divBdr>
        <w:top w:val="none" w:sz="0" w:space="0" w:color="auto"/>
        <w:left w:val="none" w:sz="0" w:space="0" w:color="auto"/>
        <w:bottom w:val="none" w:sz="0" w:space="0" w:color="auto"/>
        <w:right w:val="none" w:sz="0" w:space="0" w:color="auto"/>
      </w:divBdr>
    </w:div>
    <w:div w:id="1146776475">
      <w:bodyDiv w:val="1"/>
      <w:marLeft w:val="0"/>
      <w:marRight w:val="0"/>
      <w:marTop w:val="0"/>
      <w:marBottom w:val="0"/>
      <w:divBdr>
        <w:top w:val="none" w:sz="0" w:space="0" w:color="auto"/>
        <w:left w:val="none" w:sz="0" w:space="0" w:color="auto"/>
        <w:bottom w:val="none" w:sz="0" w:space="0" w:color="auto"/>
        <w:right w:val="none" w:sz="0" w:space="0" w:color="auto"/>
      </w:divBdr>
    </w:div>
    <w:div w:id="1158955383">
      <w:bodyDiv w:val="1"/>
      <w:marLeft w:val="0"/>
      <w:marRight w:val="0"/>
      <w:marTop w:val="0"/>
      <w:marBottom w:val="0"/>
      <w:divBdr>
        <w:top w:val="none" w:sz="0" w:space="0" w:color="auto"/>
        <w:left w:val="none" w:sz="0" w:space="0" w:color="auto"/>
        <w:bottom w:val="none" w:sz="0" w:space="0" w:color="auto"/>
        <w:right w:val="none" w:sz="0" w:space="0" w:color="auto"/>
      </w:divBdr>
    </w:div>
    <w:div w:id="1162352872">
      <w:bodyDiv w:val="1"/>
      <w:marLeft w:val="0"/>
      <w:marRight w:val="0"/>
      <w:marTop w:val="0"/>
      <w:marBottom w:val="0"/>
      <w:divBdr>
        <w:top w:val="none" w:sz="0" w:space="0" w:color="auto"/>
        <w:left w:val="none" w:sz="0" w:space="0" w:color="auto"/>
        <w:bottom w:val="none" w:sz="0" w:space="0" w:color="auto"/>
        <w:right w:val="none" w:sz="0" w:space="0" w:color="auto"/>
      </w:divBdr>
    </w:div>
    <w:div w:id="1176579846">
      <w:bodyDiv w:val="1"/>
      <w:marLeft w:val="0"/>
      <w:marRight w:val="0"/>
      <w:marTop w:val="0"/>
      <w:marBottom w:val="0"/>
      <w:divBdr>
        <w:top w:val="none" w:sz="0" w:space="0" w:color="auto"/>
        <w:left w:val="none" w:sz="0" w:space="0" w:color="auto"/>
        <w:bottom w:val="none" w:sz="0" w:space="0" w:color="auto"/>
        <w:right w:val="none" w:sz="0" w:space="0" w:color="auto"/>
      </w:divBdr>
    </w:div>
    <w:div w:id="1197278554">
      <w:bodyDiv w:val="1"/>
      <w:marLeft w:val="0"/>
      <w:marRight w:val="0"/>
      <w:marTop w:val="0"/>
      <w:marBottom w:val="0"/>
      <w:divBdr>
        <w:top w:val="none" w:sz="0" w:space="0" w:color="auto"/>
        <w:left w:val="none" w:sz="0" w:space="0" w:color="auto"/>
        <w:bottom w:val="none" w:sz="0" w:space="0" w:color="auto"/>
        <w:right w:val="none" w:sz="0" w:space="0" w:color="auto"/>
      </w:divBdr>
    </w:div>
    <w:div w:id="1201631268">
      <w:bodyDiv w:val="1"/>
      <w:marLeft w:val="0"/>
      <w:marRight w:val="0"/>
      <w:marTop w:val="0"/>
      <w:marBottom w:val="0"/>
      <w:divBdr>
        <w:top w:val="none" w:sz="0" w:space="0" w:color="auto"/>
        <w:left w:val="none" w:sz="0" w:space="0" w:color="auto"/>
        <w:bottom w:val="none" w:sz="0" w:space="0" w:color="auto"/>
        <w:right w:val="none" w:sz="0" w:space="0" w:color="auto"/>
      </w:divBdr>
    </w:div>
    <w:div w:id="1210455529">
      <w:bodyDiv w:val="1"/>
      <w:marLeft w:val="0"/>
      <w:marRight w:val="0"/>
      <w:marTop w:val="0"/>
      <w:marBottom w:val="0"/>
      <w:divBdr>
        <w:top w:val="none" w:sz="0" w:space="0" w:color="auto"/>
        <w:left w:val="none" w:sz="0" w:space="0" w:color="auto"/>
        <w:bottom w:val="none" w:sz="0" w:space="0" w:color="auto"/>
        <w:right w:val="none" w:sz="0" w:space="0" w:color="auto"/>
      </w:divBdr>
    </w:div>
    <w:div w:id="1210456305">
      <w:bodyDiv w:val="1"/>
      <w:marLeft w:val="0"/>
      <w:marRight w:val="0"/>
      <w:marTop w:val="0"/>
      <w:marBottom w:val="0"/>
      <w:divBdr>
        <w:top w:val="none" w:sz="0" w:space="0" w:color="auto"/>
        <w:left w:val="none" w:sz="0" w:space="0" w:color="auto"/>
        <w:bottom w:val="none" w:sz="0" w:space="0" w:color="auto"/>
        <w:right w:val="none" w:sz="0" w:space="0" w:color="auto"/>
      </w:divBdr>
    </w:div>
    <w:div w:id="1256521828">
      <w:bodyDiv w:val="1"/>
      <w:marLeft w:val="0"/>
      <w:marRight w:val="0"/>
      <w:marTop w:val="0"/>
      <w:marBottom w:val="0"/>
      <w:divBdr>
        <w:top w:val="none" w:sz="0" w:space="0" w:color="auto"/>
        <w:left w:val="none" w:sz="0" w:space="0" w:color="auto"/>
        <w:bottom w:val="none" w:sz="0" w:space="0" w:color="auto"/>
        <w:right w:val="none" w:sz="0" w:space="0" w:color="auto"/>
      </w:divBdr>
    </w:div>
    <w:div w:id="1379889447">
      <w:bodyDiv w:val="1"/>
      <w:marLeft w:val="0"/>
      <w:marRight w:val="0"/>
      <w:marTop w:val="0"/>
      <w:marBottom w:val="0"/>
      <w:divBdr>
        <w:top w:val="none" w:sz="0" w:space="0" w:color="auto"/>
        <w:left w:val="none" w:sz="0" w:space="0" w:color="auto"/>
        <w:bottom w:val="none" w:sz="0" w:space="0" w:color="auto"/>
        <w:right w:val="none" w:sz="0" w:space="0" w:color="auto"/>
      </w:divBdr>
    </w:div>
    <w:div w:id="1381174077">
      <w:bodyDiv w:val="1"/>
      <w:marLeft w:val="0"/>
      <w:marRight w:val="0"/>
      <w:marTop w:val="0"/>
      <w:marBottom w:val="0"/>
      <w:divBdr>
        <w:top w:val="none" w:sz="0" w:space="0" w:color="auto"/>
        <w:left w:val="none" w:sz="0" w:space="0" w:color="auto"/>
        <w:bottom w:val="none" w:sz="0" w:space="0" w:color="auto"/>
        <w:right w:val="none" w:sz="0" w:space="0" w:color="auto"/>
      </w:divBdr>
    </w:div>
    <w:div w:id="1382365081">
      <w:bodyDiv w:val="1"/>
      <w:marLeft w:val="0"/>
      <w:marRight w:val="0"/>
      <w:marTop w:val="0"/>
      <w:marBottom w:val="0"/>
      <w:divBdr>
        <w:top w:val="none" w:sz="0" w:space="0" w:color="auto"/>
        <w:left w:val="none" w:sz="0" w:space="0" w:color="auto"/>
        <w:bottom w:val="none" w:sz="0" w:space="0" w:color="auto"/>
        <w:right w:val="none" w:sz="0" w:space="0" w:color="auto"/>
      </w:divBdr>
    </w:div>
    <w:div w:id="1403718118">
      <w:bodyDiv w:val="1"/>
      <w:marLeft w:val="0"/>
      <w:marRight w:val="0"/>
      <w:marTop w:val="0"/>
      <w:marBottom w:val="0"/>
      <w:divBdr>
        <w:top w:val="none" w:sz="0" w:space="0" w:color="auto"/>
        <w:left w:val="none" w:sz="0" w:space="0" w:color="auto"/>
        <w:bottom w:val="none" w:sz="0" w:space="0" w:color="auto"/>
        <w:right w:val="none" w:sz="0" w:space="0" w:color="auto"/>
      </w:divBdr>
    </w:div>
    <w:div w:id="1437209191">
      <w:bodyDiv w:val="1"/>
      <w:marLeft w:val="0"/>
      <w:marRight w:val="0"/>
      <w:marTop w:val="0"/>
      <w:marBottom w:val="0"/>
      <w:divBdr>
        <w:top w:val="none" w:sz="0" w:space="0" w:color="auto"/>
        <w:left w:val="none" w:sz="0" w:space="0" w:color="auto"/>
        <w:bottom w:val="none" w:sz="0" w:space="0" w:color="auto"/>
        <w:right w:val="none" w:sz="0" w:space="0" w:color="auto"/>
      </w:divBdr>
    </w:div>
    <w:div w:id="1446730958">
      <w:bodyDiv w:val="1"/>
      <w:marLeft w:val="0"/>
      <w:marRight w:val="0"/>
      <w:marTop w:val="0"/>
      <w:marBottom w:val="0"/>
      <w:divBdr>
        <w:top w:val="none" w:sz="0" w:space="0" w:color="auto"/>
        <w:left w:val="none" w:sz="0" w:space="0" w:color="auto"/>
        <w:bottom w:val="none" w:sz="0" w:space="0" w:color="auto"/>
        <w:right w:val="none" w:sz="0" w:space="0" w:color="auto"/>
      </w:divBdr>
    </w:div>
    <w:div w:id="1456677361">
      <w:bodyDiv w:val="1"/>
      <w:marLeft w:val="0"/>
      <w:marRight w:val="0"/>
      <w:marTop w:val="0"/>
      <w:marBottom w:val="0"/>
      <w:divBdr>
        <w:top w:val="none" w:sz="0" w:space="0" w:color="auto"/>
        <w:left w:val="none" w:sz="0" w:space="0" w:color="auto"/>
        <w:bottom w:val="none" w:sz="0" w:space="0" w:color="auto"/>
        <w:right w:val="none" w:sz="0" w:space="0" w:color="auto"/>
      </w:divBdr>
    </w:div>
    <w:div w:id="1499420951">
      <w:bodyDiv w:val="1"/>
      <w:marLeft w:val="0"/>
      <w:marRight w:val="0"/>
      <w:marTop w:val="0"/>
      <w:marBottom w:val="0"/>
      <w:divBdr>
        <w:top w:val="none" w:sz="0" w:space="0" w:color="auto"/>
        <w:left w:val="none" w:sz="0" w:space="0" w:color="auto"/>
        <w:bottom w:val="none" w:sz="0" w:space="0" w:color="auto"/>
        <w:right w:val="none" w:sz="0" w:space="0" w:color="auto"/>
      </w:divBdr>
    </w:div>
    <w:div w:id="1506819972">
      <w:bodyDiv w:val="1"/>
      <w:marLeft w:val="0"/>
      <w:marRight w:val="0"/>
      <w:marTop w:val="0"/>
      <w:marBottom w:val="0"/>
      <w:divBdr>
        <w:top w:val="none" w:sz="0" w:space="0" w:color="auto"/>
        <w:left w:val="none" w:sz="0" w:space="0" w:color="auto"/>
        <w:bottom w:val="none" w:sz="0" w:space="0" w:color="auto"/>
        <w:right w:val="none" w:sz="0" w:space="0" w:color="auto"/>
      </w:divBdr>
    </w:div>
    <w:div w:id="1516769958">
      <w:bodyDiv w:val="1"/>
      <w:marLeft w:val="0"/>
      <w:marRight w:val="0"/>
      <w:marTop w:val="0"/>
      <w:marBottom w:val="0"/>
      <w:divBdr>
        <w:top w:val="none" w:sz="0" w:space="0" w:color="auto"/>
        <w:left w:val="none" w:sz="0" w:space="0" w:color="auto"/>
        <w:bottom w:val="none" w:sz="0" w:space="0" w:color="auto"/>
        <w:right w:val="none" w:sz="0" w:space="0" w:color="auto"/>
      </w:divBdr>
    </w:div>
    <w:div w:id="1528908466">
      <w:bodyDiv w:val="1"/>
      <w:marLeft w:val="0"/>
      <w:marRight w:val="0"/>
      <w:marTop w:val="0"/>
      <w:marBottom w:val="0"/>
      <w:divBdr>
        <w:top w:val="none" w:sz="0" w:space="0" w:color="auto"/>
        <w:left w:val="none" w:sz="0" w:space="0" w:color="auto"/>
        <w:bottom w:val="none" w:sz="0" w:space="0" w:color="auto"/>
        <w:right w:val="none" w:sz="0" w:space="0" w:color="auto"/>
      </w:divBdr>
    </w:div>
    <w:div w:id="1548180486">
      <w:bodyDiv w:val="1"/>
      <w:marLeft w:val="0"/>
      <w:marRight w:val="0"/>
      <w:marTop w:val="0"/>
      <w:marBottom w:val="0"/>
      <w:divBdr>
        <w:top w:val="none" w:sz="0" w:space="0" w:color="auto"/>
        <w:left w:val="none" w:sz="0" w:space="0" w:color="auto"/>
        <w:bottom w:val="none" w:sz="0" w:space="0" w:color="auto"/>
        <w:right w:val="none" w:sz="0" w:space="0" w:color="auto"/>
      </w:divBdr>
    </w:div>
    <w:div w:id="1555267244">
      <w:bodyDiv w:val="1"/>
      <w:marLeft w:val="0"/>
      <w:marRight w:val="0"/>
      <w:marTop w:val="0"/>
      <w:marBottom w:val="0"/>
      <w:divBdr>
        <w:top w:val="none" w:sz="0" w:space="0" w:color="auto"/>
        <w:left w:val="none" w:sz="0" w:space="0" w:color="auto"/>
        <w:bottom w:val="none" w:sz="0" w:space="0" w:color="auto"/>
        <w:right w:val="none" w:sz="0" w:space="0" w:color="auto"/>
      </w:divBdr>
      <w:divsChild>
        <w:div w:id="16082771">
          <w:marLeft w:val="446"/>
          <w:marRight w:val="0"/>
          <w:marTop w:val="0"/>
          <w:marBottom w:val="0"/>
          <w:divBdr>
            <w:top w:val="none" w:sz="0" w:space="0" w:color="auto"/>
            <w:left w:val="none" w:sz="0" w:space="0" w:color="auto"/>
            <w:bottom w:val="none" w:sz="0" w:space="0" w:color="auto"/>
            <w:right w:val="none" w:sz="0" w:space="0" w:color="auto"/>
          </w:divBdr>
        </w:div>
        <w:div w:id="369841864">
          <w:marLeft w:val="446"/>
          <w:marRight w:val="0"/>
          <w:marTop w:val="0"/>
          <w:marBottom w:val="0"/>
          <w:divBdr>
            <w:top w:val="none" w:sz="0" w:space="0" w:color="auto"/>
            <w:left w:val="none" w:sz="0" w:space="0" w:color="auto"/>
            <w:bottom w:val="none" w:sz="0" w:space="0" w:color="auto"/>
            <w:right w:val="none" w:sz="0" w:space="0" w:color="auto"/>
          </w:divBdr>
        </w:div>
        <w:div w:id="500312196">
          <w:marLeft w:val="446"/>
          <w:marRight w:val="0"/>
          <w:marTop w:val="0"/>
          <w:marBottom w:val="0"/>
          <w:divBdr>
            <w:top w:val="none" w:sz="0" w:space="0" w:color="auto"/>
            <w:left w:val="none" w:sz="0" w:space="0" w:color="auto"/>
            <w:bottom w:val="none" w:sz="0" w:space="0" w:color="auto"/>
            <w:right w:val="none" w:sz="0" w:space="0" w:color="auto"/>
          </w:divBdr>
        </w:div>
        <w:div w:id="693192505">
          <w:marLeft w:val="446"/>
          <w:marRight w:val="0"/>
          <w:marTop w:val="0"/>
          <w:marBottom w:val="0"/>
          <w:divBdr>
            <w:top w:val="none" w:sz="0" w:space="0" w:color="auto"/>
            <w:left w:val="none" w:sz="0" w:space="0" w:color="auto"/>
            <w:bottom w:val="none" w:sz="0" w:space="0" w:color="auto"/>
            <w:right w:val="none" w:sz="0" w:space="0" w:color="auto"/>
          </w:divBdr>
        </w:div>
        <w:div w:id="1029527438">
          <w:marLeft w:val="446"/>
          <w:marRight w:val="0"/>
          <w:marTop w:val="0"/>
          <w:marBottom w:val="0"/>
          <w:divBdr>
            <w:top w:val="none" w:sz="0" w:space="0" w:color="auto"/>
            <w:left w:val="none" w:sz="0" w:space="0" w:color="auto"/>
            <w:bottom w:val="none" w:sz="0" w:space="0" w:color="auto"/>
            <w:right w:val="none" w:sz="0" w:space="0" w:color="auto"/>
          </w:divBdr>
        </w:div>
      </w:divsChild>
    </w:div>
    <w:div w:id="1579097531">
      <w:bodyDiv w:val="1"/>
      <w:marLeft w:val="0"/>
      <w:marRight w:val="0"/>
      <w:marTop w:val="0"/>
      <w:marBottom w:val="0"/>
      <w:divBdr>
        <w:top w:val="none" w:sz="0" w:space="0" w:color="auto"/>
        <w:left w:val="none" w:sz="0" w:space="0" w:color="auto"/>
        <w:bottom w:val="none" w:sz="0" w:space="0" w:color="auto"/>
        <w:right w:val="none" w:sz="0" w:space="0" w:color="auto"/>
      </w:divBdr>
    </w:div>
    <w:div w:id="1584991543">
      <w:bodyDiv w:val="1"/>
      <w:marLeft w:val="0"/>
      <w:marRight w:val="0"/>
      <w:marTop w:val="0"/>
      <w:marBottom w:val="0"/>
      <w:divBdr>
        <w:top w:val="none" w:sz="0" w:space="0" w:color="auto"/>
        <w:left w:val="none" w:sz="0" w:space="0" w:color="auto"/>
        <w:bottom w:val="none" w:sz="0" w:space="0" w:color="auto"/>
        <w:right w:val="none" w:sz="0" w:space="0" w:color="auto"/>
      </w:divBdr>
    </w:div>
    <w:div w:id="1590502283">
      <w:bodyDiv w:val="1"/>
      <w:marLeft w:val="0"/>
      <w:marRight w:val="0"/>
      <w:marTop w:val="0"/>
      <w:marBottom w:val="0"/>
      <w:divBdr>
        <w:top w:val="none" w:sz="0" w:space="0" w:color="auto"/>
        <w:left w:val="none" w:sz="0" w:space="0" w:color="auto"/>
        <w:bottom w:val="none" w:sz="0" w:space="0" w:color="auto"/>
        <w:right w:val="none" w:sz="0" w:space="0" w:color="auto"/>
      </w:divBdr>
      <w:divsChild>
        <w:div w:id="649865625">
          <w:marLeft w:val="446"/>
          <w:marRight w:val="0"/>
          <w:marTop w:val="0"/>
          <w:marBottom w:val="0"/>
          <w:divBdr>
            <w:top w:val="none" w:sz="0" w:space="0" w:color="auto"/>
            <w:left w:val="none" w:sz="0" w:space="0" w:color="auto"/>
            <w:bottom w:val="none" w:sz="0" w:space="0" w:color="auto"/>
            <w:right w:val="none" w:sz="0" w:space="0" w:color="auto"/>
          </w:divBdr>
        </w:div>
        <w:div w:id="1026059502">
          <w:marLeft w:val="446"/>
          <w:marRight w:val="0"/>
          <w:marTop w:val="0"/>
          <w:marBottom w:val="0"/>
          <w:divBdr>
            <w:top w:val="none" w:sz="0" w:space="0" w:color="auto"/>
            <w:left w:val="none" w:sz="0" w:space="0" w:color="auto"/>
            <w:bottom w:val="none" w:sz="0" w:space="0" w:color="auto"/>
            <w:right w:val="none" w:sz="0" w:space="0" w:color="auto"/>
          </w:divBdr>
        </w:div>
        <w:div w:id="1852530370">
          <w:marLeft w:val="446"/>
          <w:marRight w:val="0"/>
          <w:marTop w:val="0"/>
          <w:marBottom w:val="0"/>
          <w:divBdr>
            <w:top w:val="none" w:sz="0" w:space="0" w:color="auto"/>
            <w:left w:val="none" w:sz="0" w:space="0" w:color="auto"/>
            <w:bottom w:val="none" w:sz="0" w:space="0" w:color="auto"/>
            <w:right w:val="none" w:sz="0" w:space="0" w:color="auto"/>
          </w:divBdr>
        </w:div>
      </w:divsChild>
    </w:div>
    <w:div w:id="1592082678">
      <w:bodyDiv w:val="1"/>
      <w:marLeft w:val="0"/>
      <w:marRight w:val="0"/>
      <w:marTop w:val="0"/>
      <w:marBottom w:val="0"/>
      <w:divBdr>
        <w:top w:val="none" w:sz="0" w:space="0" w:color="auto"/>
        <w:left w:val="none" w:sz="0" w:space="0" w:color="auto"/>
        <w:bottom w:val="none" w:sz="0" w:space="0" w:color="auto"/>
        <w:right w:val="none" w:sz="0" w:space="0" w:color="auto"/>
      </w:divBdr>
    </w:div>
    <w:div w:id="1663925560">
      <w:bodyDiv w:val="1"/>
      <w:marLeft w:val="0"/>
      <w:marRight w:val="0"/>
      <w:marTop w:val="0"/>
      <w:marBottom w:val="0"/>
      <w:divBdr>
        <w:top w:val="none" w:sz="0" w:space="0" w:color="auto"/>
        <w:left w:val="none" w:sz="0" w:space="0" w:color="auto"/>
        <w:bottom w:val="none" w:sz="0" w:space="0" w:color="auto"/>
        <w:right w:val="none" w:sz="0" w:space="0" w:color="auto"/>
      </w:divBdr>
    </w:div>
    <w:div w:id="1684086323">
      <w:bodyDiv w:val="1"/>
      <w:marLeft w:val="0"/>
      <w:marRight w:val="0"/>
      <w:marTop w:val="0"/>
      <w:marBottom w:val="0"/>
      <w:divBdr>
        <w:top w:val="none" w:sz="0" w:space="0" w:color="auto"/>
        <w:left w:val="none" w:sz="0" w:space="0" w:color="auto"/>
        <w:bottom w:val="none" w:sz="0" w:space="0" w:color="auto"/>
        <w:right w:val="none" w:sz="0" w:space="0" w:color="auto"/>
      </w:divBdr>
    </w:div>
    <w:div w:id="1706442809">
      <w:bodyDiv w:val="1"/>
      <w:marLeft w:val="0"/>
      <w:marRight w:val="0"/>
      <w:marTop w:val="0"/>
      <w:marBottom w:val="0"/>
      <w:divBdr>
        <w:top w:val="none" w:sz="0" w:space="0" w:color="auto"/>
        <w:left w:val="none" w:sz="0" w:space="0" w:color="auto"/>
        <w:bottom w:val="none" w:sz="0" w:space="0" w:color="auto"/>
        <w:right w:val="none" w:sz="0" w:space="0" w:color="auto"/>
      </w:divBdr>
    </w:div>
    <w:div w:id="1735817497">
      <w:bodyDiv w:val="1"/>
      <w:marLeft w:val="0"/>
      <w:marRight w:val="0"/>
      <w:marTop w:val="0"/>
      <w:marBottom w:val="0"/>
      <w:divBdr>
        <w:top w:val="none" w:sz="0" w:space="0" w:color="auto"/>
        <w:left w:val="none" w:sz="0" w:space="0" w:color="auto"/>
        <w:bottom w:val="none" w:sz="0" w:space="0" w:color="auto"/>
        <w:right w:val="none" w:sz="0" w:space="0" w:color="auto"/>
      </w:divBdr>
    </w:div>
    <w:div w:id="1834907402">
      <w:bodyDiv w:val="1"/>
      <w:marLeft w:val="0"/>
      <w:marRight w:val="0"/>
      <w:marTop w:val="0"/>
      <w:marBottom w:val="0"/>
      <w:divBdr>
        <w:top w:val="none" w:sz="0" w:space="0" w:color="auto"/>
        <w:left w:val="none" w:sz="0" w:space="0" w:color="auto"/>
        <w:bottom w:val="none" w:sz="0" w:space="0" w:color="auto"/>
        <w:right w:val="none" w:sz="0" w:space="0" w:color="auto"/>
      </w:divBdr>
    </w:div>
    <w:div w:id="1854803028">
      <w:bodyDiv w:val="1"/>
      <w:marLeft w:val="0"/>
      <w:marRight w:val="0"/>
      <w:marTop w:val="0"/>
      <w:marBottom w:val="0"/>
      <w:divBdr>
        <w:top w:val="none" w:sz="0" w:space="0" w:color="auto"/>
        <w:left w:val="none" w:sz="0" w:space="0" w:color="auto"/>
        <w:bottom w:val="none" w:sz="0" w:space="0" w:color="auto"/>
        <w:right w:val="none" w:sz="0" w:space="0" w:color="auto"/>
      </w:divBdr>
    </w:div>
    <w:div w:id="1885830957">
      <w:bodyDiv w:val="1"/>
      <w:marLeft w:val="0"/>
      <w:marRight w:val="0"/>
      <w:marTop w:val="0"/>
      <w:marBottom w:val="0"/>
      <w:divBdr>
        <w:top w:val="none" w:sz="0" w:space="0" w:color="auto"/>
        <w:left w:val="none" w:sz="0" w:space="0" w:color="auto"/>
        <w:bottom w:val="none" w:sz="0" w:space="0" w:color="auto"/>
        <w:right w:val="none" w:sz="0" w:space="0" w:color="auto"/>
      </w:divBdr>
    </w:div>
    <w:div w:id="1895845653">
      <w:bodyDiv w:val="1"/>
      <w:marLeft w:val="0"/>
      <w:marRight w:val="0"/>
      <w:marTop w:val="0"/>
      <w:marBottom w:val="0"/>
      <w:divBdr>
        <w:top w:val="none" w:sz="0" w:space="0" w:color="auto"/>
        <w:left w:val="none" w:sz="0" w:space="0" w:color="auto"/>
        <w:bottom w:val="none" w:sz="0" w:space="0" w:color="auto"/>
        <w:right w:val="none" w:sz="0" w:space="0" w:color="auto"/>
      </w:divBdr>
    </w:div>
    <w:div w:id="1917981568">
      <w:bodyDiv w:val="1"/>
      <w:marLeft w:val="0"/>
      <w:marRight w:val="0"/>
      <w:marTop w:val="0"/>
      <w:marBottom w:val="0"/>
      <w:divBdr>
        <w:top w:val="none" w:sz="0" w:space="0" w:color="auto"/>
        <w:left w:val="none" w:sz="0" w:space="0" w:color="auto"/>
        <w:bottom w:val="none" w:sz="0" w:space="0" w:color="auto"/>
        <w:right w:val="none" w:sz="0" w:space="0" w:color="auto"/>
      </w:divBdr>
    </w:div>
    <w:div w:id="1944073284">
      <w:bodyDiv w:val="1"/>
      <w:marLeft w:val="0"/>
      <w:marRight w:val="0"/>
      <w:marTop w:val="0"/>
      <w:marBottom w:val="0"/>
      <w:divBdr>
        <w:top w:val="none" w:sz="0" w:space="0" w:color="auto"/>
        <w:left w:val="none" w:sz="0" w:space="0" w:color="auto"/>
        <w:bottom w:val="none" w:sz="0" w:space="0" w:color="auto"/>
        <w:right w:val="none" w:sz="0" w:space="0" w:color="auto"/>
      </w:divBdr>
    </w:div>
    <w:div w:id="1946960606">
      <w:bodyDiv w:val="1"/>
      <w:marLeft w:val="0"/>
      <w:marRight w:val="0"/>
      <w:marTop w:val="0"/>
      <w:marBottom w:val="0"/>
      <w:divBdr>
        <w:top w:val="none" w:sz="0" w:space="0" w:color="auto"/>
        <w:left w:val="none" w:sz="0" w:space="0" w:color="auto"/>
        <w:bottom w:val="none" w:sz="0" w:space="0" w:color="auto"/>
        <w:right w:val="none" w:sz="0" w:space="0" w:color="auto"/>
      </w:divBdr>
    </w:div>
    <w:div w:id="1966694524">
      <w:bodyDiv w:val="1"/>
      <w:marLeft w:val="0"/>
      <w:marRight w:val="0"/>
      <w:marTop w:val="0"/>
      <w:marBottom w:val="0"/>
      <w:divBdr>
        <w:top w:val="none" w:sz="0" w:space="0" w:color="auto"/>
        <w:left w:val="none" w:sz="0" w:space="0" w:color="auto"/>
        <w:bottom w:val="none" w:sz="0" w:space="0" w:color="auto"/>
        <w:right w:val="none" w:sz="0" w:space="0" w:color="auto"/>
      </w:divBdr>
    </w:div>
    <w:div w:id="1996492774">
      <w:bodyDiv w:val="1"/>
      <w:marLeft w:val="0"/>
      <w:marRight w:val="0"/>
      <w:marTop w:val="0"/>
      <w:marBottom w:val="0"/>
      <w:divBdr>
        <w:top w:val="none" w:sz="0" w:space="0" w:color="auto"/>
        <w:left w:val="none" w:sz="0" w:space="0" w:color="auto"/>
        <w:bottom w:val="none" w:sz="0" w:space="0" w:color="auto"/>
        <w:right w:val="none" w:sz="0" w:space="0" w:color="auto"/>
      </w:divBdr>
    </w:div>
    <w:div w:id="1996647259">
      <w:bodyDiv w:val="1"/>
      <w:marLeft w:val="0"/>
      <w:marRight w:val="0"/>
      <w:marTop w:val="0"/>
      <w:marBottom w:val="0"/>
      <w:divBdr>
        <w:top w:val="none" w:sz="0" w:space="0" w:color="auto"/>
        <w:left w:val="none" w:sz="0" w:space="0" w:color="auto"/>
        <w:bottom w:val="none" w:sz="0" w:space="0" w:color="auto"/>
        <w:right w:val="none" w:sz="0" w:space="0" w:color="auto"/>
      </w:divBdr>
    </w:div>
    <w:div w:id="2015182907">
      <w:bodyDiv w:val="1"/>
      <w:marLeft w:val="0"/>
      <w:marRight w:val="0"/>
      <w:marTop w:val="0"/>
      <w:marBottom w:val="0"/>
      <w:divBdr>
        <w:top w:val="none" w:sz="0" w:space="0" w:color="auto"/>
        <w:left w:val="none" w:sz="0" w:space="0" w:color="auto"/>
        <w:bottom w:val="none" w:sz="0" w:space="0" w:color="auto"/>
        <w:right w:val="none" w:sz="0" w:space="0" w:color="auto"/>
      </w:divBdr>
    </w:div>
    <w:div w:id="2064981855">
      <w:bodyDiv w:val="1"/>
      <w:marLeft w:val="0"/>
      <w:marRight w:val="0"/>
      <w:marTop w:val="0"/>
      <w:marBottom w:val="0"/>
      <w:divBdr>
        <w:top w:val="none" w:sz="0" w:space="0" w:color="auto"/>
        <w:left w:val="none" w:sz="0" w:space="0" w:color="auto"/>
        <w:bottom w:val="none" w:sz="0" w:space="0" w:color="auto"/>
        <w:right w:val="none" w:sz="0" w:space="0" w:color="auto"/>
      </w:divBdr>
    </w:div>
    <w:div w:id="2089884754">
      <w:bodyDiv w:val="1"/>
      <w:marLeft w:val="0"/>
      <w:marRight w:val="0"/>
      <w:marTop w:val="0"/>
      <w:marBottom w:val="0"/>
      <w:divBdr>
        <w:top w:val="none" w:sz="0" w:space="0" w:color="auto"/>
        <w:left w:val="none" w:sz="0" w:space="0" w:color="auto"/>
        <w:bottom w:val="none" w:sz="0" w:space="0" w:color="auto"/>
        <w:right w:val="none" w:sz="0" w:space="0" w:color="auto"/>
      </w:divBdr>
    </w:div>
    <w:div w:id="2105563770">
      <w:bodyDiv w:val="1"/>
      <w:marLeft w:val="0"/>
      <w:marRight w:val="0"/>
      <w:marTop w:val="0"/>
      <w:marBottom w:val="0"/>
      <w:divBdr>
        <w:top w:val="none" w:sz="0" w:space="0" w:color="auto"/>
        <w:left w:val="none" w:sz="0" w:space="0" w:color="auto"/>
        <w:bottom w:val="none" w:sz="0" w:space="0" w:color="auto"/>
        <w:right w:val="none" w:sz="0" w:space="0" w:color="auto"/>
      </w:divBdr>
    </w:div>
    <w:div w:id="2109111399">
      <w:bodyDiv w:val="1"/>
      <w:marLeft w:val="0"/>
      <w:marRight w:val="0"/>
      <w:marTop w:val="0"/>
      <w:marBottom w:val="0"/>
      <w:divBdr>
        <w:top w:val="none" w:sz="0" w:space="0" w:color="auto"/>
        <w:left w:val="none" w:sz="0" w:space="0" w:color="auto"/>
        <w:bottom w:val="none" w:sz="0" w:space="0" w:color="auto"/>
        <w:right w:val="none" w:sz="0" w:space="0" w:color="auto"/>
      </w:divBdr>
    </w:div>
    <w:div w:id="2115056380">
      <w:bodyDiv w:val="1"/>
      <w:marLeft w:val="0"/>
      <w:marRight w:val="0"/>
      <w:marTop w:val="0"/>
      <w:marBottom w:val="0"/>
      <w:divBdr>
        <w:top w:val="none" w:sz="0" w:space="0" w:color="auto"/>
        <w:left w:val="none" w:sz="0" w:space="0" w:color="auto"/>
        <w:bottom w:val="none" w:sz="0" w:space="0" w:color="auto"/>
        <w:right w:val="none" w:sz="0" w:space="0" w:color="auto"/>
      </w:divBdr>
    </w:div>
    <w:div w:id="2131394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Assigned_x0020_To0 xmlns="1ce9d2a9-61f5-49d2-8fd3-28d35be727af">
      <UserInfo>
        <DisplayName>UFPL ADM assign</DisplayName>
        <AccountId>17525</AccountId>
        <AccountType/>
      </UserInfo>
    </Assigned_x0020_To0>
    <EmailTo xmlns="http://schemas.microsoft.com/sharepoint/v3" xsi:nil="true"/>
    <Facility xmlns="1ce9d2a9-61f5-49d2-8fd3-28d35be727af">UFPL</Facility>
    <EmailHeaders xmlns="http://schemas.microsoft.com/sharepoint/v4" xsi:nil="true"/>
    <Watchers xmlns="1ce9d2a9-61f5-49d2-8fd3-28d35be727af">
      <UserInfo>
        <DisplayName>UFPL-All no STH</DisplayName>
        <AccountId>17449</AccountId>
        <AccountType/>
      </UserInfo>
    </Watchers>
    <CAP_x0020_mock_x0020_deficiency xmlns="1ce9d2a9-61f5-49d2-8fd3-28d35be727af">false</CAP_x0020_mock_x0020_deficiency>
    <KickoffAuthNotify xmlns="1ce9d2a9-61f5-49d2-8fd3-28d35be727af">false</KickoffAuthNotify>
    <EmailSender xmlns="http://schemas.microsoft.com/sharepoint/v3" xsi:nil="true"/>
    <EmailFrom xmlns="http://schemas.microsoft.com/sharepoint/v3" xsi:nil="true"/>
    <Document_x0020_Status xmlns="1ce9d2a9-61f5-49d2-8fd3-28d35be727af" xsi:nil="true"/>
    <Approvers xmlns="1ce9d2a9-61f5-49d2-8fd3-28d35be727af">
      <UserInfo>
        <DisplayName>UFPL-Admin Appr</DisplayName>
        <AccountId>17488</AccountId>
        <AccountType/>
      </UserInfo>
    </Approvers>
    <EmailSubject xmlns="http://schemas.microsoft.com/sharepoint/v3" xsi:nil="true"/>
    <ReviewInterval xmlns="1ce9d2a9-61f5-49d2-8fd3-28d35be727af">(no reminders)</ReviewInterval>
    <Description0 xmlns="1ce9d2a9-61f5-49d2-8fd3-28d35be727af">Procedure template with UF Health logo</Description0>
    <KickoffVerifyNotifcation xmlns="1ce9d2a9-61f5-49d2-8fd3-28d35be727af">false</KickoffVerifyNotifcation>
    <CAP_x0020_Checklist_x0020_Items_x0020_new xmlns="1ce9d2a9-61f5-49d2-8fd3-28d35be727af"/>
    <Reviewed xmlns="1ce9d2a9-61f5-49d2-8fd3-28d35be727af" xsi:nil="true"/>
    <CAP_x0020_Readiness_x0020_Status xmlns="1ce9d2a9-61f5-49d2-8fd3-28d35be727af">Green</CAP_x0020_Readiness_x0020_Status>
    <PeriodicAuthInterval xmlns="1ce9d2a9-61f5-49d2-8fd3-28d35be727af">(no reminders)</PeriodicAuthInterval>
    <EmailCc xmlns="http://schemas.microsoft.com/sharepoint/v3" xsi:nil="true"/>
    <ReviewLog xmlns="1ce9d2a9-61f5-49d2-8fd3-28d35be727af" xsi:nil="true"/>
    <LastPeriodicAuth xmlns="1ce9d2a9-61f5-49d2-8fd3-28d35be727af" xsi:nil="true"/>
    <Lab_x0020_Section xmlns="1ce9d2a9-61f5-49d2-8fd3-28d35be727af">
      <Value>Lab-wide</Value>
    </Lab_x0020_Section>
    <Document_x0020_Type xmlns="1ce9d2a9-61f5-49d2-8fd3-28d35be727af" xsi:nil="true"/>
    <IT_x002d_System xmlns="1ce9d2a9-61f5-49d2-8fd3-28d35be727af" xsi:nil="true"/>
    <BioR_x0020_Area xmlns="1ce9d2a9-61f5-49d2-8fd3-28d35be727af" xsi:nil="true"/>
    <TaxCatchAll xmlns="f8e60803-8afb-4182-93b8-8a22b22004fe"/>
    <_dlc_DocId xmlns="f8e60803-8afb-4182-93b8-8a22b22004fe">UFAHCSP-4597-1464</_dlc_DocId>
    <_dlc_DocIdUrl xmlns="f8e60803-8afb-4182-93b8-8a22b22004fe">
      <Url>https://intranet.ahc.ufl.edu/wwa/Colleges/com/pathoimmunlab/UFPathLabs/QMS/_layouts/DocIdRedir.aspx?ID=UFAHCSP-4597-1464</Url>
      <Description>UFAHCSP-4597-1464</Description>
    </_dlc_DocIdUrl>
    <AuthReminder xmlns="1ce9d2a9-61f5-49d2-8fd3-28d35be727af" xsi:nil="true"/>
    <VerifyReminder xmlns="1ce9d2a9-61f5-49d2-8fd3-28d35be727af" xsi:nil="true"/>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6244DBBACB7784D909A1970828B2F5D" ma:contentTypeVersion="94" ma:contentTypeDescription="Create a new document." ma:contentTypeScope="" ma:versionID="f1cea793be4d650dc1f67ead5374f8e2">
  <xsd:schema xmlns:xsd="http://www.w3.org/2001/XMLSchema" xmlns:xs="http://www.w3.org/2001/XMLSchema" xmlns:p="http://schemas.microsoft.com/office/2006/metadata/properties" xmlns:ns1="http://schemas.microsoft.com/sharepoint/v3" xmlns:ns2="1ce9d2a9-61f5-49d2-8fd3-28d35be727af" xmlns:ns3="http://schemas.microsoft.com/sharepoint/v4" xmlns:ns4="f8e60803-8afb-4182-93b8-8a22b22004fe" targetNamespace="http://schemas.microsoft.com/office/2006/metadata/properties" ma:root="true" ma:fieldsID="6714aa3451f08c660ca1a3ce5b3d7a74" ns1:_="" ns2:_="" ns3:_="" ns4:_="">
    <xsd:import namespace="http://schemas.microsoft.com/sharepoint/v3"/>
    <xsd:import namespace="1ce9d2a9-61f5-49d2-8fd3-28d35be727af"/>
    <xsd:import namespace="http://schemas.microsoft.com/sharepoint/v4"/>
    <xsd:import namespace="f8e60803-8afb-4182-93b8-8a22b22004fe"/>
    <xsd:element name="properties">
      <xsd:complexType>
        <xsd:sequence>
          <xsd:element name="documentManagement">
            <xsd:complexType>
              <xsd:all>
                <xsd:element ref="ns2:Facility"/>
                <xsd:element ref="ns2:Assigned_x0020_To0"/>
                <xsd:element ref="ns2:Description0" minOccurs="0"/>
                <xsd:element ref="ns1:EmailSender" minOccurs="0"/>
                <xsd:element ref="ns1:EmailTo" minOccurs="0"/>
                <xsd:element ref="ns1:EmailCc" minOccurs="0"/>
                <xsd:element ref="ns1:EmailFrom" minOccurs="0"/>
                <xsd:element ref="ns1:EmailSubject" minOccurs="0"/>
                <xsd:element ref="ns3:EmailHeaders" minOccurs="0"/>
                <xsd:element ref="ns2:Watchers" minOccurs="0"/>
                <xsd:element ref="ns2:Approvers" minOccurs="0"/>
                <xsd:element ref="ns2:CAP_x0020_Checklist_x0020_Items_x0020_new" minOccurs="0"/>
                <xsd:element ref="ns2:Reviewed" minOccurs="0"/>
                <xsd:element ref="ns2:ReviewInterval" minOccurs="0"/>
                <xsd:element ref="ns2:ReviewLog" minOccurs="0"/>
                <xsd:element ref="ns2:PeriodicAuthInterval" minOccurs="0"/>
                <xsd:element ref="ns2:LastPeriodicAuth" minOccurs="0"/>
                <xsd:element ref="ns2:Document_x0020_Status" minOccurs="0"/>
                <xsd:element ref="ns2:KickoffAuthNotify" minOccurs="0"/>
                <xsd:element ref="ns2:KickoffVerifyNotifcation" minOccurs="0"/>
                <xsd:element ref="ns2:CAP_x0020_Readiness_x0020_Status" minOccurs="0"/>
                <xsd:element ref="ns2:CAP_x0020_mock_x0020_deficiency" minOccurs="0"/>
                <xsd:element ref="ns2:Lab_x0020_Section" minOccurs="0"/>
                <xsd:element ref="ns2:BioR_x0020_Area" minOccurs="0"/>
                <xsd:element ref="ns2:Document_x0020_Type" minOccurs="0"/>
                <xsd:element ref="ns2:IT_x002d_System" minOccurs="0"/>
                <xsd:element ref="ns4:TaxCatchAll" minOccurs="0"/>
                <xsd:element ref="ns4:_dlc_DocId" minOccurs="0"/>
                <xsd:element ref="ns4:_dlc_DocIdUrl" minOccurs="0"/>
                <xsd:element ref="ns4:_dlc_DocIdPersistId" minOccurs="0"/>
                <xsd:element ref="ns2:AuthReminder" minOccurs="0"/>
                <xsd:element ref="ns2:VerifyReminder" minOccurs="0"/>
                <xsd:element ref="ns1:_dlc_Exempt" minOccurs="0"/>
                <xsd:element ref="ns1:_dlc_ExpireDateSaved" minOccurs="0"/>
                <xsd:element ref="ns1:_dlc_Expire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EmailSender" ma:index="5" nillable="true" ma:displayName="E-Mail Sender" ma:hidden="true" ma:internalName="EmailSender">
      <xsd:simpleType>
        <xsd:restriction base="dms:Note">
          <xsd:maxLength value="255"/>
        </xsd:restriction>
      </xsd:simpleType>
    </xsd:element>
    <xsd:element name="EmailTo" ma:index="6" nillable="true" ma:displayName="E-Mail To" ma:hidden="true" ma:internalName="EmailTo">
      <xsd:simpleType>
        <xsd:restriction base="dms:Note">
          <xsd:maxLength value="255"/>
        </xsd:restriction>
      </xsd:simpleType>
    </xsd:element>
    <xsd:element name="EmailCc" ma:index="7" nillable="true" ma:displayName="E-Mail Cc" ma:hidden="true" ma:internalName="EmailCc">
      <xsd:simpleType>
        <xsd:restriction base="dms:Note">
          <xsd:maxLength value="255"/>
        </xsd:restriction>
      </xsd:simpleType>
    </xsd:element>
    <xsd:element name="EmailFrom" ma:index="8" nillable="true" ma:displayName="E-Mail From" ma:hidden="true" ma:internalName="EmailFrom">
      <xsd:simpleType>
        <xsd:restriction base="dms:Text"/>
      </xsd:simpleType>
    </xsd:element>
    <xsd:element name="EmailSubject" ma:index="9" nillable="true" ma:displayName="E-Mail Subject" ma:hidden="true" ma:internalName="EmailSubject">
      <xsd:simpleType>
        <xsd:restriction base="dms:Text"/>
      </xsd:simpleType>
    </xsd:element>
    <xsd:element name="_dlc_Exempt" ma:index="51" nillable="true" ma:displayName="Exempt from Policy" ma:hidden="true" ma:internalName="_dlc_Exempt" ma:readOnly="true">
      <xsd:simpleType>
        <xsd:restriction base="dms:Unknown"/>
      </xsd:simpleType>
    </xsd:element>
    <xsd:element name="_dlc_ExpireDateSaved" ma:index="52" nillable="true" ma:displayName="Original Expiration Date" ma:hidden="true" ma:internalName="_dlc_ExpireDateSaved" ma:readOnly="true">
      <xsd:simpleType>
        <xsd:restriction base="dms:DateTime"/>
      </xsd:simpleType>
    </xsd:element>
    <xsd:element name="_dlc_ExpireDate" ma:index="53" nillable="true" ma:displayName="Expiration Date" ma:description="" ma:hidden="true" ma:indexed="true" ma:internalName="_dlc_ExpireDat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1ce9d2a9-61f5-49d2-8fd3-28d35be727af" elementFormDefault="qualified">
    <xsd:import namespace="http://schemas.microsoft.com/office/2006/documentManagement/types"/>
    <xsd:import namespace="http://schemas.microsoft.com/office/infopath/2007/PartnerControls"/>
    <xsd:element name="Facility" ma:index="1" ma:displayName="Facility" ma:default="UFPL" ma:format="RadioButtons" ma:internalName="Facility">
      <xsd:simpleType>
        <xsd:restriction base="dms:Choice">
          <xsd:enumeration value="UFPL"/>
          <xsd:enumeration value="BioR"/>
        </xsd:restriction>
      </xsd:simpleType>
    </xsd:element>
    <xsd:element name="Assigned_x0020_To0" ma:index="2" ma:displayName="Assigned To" ma:list="UserInfo" ma:SearchPeopleOnly="false" ma:SharePointGroup="0" ma:internalName="Assigned_x0020_To0" ma:showField="Title">
      <xsd:complexType>
        <xsd:complexContent>
          <xsd:extension base="dms:UserMulti">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element name="Description0" ma:index="3" nillable="true" ma:displayName="Description" ma:internalName="Description0">
      <xsd:simpleType>
        <xsd:restriction base="dms:Note">
          <xsd:maxLength value="255"/>
        </xsd:restriction>
      </xsd:simpleType>
    </xsd:element>
    <xsd:element name="Watchers" ma:index="11" nillable="true" ma:displayName="Watchers" ma:list="UserInfo" ma:SearchPeopleOnly="false" ma:SharePointGroup="0" ma:internalName="Watchers"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rs" ma:index="12" nillable="true" ma:displayName="Approvers" ma:list="UserInfo" ma:SearchPeopleOnly="false" ma:SharePointGroup="0" ma:internalName="Approvers"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P_x0020_Checklist_x0020_Items_x0020_new" ma:index="13" nillable="true" ma:displayName="CAP Checklist Codes" ma:list="{4b3d4095-0373-40d7-bd98-d71874d12af6}" ma:internalName="CAP_x0020_Checklist_x0020_Items_x0020_new" ma:showField="Title" ma:web="0d2787d5-7f48-4fd2-9fff-62c32e977542">
      <xsd:complexType>
        <xsd:complexContent>
          <xsd:extension base="dms:MultiChoiceLookup">
            <xsd:sequence>
              <xsd:element name="Value" type="dms:Lookup" maxOccurs="unbounded" minOccurs="0" nillable="true"/>
            </xsd:sequence>
          </xsd:extension>
        </xsd:complexContent>
      </xsd:complexType>
    </xsd:element>
    <xsd:element name="Reviewed" ma:index="14" nillable="true" ma:displayName="LastPeriodicVerification" ma:description="The date that one of the AssignedTo (owners) of the document verify that it is still up to date." ma:format="DateOnly" ma:internalName="Reviewed">
      <xsd:simpleType>
        <xsd:restriction base="dms:DateTime"/>
      </xsd:simpleType>
    </xsd:element>
    <xsd:element name="ReviewInterval" ma:index="15" nillable="true" ma:displayName="PeriodicVerificationInterval" ma:default="(no reminders)" ma:description="Used to email reminders to the owners when the document must be re-verified for accuracy." ma:format="Dropdown" ma:internalName="ReviewInterval">
      <xsd:simpleType>
        <xsd:restriction base="dms:Choice">
          <xsd:enumeration value="(no reminders)"/>
          <xsd:enumeration value="Biennially (2 years)"/>
          <xsd:enumeration value="Annually"/>
          <xsd:enumeration value="Semi-annually (half year)"/>
          <xsd:enumeration value="Quarterly"/>
          <xsd:enumeration value="Monthly"/>
        </xsd:restriction>
      </xsd:simpleType>
    </xsd:element>
    <xsd:element name="ReviewLog" ma:index="16" nillable="true" ma:displayName="ReviewLog" ma:description="" ma:internalName="ReviewLog">
      <xsd:simpleType>
        <xsd:restriction base="dms:Note">
          <xsd:maxLength value="255"/>
        </xsd:restriction>
      </xsd:simpleType>
    </xsd:element>
    <xsd:element name="PeriodicAuthInterval" ma:index="17" nillable="true" ma:displayName="PeriodicAuthInterval" ma:default="(no reminders)" ma:description="Used to email reminders to the owners when the document must be re-authorized (approved)." ma:format="Dropdown" ma:internalName="PeriodicAuthInterval">
      <xsd:simpleType>
        <xsd:restriction base="dms:Choice">
          <xsd:enumeration value="(no reminders)"/>
          <xsd:enumeration value="Biennially (2 years)"/>
          <xsd:enumeration value="Annually"/>
          <xsd:enumeration value="Semi-annually (half year)"/>
          <xsd:enumeration value="Quarterly"/>
          <xsd:enumeration value="Monthly"/>
        </xsd:restriction>
      </xsd:simpleType>
    </xsd:element>
    <xsd:element name="LastPeriodicAuth" ma:index="18" nillable="true" ma:displayName="LastPeriodicAuth" ma:format="DateOnly" ma:internalName="LastPeriodicAuth">
      <xsd:simpleType>
        <xsd:restriction base="dms:DateTime"/>
      </xsd:simpleType>
    </xsd:element>
    <xsd:element name="Document_x0020_Status" ma:index="21" nillable="true" ma:displayName="Document Status" ma:list="{ab433ab2-aebc-4d33-8269-e65cfd21ddb5}" ma:internalName="Document_x0020_Status" ma:showField="Title" ma:web="0d2787d5-7f48-4fd2-9fff-62c32e977542">
      <xsd:simpleType>
        <xsd:restriction base="dms:Lookup"/>
      </xsd:simpleType>
    </xsd:element>
    <xsd:element name="KickoffAuthNotify" ma:index="33" nillable="true" ma:displayName="KickoffAuthNotify" ma:default="0" ma:description="This field is used to tell the Notifications workflow that it needs to schedule an email to happen on NextAuth" ma:internalName="KickoffAuthNotify">
      <xsd:simpleType>
        <xsd:restriction base="dms:Boolean"/>
      </xsd:simpleType>
    </xsd:element>
    <xsd:element name="KickoffVerifyNotifcation" ma:index="34" nillable="true" ma:displayName="KickoffVerifyNotify" ma:default="0" ma:description="This field is used to tell the Notifications workflow that it needs to schedule an email to happen on NextVerify" ma:internalName="KickoffVerifyNotifcation">
      <xsd:simpleType>
        <xsd:restriction base="dms:Boolean"/>
      </xsd:simpleType>
    </xsd:element>
    <xsd:element name="CAP_x0020_Readiness_x0020_Status" ma:index="38" nillable="true" ma:displayName="CAP Readiness Status" ma:default="Red" ma:format="RadioButtons" ma:internalName="CAP_x0020_Readiness_x0020_Status">
      <xsd:simpleType>
        <xsd:restriction base="dms:Choice">
          <xsd:enumeration value="Green"/>
          <xsd:enumeration value="Yellow"/>
          <xsd:enumeration value="Red"/>
        </xsd:restriction>
      </xsd:simpleType>
    </xsd:element>
    <xsd:element name="CAP_x0020_mock_x0020_deficiency" ma:index="39" nillable="true" ma:displayName="CAP mock deficiency" ma:default="0" ma:internalName="CAP_x0020_mock_x0020_deficiency">
      <xsd:simpleType>
        <xsd:restriction base="dms:Boolean"/>
      </xsd:simpleType>
    </xsd:element>
    <xsd:element name="Lab_x0020_Section" ma:index="40" nillable="true" ma:displayName="Lab Section" ma:internalName="Lab_x0020_Section">
      <xsd:complexType>
        <xsd:complexContent>
          <xsd:extension base="dms:MultiChoice">
            <xsd:sequence>
              <xsd:element name="Value" maxOccurs="unbounded" minOccurs="0" nillable="true">
                <xsd:simpleType>
                  <xsd:restriction base="dms:Choice">
                    <xsd:enumeration value="Accessioning"/>
                    <xsd:enumeration value="Admin"/>
                    <xsd:enumeration value="Autopsy"/>
                    <xsd:enumeration value="Billing"/>
                    <xsd:enumeration value="BioR-Admin"/>
                    <xsd:enumeration value="BioR-Lab"/>
                    <xsd:enumeration value="BioR-Reg"/>
                    <xsd:enumeration value="Client-Services"/>
                    <xsd:enumeration value="ClinicalTox"/>
                    <xsd:enumeration value="Coag"/>
                    <xsd:enumeration value="Cytogenetics"/>
                    <xsd:enumeration value="Cytology"/>
                    <xsd:enumeration value="Dermatopathology"/>
                    <xsd:enumeration value="EndocrineAb"/>
                    <xsd:enumeration value="ForensicTox"/>
                    <xsd:enumeration value="Hematopathology (Flow)"/>
                    <xsd:enumeration value="Histology"/>
                    <xsd:enumeration value="IT"/>
                    <xsd:enumeration value="Lab-wide"/>
                    <xsd:enumeration value="Marketing"/>
                    <xsd:enumeration value="Molecular"/>
                    <xsd:enumeration value="OralPath"/>
                    <xsd:enumeration value="QuantitativePath"/>
                    <xsd:enumeration value="RenalPath"/>
                    <xsd:enumeration value="Sales"/>
                    <xsd:enumeration value="Surgical"/>
                    <xsd:enumeration value="Transcription"/>
                    <xsd:enumeration value="Triage"/>
                  </xsd:restriction>
                </xsd:simpleType>
              </xsd:element>
            </xsd:sequence>
          </xsd:extension>
        </xsd:complexContent>
      </xsd:complexType>
    </xsd:element>
    <xsd:element name="BioR_x0020_Area" ma:index="41" nillable="true" ma:displayName="BioR Area" ma:format="Dropdown" ma:internalName="BioR_x0020_Area">
      <xsd:simpleType>
        <xsd:restriction base="dms:Choice">
          <xsd:enumeration value="AD - Administration"/>
          <xsd:enumeration value="CSH - Client Specific Handling"/>
          <xsd:enumeration value="FAC - FACILITIES"/>
          <xsd:enumeration value="QC - QUALITY CONTROL"/>
          <xsd:enumeration value="REG - REGULATORY"/>
          <xsd:enumeration value="SDM - SPECIMEN &amp; DATA MANAGEMENT"/>
          <xsd:enumeration value="SH - SPECIMEN HANDLING"/>
          <xsd:enumeration value="TR - Training"/>
          <xsd:enumeration value="WK - Workflow"/>
        </xsd:restriction>
      </xsd:simpleType>
    </xsd:element>
    <xsd:element name="Document_x0020_Type" ma:index="42" nillable="true" ma:displayName="Document Type" ma:internalName="Document_x0020_Type">
      <xsd:complexType>
        <xsd:complexContent>
          <xsd:extension base="dms:MultiChoice">
            <xsd:sequence>
              <xsd:element name="Value" maxOccurs="unbounded" minOccurs="0" nillable="true">
                <xsd:simpleType>
                  <xsd:restriction base="dms:Choice">
                    <xsd:enumeration value="Competency"/>
                    <xsd:enumeration value="Configs"/>
                    <xsd:enumeration value="Evidence"/>
                    <xsd:enumeration value="Forms"/>
                    <xsd:enumeration value="Obsolete"/>
                    <xsd:enumeration value="Policies"/>
                    <xsd:enumeration value="Procedures"/>
                    <xsd:enumeration value="SignOff"/>
                    <xsd:enumeration value="Template"/>
                    <xsd:enumeration value="Training"/>
                    <xsd:enumeration value="Vendor"/>
                    <xsd:enumeration value="Worksheet"/>
                  </xsd:restriction>
                </xsd:simpleType>
              </xsd:element>
            </xsd:sequence>
          </xsd:extension>
        </xsd:complexContent>
      </xsd:complexType>
    </xsd:element>
    <xsd:element name="IT_x002d_System" ma:index="43" nillable="true" ma:displayName="IT-System" ma:internalName="IT_x002d_System">
      <xsd:complexType>
        <xsd:complexContent>
          <xsd:extension base="dms:MultiChoice">
            <xsd:sequence>
              <xsd:element name="Value" maxOccurs="unbounded" minOccurs="0" nillable="true">
                <xsd:simpleType>
                  <xsd:restriction base="dms:Choice">
                    <xsd:enumeration value="Atlas-Labworks"/>
                    <xsd:enumeration value="EPIC"/>
                    <xsd:enumeration value="HL7-Interfaces"/>
                    <xsd:enumeration value="iHIRM"/>
                    <xsd:enumeration value="LCR"/>
                    <xsd:enumeration value="MiSys (Sunquest Lab)"/>
                    <xsd:enumeration value="MModal"/>
                    <xsd:enumeration value="Powerpath"/>
                    <xsd:enumeration value="RLAB"/>
                    <xsd:enumeration value="Salesforce"/>
                    <xsd:enumeration value="ScannedDocuments"/>
                    <xsd:enumeration value="Sharepoint"/>
                  </xsd:restriction>
                </xsd:simpleType>
              </xsd:element>
            </xsd:sequence>
          </xsd:extension>
        </xsd:complexContent>
      </xsd:complexType>
    </xsd:element>
    <xsd:element name="AuthReminder" ma:index="49" nillable="true" ma:displayName="AuthReminder" ma:format="DateOnly" ma:internalName="AuthReminder">
      <xsd:simpleType>
        <xsd:restriction base="dms:DateTime"/>
      </xsd:simpleType>
    </xsd:element>
    <xsd:element name="VerifyReminder" ma:index="50" nillable="true" ma:displayName="VerifyReminder" ma:format="DateOnly" ma:internalName="VerifyReminder">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EmailHeaders" ma:index="10" nillable="true" ma:displayName="E-Mail Headers" ma:hidden="true" ma:internalName="EmailHeader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e60803-8afb-4182-93b8-8a22b22004fe" elementFormDefault="qualified">
    <xsd:import namespace="http://schemas.microsoft.com/office/2006/documentManagement/types"/>
    <xsd:import namespace="http://schemas.microsoft.com/office/infopath/2007/PartnerControls"/>
    <xsd:element name="TaxCatchAll" ma:index="44" nillable="true" ma:displayName="Taxonomy Catch All Column" ma:hidden="true" ma:list="{c67f0077-29d6-4ff7-93b0-cfb24a11501c}" ma:internalName="TaxCatchAll" ma:showField="CatchAllData" ma:web="f8e60803-8afb-4182-93b8-8a22b22004fe">
      <xsd:complexType>
        <xsd:complexContent>
          <xsd:extension base="dms:MultiChoiceLookup">
            <xsd:sequence>
              <xsd:element name="Value" type="dms:Lookup" maxOccurs="unbounded" minOccurs="0" nillable="true"/>
            </xsd:sequence>
          </xsd:extension>
        </xsd:complexContent>
      </xsd:complexType>
    </xsd:element>
    <xsd:element name="_dlc_DocId" ma:index="46" nillable="true" ma:displayName="Document ID Value" ma:description="The value of the document ID assigned to this item." ma:internalName="_dlc_DocId" ma:readOnly="true">
      <xsd:simpleType>
        <xsd:restriction base="dms:Text"/>
      </xsd:simpleType>
    </xsd:element>
    <xsd:element name="_dlc_DocIdUrl" ma:index="4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9" ma:displayName="Content Type"/>
        <xsd:element ref="dc:title" minOccurs="0" maxOccurs="1" ma:index="4" ma:displayName="Unused"/>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p:Policy xmlns:p="office.server.policy" id="" local="true">
  <p:Name>Document</p:Name>
  <p:Description/>
  <p:Statement/>
  <p:PolicyItems>
    <p:PolicyItem featureId="Microsoft.Office.RecordsManagement.PolicyFeatures.Expiration" staticId="0x01010076244DBBACB7784D909A1970828B2F5D|1172894963" UniqueId="3b600f12-6125-4ac8-b7d3-2042cbe68fea">
      <p:Name>Retention</p:Name>
      <p:Description>Automatic scheduling of content for processing, and performing a retention action on content that has reached its due date.</p:Description>
      <p:CustomData>
        <Schedules nextStageId="3">
          <Schedule type="Default">
            <stages>
              <data stageId="1">
                <formula id="Microsoft.Office.RecordsManagement.PolicyFeatures.Expiration.Formula.BuiltIn">
                  <number>0</number>
                  <property>AuthReminder</property>
                  <propertyId>7fb676f8-681e-4df4-9f5f-ed1cd0338b7c</propertyId>
                  <period>days</period>
                </formula>
                <action type="workflow" id="189df884-e62a-4e5f-ab7e-447fc3d64b1d"/>
              </data>
              <data stageId="2">
                <formula id="Microsoft.Office.RecordsManagement.PolicyFeatures.Expiration.Formula.BuiltIn">
                  <number>0</number>
                  <property>VerifyReminder</property>
                  <propertyId>19904e54-bc04-4314-b27a-24040eceac7f</propertyId>
                  <period>days</period>
                </formula>
                <action type="workflow" id="d466ad36-dfcb-4bed-83dc-ca8640d5c00d"/>
              </data>
            </stages>
          </Schedule>
        </Schedules>
      </p:CustomData>
    </p:PolicyItem>
  </p:PolicyItems>
</p:Policy>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C8F478-DD3C-4544-97B1-39ED1C290CDE}">
  <ds:schemaRefs>
    <ds:schemaRef ds:uri="http://schemas.microsoft.com/office/2006/metadata/properties"/>
    <ds:schemaRef ds:uri="http://schemas.microsoft.com/office/infopath/2007/PartnerControls"/>
    <ds:schemaRef ds:uri="1ce9d2a9-61f5-49d2-8fd3-28d35be727af"/>
    <ds:schemaRef ds:uri="http://schemas.microsoft.com/sharepoint/v3"/>
    <ds:schemaRef ds:uri="http://schemas.microsoft.com/sharepoint/v4"/>
    <ds:schemaRef ds:uri="f8e60803-8afb-4182-93b8-8a22b22004fe"/>
  </ds:schemaRefs>
</ds:datastoreItem>
</file>

<file path=customXml/itemProps2.xml><?xml version="1.0" encoding="utf-8"?>
<ds:datastoreItem xmlns:ds="http://schemas.openxmlformats.org/officeDocument/2006/customXml" ds:itemID="{FBF7F775-DD3C-483C-9C62-3CBB2EAD4773}">
  <ds:schemaRefs>
    <ds:schemaRef ds:uri="http://schemas.microsoft.com/sharepoint/events"/>
  </ds:schemaRefs>
</ds:datastoreItem>
</file>

<file path=customXml/itemProps3.xml><?xml version="1.0" encoding="utf-8"?>
<ds:datastoreItem xmlns:ds="http://schemas.openxmlformats.org/officeDocument/2006/customXml" ds:itemID="{BFEA6E9A-6EF0-4D36-821F-8704D00D3D5C}">
  <ds:schemaRefs>
    <ds:schemaRef ds:uri="http://schemas.microsoft.com/sharepoint/v3/contenttype/forms"/>
  </ds:schemaRefs>
</ds:datastoreItem>
</file>

<file path=customXml/itemProps4.xml><?xml version="1.0" encoding="utf-8"?>
<ds:datastoreItem xmlns:ds="http://schemas.openxmlformats.org/officeDocument/2006/customXml" ds:itemID="{1C163047-94A6-4457-AD1E-0837270425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ce9d2a9-61f5-49d2-8fd3-28d35be727af"/>
    <ds:schemaRef ds:uri="http://schemas.microsoft.com/sharepoint/v4"/>
    <ds:schemaRef ds:uri="f8e60803-8afb-4182-93b8-8a22b22004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B379714-C353-472A-A019-E3F82585F615}">
  <ds:schemaRefs>
    <ds:schemaRef ds:uri="office.server.policy"/>
  </ds:schemaRefs>
</ds:datastoreItem>
</file>

<file path=customXml/itemProps6.xml><?xml version="1.0" encoding="utf-8"?>
<ds:datastoreItem xmlns:ds="http://schemas.openxmlformats.org/officeDocument/2006/customXml" ds:itemID="{8911E027-C51F-EF40-A8A5-55CBE29FA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37</Pages>
  <Words>9692</Words>
  <Characters>55246</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64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som,Kimberly J</dc:creator>
  <cp:keywords/>
  <dc:description/>
  <cp:lastModifiedBy>Chamala,Srikar</cp:lastModifiedBy>
  <cp:revision>39</cp:revision>
  <cp:lastPrinted>2017-10-12T19:33:00Z</cp:lastPrinted>
  <dcterms:created xsi:type="dcterms:W3CDTF">2019-09-20T10:24:00Z</dcterms:created>
  <dcterms:modified xsi:type="dcterms:W3CDTF">2019-09-2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244DBBACB7784D909A1970828B2F5D</vt:lpwstr>
  </property>
  <property fmtid="{D5CDD505-2E9C-101B-9397-08002B2CF9AE}" pid="3" name="ItemRetentionFormula">
    <vt:lpwstr>&lt;formula id="Microsoft.Office.RecordsManagement.PolicyFeatures.Expiration.Formula.BuiltIn"&gt;&lt;number&gt;0&lt;/number&gt;&lt;property&gt;AuthReminder&lt;/property&gt;&lt;propertyId&gt;7fb676f8-681e-4df4-9f5f-ed1cd0338b7c&lt;/propertyId&gt;&lt;period&gt;days&lt;/period&gt;&lt;/formula&gt;</vt:lpwstr>
  </property>
  <property fmtid="{D5CDD505-2E9C-101B-9397-08002B2CF9AE}" pid="4" name="Order">
    <vt:r8>133200</vt:r8>
  </property>
  <property fmtid="{D5CDD505-2E9C-101B-9397-08002B2CF9AE}" pid="5" name="Tags">
    <vt:lpwstr>5;#;#9;#;#28;#</vt:lpwstr>
  </property>
  <property fmtid="{D5CDD505-2E9C-101B-9397-08002B2CF9AE}" pid="6" name="UFPL Document Tags">
    <vt:lpwstr/>
  </property>
  <property fmtid="{D5CDD505-2E9C-101B-9397-08002B2CF9AE}" pid="7" name="UFPL_x0020_Document_x0020_Tags">
    <vt:lpwstr/>
  </property>
  <property fmtid="{D5CDD505-2E9C-101B-9397-08002B2CF9AE}" pid="8" name="WorkflowChangePath">
    <vt:lpwstr>962c166f-2a9f-4a93-9c00-a269c75703bf,7;013bed54-b9d6-4985-9c5f-40acf022d0f2,8;c5bf83b0-3e42-414f-9af1-5cdeb8e06b56,9;fb90a4a1-b433-435a-9c2d-fd7db5e46abe,4;fb90a4a1-b433-435a-9c2d-fd7db5e46abe,7;8a4aec1a-3fe6-42f9-9729-71ae2d23cdf6,2;8a4aec1a-3fe6-42f9-97</vt:lpwstr>
  </property>
  <property fmtid="{D5CDD505-2E9C-101B-9397-08002B2CF9AE}" pid="9" name="_dlc_DocIdItemGuid">
    <vt:lpwstr>54eac173-acd6-40d9-84d5-760a88e27994</vt:lpwstr>
  </property>
  <property fmtid="{D5CDD505-2E9C-101B-9397-08002B2CF9AE}" pid="10" name="_dlc_policyId">
    <vt:lpwstr>0x01010076244DBBACB7784D909A1970828B2F5D|1172894963</vt:lpwstr>
  </property>
  <property fmtid="{D5CDD505-2E9C-101B-9397-08002B2CF9AE}" pid="11" name="Mendeley Document_1">
    <vt:lpwstr>True</vt:lpwstr>
  </property>
  <property fmtid="{D5CDD505-2E9C-101B-9397-08002B2CF9AE}" pid="12" name="Mendeley Unique User Id_1">
    <vt:lpwstr>27e5a720-bc53-355b-8884-e2106ac5b04d</vt:lpwstr>
  </property>
  <property fmtid="{D5CDD505-2E9C-101B-9397-08002B2CF9AE}" pid="13" name="Mendeley Citation Style_1">
    <vt:lpwstr>http://www.zotero.org/styles/bmc-bioinformatics</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6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vt:lpwstr>
  </property>
  <property fmtid="{D5CDD505-2E9C-101B-9397-08002B2CF9AE}" pid="22" name="Mendeley Recent Style Id 4_1">
    <vt:lpwstr>http://www.zotero.org/styles/chicago-author-date</vt:lpwstr>
  </property>
  <property fmtid="{D5CDD505-2E9C-101B-9397-08002B2CF9AE}" pid="23" name="Mendeley Recent Style Name 4_1">
    <vt:lpwstr>Chicago Manual of Style 17th edition (author-date)</vt:lpwstr>
  </property>
  <property fmtid="{D5CDD505-2E9C-101B-9397-08002B2CF9AE}" pid="24" name="Mendeley Recent Style Id 5_1">
    <vt:lpwstr>http://www.zotero.org/styles/harvard-cite-them-right</vt:lpwstr>
  </property>
  <property fmtid="{D5CDD505-2E9C-101B-9397-08002B2CF9AE}" pid="25" name="Mendeley Recent Style Name 5_1">
    <vt:lpwstr>Cite Them Right 10th edition - Harvar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journal-of-adolescent-health</vt:lpwstr>
  </property>
  <property fmtid="{D5CDD505-2E9C-101B-9397-08002B2CF9AE}" pid="29" name="Mendeley Recent Style Name 7_1">
    <vt:lpwstr>Journal of Adolescent Health</vt:lpwstr>
  </property>
  <property fmtid="{D5CDD505-2E9C-101B-9397-08002B2CF9AE}" pid="30" name="Mendeley Recent Style Id 8_1">
    <vt:lpwstr>http://www.zotero.org/styles/modern-humanities-research-association</vt:lpwstr>
  </property>
  <property fmtid="{D5CDD505-2E9C-101B-9397-08002B2CF9AE}" pid="31" name="Mendeley Recent Style Name 8_1">
    <vt:lpwstr>Modern Humanities Research Association 3rd edition (note with bibliography)</vt:lpwstr>
  </property>
  <property fmtid="{D5CDD505-2E9C-101B-9397-08002B2CF9AE}" pid="32" name="Mendeley Recent Style Id 9_1">
    <vt:lpwstr>http://www.zotero.org/styles/modern-language-association</vt:lpwstr>
  </property>
  <property fmtid="{D5CDD505-2E9C-101B-9397-08002B2CF9AE}" pid="33" name="Mendeley Recent Style Name 9_1">
    <vt:lpwstr>Modern Language Association 8th edition</vt:lpwstr>
  </property>
</Properties>
</file>